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61932" w14:textId="1712A24D" w:rsidR="00810C17" w:rsidRPr="00F904CD" w:rsidRDefault="00810C17" w:rsidP="00BA22FC">
      <w:pPr>
        <w:rPr>
          <w:rFonts w:ascii="Arial" w:hAnsi="Arial" w:cs="Arial"/>
          <w:szCs w:val="24"/>
        </w:rPr>
      </w:pPr>
      <w:bookmarkStart w:id="0" w:name="_Hlk80720910"/>
      <w:bookmarkEnd w:id="0"/>
    </w:p>
    <w:p w14:paraId="73317EFC" w14:textId="5238B59E" w:rsidR="0096178E" w:rsidRPr="00F904CD" w:rsidRDefault="004F28C0" w:rsidP="00810C17">
      <w:pPr>
        <w:jc w:val="center"/>
        <w:rPr>
          <w:rFonts w:ascii="Arial" w:hAnsi="Arial" w:cs="Arial"/>
          <w:color w:val="000000" w:themeColor="text1"/>
          <w:szCs w:val="24"/>
        </w:rPr>
      </w:pPr>
      <w:bookmarkStart w:id="1" w:name="_Hlk48804726"/>
      <w:r w:rsidRPr="00F904CD">
        <w:rPr>
          <w:rFonts w:ascii="Arial" w:hAnsi="Arial" w:cs="Arial"/>
          <w:color w:val="000000" w:themeColor="text1"/>
          <w:szCs w:val="24"/>
        </w:rPr>
        <w:t>Visual Analytics mit Fitnessdaten</w:t>
      </w:r>
    </w:p>
    <w:bookmarkEnd w:id="1"/>
    <w:p w14:paraId="4CE171FF" w14:textId="77777777" w:rsidR="0096178E" w:rsidRPr="00F904CD" w:rsidRDefault="0096178E" w:rsidP="00BA22FC">
      <w:pPr>
        <w:rPr>
          <w:rFonts w:ascii="Arial" w:hAnsi="Arial" w:cs="Arial"/>
          <w:color w:val="000000" w:themeColor="text1"/>
          <w:szCs w:val="24"/>
        </w:rPr>
      </w:pPr>
    </w:p>
    <w:p w14:paraId="7FDF2590" w14:textId="77777777" w:rsidR="0096178E" w:rsidRPr="00F904CD" w:rsidRDefault="0096178E" w:rsidP="00BA22FC">
      <w:pPr>
        <w:rPr>
          <w:rFonts w:ascii="Arial" w:hAnsi="Arial" w:cs="Arial"/>
          <w:color w:val="000000" w:themeColor="text1"/>
          <w:szCs w:val="24"/>
        </w:rPr>
      </w:pPr>
    </w:p>
    <w:p w14:paraId="2EB11507" w14:textId="77777777" w:rsidR="0096178E" w:rsidRPr="00F904CD" w:rsidRDefault="0096178E" w:rsidP="00BA22FC">
      <w:pPr>
        <w:rPr>
          <w:rFonts w:ascii="Arial" w:hAnsi="Arial" w:cs="Arial"/>
          <w:color w:val="000000" w:themeColor="text1"/>
          <w:szCs w:val="24"/>
        </w:rPr>
      </w:pPr>
    </w:p>
    <w:p w14:paraId="5A807001" w14:textId="07D343BA" w:rsidR="0096178E" w:rsidRPr="00F904CD" w:rsidRDefault="004F28C0" w:rsidP="00BA22FC">
      <w:pPr>
        <w:jc w:val="center"/>
        <w:rPr>
          <w:rFonts w:ascii="Arial" w:hAnsi="Arial" w:cs="Arial"/>
          <w:b/>
          <w:color w:val="000000" w:themeColor="text1"/>
          <w:szCs w:val="24"/>
        </w:rPr>
      </w:pPr>
      <w:r w:rsidRPr="00F904CD">
        <w:rPr>
          <w:rFonts w:ascii="Arial" w:hAnsi="Arial" w:cs="Arial"/>
          <w:b/>
          <w:color w:val="000000" w:themeColor="text1"/>
          <w:szCs w:val="24"/>
        </w:rPr>
        <w:t>Studienarbeit</w:t>
      </w:r>
    </w:p>
    <w:p w14:paraId="0C55B4A0" w14:textId="77777777" w:rsidR="0096178E" w:rsidRPr="00F904CD" w:rsidRDefault="0096178E" w:rsidP="00BA22FC">
      <w:pPr>
        <w:rPr>
          <w:rFonts w:ascii="Arial" w:hAnsi="Arial" w:cs="Arial"/>
          <w:color w:val="000000" w:themeColor="text1"/>
          <w:szCs w:val="24"/>
        </w:rPr>
      </w:pPr>
    </w:p>
    <w:p w14:paraId="4EFF24EF" w14:textId="77777777" w:rsidR="0096178E" w:rsidRPr="00F904CD" w:rsidRDefault="0096178E" w:rsidP="00BA22FC">
      <w:pPr>
        <w:rPr>
          <w:rFonts w:ascii="Arial" w:hAnsi="Arial" w:cs="Arial"/>
          <w:color w:val="000000" w:themeColor="text1"/>
          <w:szCs w:val="24"/>
        </w:rPr>
      </w:pPr>
    </w:p>
    <w:p w14:paraId="2D38B141" w14:textId="77777777" w:rsidR="0096178E" w:rsidRPr="00F904CD" w:rsidRDefault="0096178E" w:rsidP="00BA22FC">
      <w:pPr>
        <w:rPr>
          <w:rFonts w:ascii="Arial" w:hAnsi="Arial" w:cs="Arial"/>
          <w:color w:val="000000" w:themeColor="text1"/>
          <w:szCs w:val="24"/>
        </w:rPr>
      </w:pPr>
    </w:p>
    <w:p w14:paraId="72F4C894" w14:textId="77777777" w:rsidR="0096178E" w:rsidRPr="00F904CD" w:rsidRDefault="0096178E" w:rsidP="00BA22FC">
      <w:pPr>
        <w:jc w:val="center"/>
        <w:rPr>
          <w:rFonts w:ascii="Arial" w:hAnsi="Arial" w:cs="Arial"/>
          <w:color w:val="000000" w:themeColor="text1"/>
          <w:szCs w:val="24"/>
        </w:rPr>
      </w:pPr>
    </w:p>
    <w:p w14:paraId="33BFB7EC" w14:textId="77777777" w:rsidR="00C956B0" w:rsidRPr="00F904CD" w:rsidRDefault="00C956B0" w:rsidP="00BA22FC">
      <w:pPr>
        <w:jc w:val="center"/>
        <w:rPr>
          <w:rFonts w:ascii="Arial" w:hAnsi="Arial" w:cs="Arial"/>
          <w:color w:val="000000" w:themeColor="text1"/>
          <w:szCs w:val="24"/>
        </w:rPr>
      </w:pPr>
    </w:p>
    <w:p w14:paraId="5CFFB0C6" w14:textId="77777777" w:rsidR="0096178E" w:rsidRPr="00F904CD" w:rsidRDefault="0096178E" w:rsidP="00BA22FC">
      <w:pPr>
        <w:jc w:val="center"/>
        <w:rPr>
          <w:rFonts w:ascii="Arial" w:hAnsi="Arial" w:cs="Arial"/>
          <w:i/>
          <w:color w:val="000000" w:themeColor="text1"/>
          <w:szCs w:val="24"/>
        </w:rPr>
      </w:pPr>
      <w:r w:rsidRPr="00F904CD">
        <w:rPr>
          <w:rFonts w:ascii="Arial" w:hAnsi="Arial" w:cs="Arial"/>
          <w:color w:val="000000" w:themeColor="text1"/>
          <w:szCs w:val="24"/>
        </w:rPr>
        <w:br/>
      </w:r>
    </w:p>
    <w:p w14:paraId="582D862D" w14:textId="77777777" w:rsidR="0096178E" w:rsidRPr="00F904CD" w:rsidRDefault="0096178E" w:rsidP="00BA22FC">
      <w:pPr>
        <w:rPr>
          <w:rFonts w:ascii="Arial" w:hAnsi="Arial" w:cs="Arial"/>
          <w:color w:val="000000" w:themeColor="text1"/>
          <w:szCs w:val="24"/>
        </w:rPr>
      </w:pPr>
    </w:p>
    <w:p w14:paraId="65815BEA" w14:textId="77777777" w:rsidR="0096178E" w:rsidRPr="00F904CD" w:rsidRDefault="0096178E" w:rsidP="00BA22FC">
      <w:pPr>
        <w:rPr>
          <w:rFonts w:ascii="Arial" w:hAnsi="Arial" w:cs="Arial"/>
          <w:color w:val="000000" w:themeColor="text1"/>
          <w:szCs w:val="24"/>
        </w:rPr>
      </w:pPr>
    </w:p>
    <w:p w14:paraId="2EB00B9B" w14:textId="77777777" w:rsidR="0096178E" w:rsidRPr="00F904CD" w:rsidRDefault="0096178E" w:rsidP="00BA22FC">
      <w:pPr>
        <w:rPr>
          <w:rFonts w:ascii="Arial" w:hAnsi="Arial" w:cs="Arial"/>
          <w:color w:val="000000" w:themeColor="text1"/>
          <w:szCs w:val="24"/>
        </w:rPr>
      </w:pPr>
    </w:p>
    <w:p w14:paraId="32BA0CDB"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 xml:space="preserve">des Studienganges </w:t>
      </w:r>
      <w:r w:rsidR="00810C17" w:rsidRPr="00F904CD">
        <w:rPr>
          <w:rFonts w:ascii="Arial" w:hAnsi="Arial" w:cs="Arial"/>
          <w:color w:val="000000" w:themeColor="text1"/>
          <w:szCs w:val="24"/>
        </w:rPr>
        <w:t>Informatik</w:t>
      </w:r>
    </w:p>
    <w:p w14:paraId="268BF557" w14:textId="77777777" w:rsidR="0096178E" w:rsidRPr="00F904CD" w:rsidRDefault="0096178E" w:rsidP="00BA22FC">
      <w:pPr>
        <w:jc w:val="center"/>
        <w:rPr>
          <w:rFonts w:ascii="Arial" w:hAnsi="Arial" w:cs="Arial"/>
          <w:color w:val="000000" w:themeColor="text1"/>
          <w:szCs w:val="24"/>
        </w:rPr>
      </w:pPr>
    </w:p>
    <w:p w14:paraId="624FE4E4"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 xml:space="preserve">an der Dualen Hochschule Baden-Württemberg </w:t>
      </w:r>
      <w:r w:rsidR="00810C17" w:rsidRPr="00F904CD">
        <w:rPr>
          <w:rFonts w:ascii="Arial" w:hAnsi="Arial" w:cs="Arial"/>
          <w:color w:val="000000" w:themeColor="text1"/>
          <w:szCs w:val="24"/>
        </w:rPr>
        <w:t>Stuttgart</w:t>
      </w:r>
    </w:p>
    <w:p w14:paraId="2E0CFA50" w14:textId="77777777" w:rsidR="0096178E" w:rsidRPr="00F904CD" w:rsidRDefault="0096178E" w:rsidP="00BA22FC">
      <w:pPr>
        <w:rPr>
          <w:rFonts w:ascii="Arial" w:hAnsi="Arial" w:cs="Arial"/>
          <w:color w:val="000000" w:themeColor="text1"/>
          <w:szCs w:val="24"/>
        </w:rPr>
      </w:pPr>
    </w:p>
    <w:p w14:paraId="42EB8FBA" w14:textId="77777777" w:rsidR="0096178E" w:rsidRPr="00F904CD" w:rsidRDefault="0096178E" w:rsidP="00BA22FC">
      <w:pPr>
        <w:rPr>
          <w:rFonts w:ascii="Arial" w:hAnsi="Arial" w:cs="Arial"/>
          <w:color w:val="000000" w:themeColor="text1"/>
          <w:szCs w:val="24"/>
        </w:rPr>
      </w:pPr>
    </w:p>
    <w:p w14:paraId="61F5A30B" w14:textId="77777777" w:rsidR="0096178E" w:rsidRPr="00F904CD" w:rsidRDefault="0096178E" w:rsidP="00BA22FC">
      <w:pPr>
        <w:rPr>
          <w:rFonts w:ascii="Arial" w:hAnsi="Arial" w:cs="Arial"/>
          <w:color w:val="000000" w:themeColor="text1"/>
          <w:szCs w:val="24"/>
        </w:rPr>
      </w:pPr>
    </w:p>
    <w:p w14:paraId="277CB9FC"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von</w:t>
      </w:r>
    </w:p>
    <w:p w14:paraId="76F7BBFB" w14:textId="77777777" w:rsidR="0096178E" w:rsidRPr="00F904CD" w:rsidRDefault="0096178E" w:rsidP="00BA22FC">
      <w:pPr>
        <w:jc w:val="center"/>
        <w:rPr>
          <w:rFonts w:ascii="Arial" w:hAnsi="Arial" w:cs="Arial"/>
          <w:color w:val="000000" w:themeColor="text1"/>
          <w:szCs w:val="24"/>
        </w:rPr>
      </w:pPr>
    </w:p>
    <w:p w14:paraId="18F3784F" w14:textId="77777777" w:rsidR="0096178E" w:rsidRPr="00F904CD" w:rsidRDefault="00810C17" w:rsidP="00BA22FC">
      <w:pPr>
        <w:jc w:val="center"/>
        <w:rPr>
          <w:rFonts w:ascii="Arial" w:hAnsi="Arial" w:cs="Arial"/>
          <w:color w:val="000000" w:themeColor="text1"/>
          <w:szCs w:val="24"/>
        </w:rPr>
      </w:pPr>
      <w:r w:rsidRPr="00F904CD">
        <w:rPr>
          <w:rFonts w:ascii="Arial" w:hAnsi="Arial" w:cs="Arial"/>
          <w:color w:val="000000" w:themeColor="text1"/>
          <w:szCs w:val="24"/>
        </w:rPr>
        <w:t>David Schönberger</w:t>
      </w:r>
    </w:p>
    <w:p w14:paraId="4F5B265F" w14:textId="77777777" w:rsidR="0096178E" w:rsidRPr="00F904CD" w:rsidRDefault="0096178E" w:rsidP="00BA22FC">
      <w:pPr>
        <w:rPr>
          <w:rFonts w:ascii="Arial" w:hAnsi="Arial" w:cs="Arial"/>
          <w:color w:val="000000" w:themeColor="text1"/>
          <w:szCs w:val="24"/>
        </w:rPr>
      </w:pPr>
    </w:p>
    <w:p w14:paraId="76DBE2C6" w14:textId="77777777" w:rsidR="0096178E" w:rsidRPr="00F904CD" w:rsidRDefault="0096178E" w:rsidP="00BA22FC">
      <w:pPr>
        <w:rPr>
          <w:rFonts w:ascii="Arial" w:hAnsi="Arial" w:cs="Arial"/>
          <w:color w:val="000000" w:themeColor="text1"/>
          <w:szCs w:val="24"/>
        </w:rPr>
      </w:pPr>
    </w:p>
    <w:p w14:paraId="6C97C515" w14:textId="77777777" w:rsidR="0096178E" w:rsidRPr="00F904CD" w:rsidRDefault="0096178E" w:rsidP="00BA22FC">
      <w:pPr>
        <w:rPr>
          <w:rFonts w:ascii="Arial" w:hAnsi="Arial" w:cs="Arial"/>
          <w:color w:val="000000" w:themeColor="text1"/>
          <w:szCs w:val="24"/>
        </w:rPr>
      </w:pPr>
    </w:p>
    <w:p w14:paraId="157099E9" w14:textId="77777777" w:rsidR="0096178E" w:rsidRPr="00F904CD" w:rsidRDefault="0096178E" w:rsidP="00BA22FC">
      <w:pPr>
        <w:rPr>
          <w:rFonts w:ascii="Arial" w:hAnsi="Arial" w:cs="Arial"/>
          <w:color w:val="000000" w:themeColor="text1"/>
          <w:szCs w:val="24"/>
        </w:rPr>
      </w:pPr>
    </w:p>
    <w:p w14:paraId="1BCD4D0C" w14:textId="30C984C0" w:rsidR="0096178E" w:rsidRPr="00F904CD" w:rsidRDefault="000A53C7" w:rsidP="00BA22FC">
      <w:pPr>
        <w:jc w:val="center"/>
        <w:rPr>
          <w:rFonts w:ascii="Arial" w:hAnsi="Arial" w:cs="Arial"/>
          <w:color w:val="000000" w:themeColor="text1"/>
          <w:szCs w:val="24"/>
        </w:rPr>
      </w:pPr>
      <w:r w:rsidRPr="00F904CD">
        <w:rPr>
          <w:rFonts w:ascii="Arial" w:hAnsi="Arial" w:cs="Arial"/>
          <w:color w:val="000000" w:themeColor="text1"/>
          <w:szCs w:val="24"/>
        </w:rPr>
        <w:fldChar w:fldCharType="begin"/>
      </w:r>
      <w:r w:rsidRPr="00F904CD">
        <w:rPr>
          <w:rFonts w:ascii="Arial" w:hAnsi="Arial" w:cs="Arial"/>
          <w:color w:val="000000" w:themeColor="text1"/>
          <w:szCs w:val="24"/>
        </w:rPr>
        <w:instrText xml:space="preserve"> TIME \@ "dd.MM.yyyy" </w:instrText>
      </w:r>
      <w:r w:rsidRPr="00F904CD">
        <w:rPr>
          <w:rFonts w:ascii="Arial" w:hAnsi="Arial" w:cs="Arial"/>
          <w:color w:val="000000" w:themeColor="text1"/>
          <w:szCs w:val="24"/>
        </w:rPr>
        <w:fldChar w:fldCharType="separate"/>
      </w:r>
      <w:r w:rsidR="00E86A7A">
        <w:rPr>
          <w:rFonts w:ascii="Arial" w:hAnsi="Arial" w:cs="Arial"/>
          <w:noProof/>
          <w:color w:val="000000" w:themeColor="text1"/>
          <w:szCs w:val="24"/>
        </w:rPr>
        <w:t>10.06.2022</w:t>
      </w:r>
      <w:r w:rsidRPr="00F904CD">
        <w:rPr>
          <w:rFonts w:ascii="Arial" w:hAnsi="Arial" w:cs="Arial"/>
          <w:color w:val="000000" w:themeColor="text1"/>
          <w:szCs w:val="24"/>
        </w:rPr>
        <w:fldChar w:fldCharType="end"/>
      </w:r>
    </w:p>
    <w:p w14:paraId="2E119130" w14:textId="77777777" w:rsidR="0096178E" w:rsidRPr="00F904CD" w:rsidRDefault="0096178E" w:rsidP="00BA22FC">
      <w:pPr>
        <w:rPr>
          <w:rFonts w:ascii="Arial" w:hAnsi="Arial" w:cs="Arial"/>
          <w:color w:val="000000" w:themeColor="text1"/>
          <w:szCs w:val="24"/>
        </w:rPr>
      </w:pPr>
    </w:p>
    <w:p w14:paraId="72FBB161" w14:textId="77777777" w:rsidR="0096178E" w:rsidRPr="00F904CD" w:rsidRDefault="0096178E" w:rsidP="00BA22FC">
      <w:pPr>
        <w:rPr>
          <w:rFonts w:ascii="Arial" w:hAnsi="Arial" w:cs="Arial"/>
          <w:color w:val="000000" w:themeColor="text1"/>
          <w:szCs w:val="24"/>
        </w:rPr>
      </w:pPr>
    </w:p>
    <w:p w14:paraId="3CD0D95D" w14:textId="6C073AFB" w:rsidR="0096178E" w:rsidRPr="00F904CD" w:rsidRDefault="0096178E" w:rsidP="00BA22FC">
      <w:pPr>
        <w:rPr>
          <w:rFonts w:ascii="Arial" w:hAnsi="Arial" w:cs="Arial"/>
          <w:color w:val="000000" w:themeColor="text1"/>
          <w:szCs w:val="24"/>
        </w:rPr>
      </w:pPr>
    </w:p>
    <w:p w14:paraId="6C6EA50B" w14:textId="6BBE8C8E" w:rsidR="003A4B74" w:rsidRPr="00F904CD" w:rsidRDefault="003A4B74" w:rsidP="00BA22FC">
      <w:pPr>
        <w:rPr>
          <w:rFonts w:ascii="Arial" w:hAnsi="Arial" w:cs="Arial"/>
          <w:color w:val="000000" w:themeColor="text1"/>
          <w:szCs w:val="24"/>
        </w:rPr>
      </w:pPr>
    </w:p>
    <w:p w14:paraId="082323A4" w14:textId="471B0E63" w:rsidR="003A4B74" w:rsidRPr="00F904CD" w:rsidRDefault="003A4B74" w:rsidP="00BA22FC">
      <w:pPr>
        <w:rPr>
          <w:rFonts w:ascii="Arial" w:hAnsi="Arial" w:cs="Arial"/>
          <w:color w:val="000000" w:themeColor="text1"/>
          <w:szCs w:val="24"/>
        </w:rPr>
      </w:pPr>
    </w:p>
    <w:p w14:paraId="7403D490" w14:textId="77777777" w:rsidR="003A4B74" w:rsidRPr="00F904CD" w:rsidRDefault="003A4B74" w:rsidP="00BA22FC">
      <w:pPr>
        <w:rPr>
          <w:rFonts w:ascii="Arial" w:hAnsi="Arial" w:cs="Arial"/>
          <w:color w:val="000000" w:themeColor="text1"/>
          <w:szCs w:val="24"/>
        </w:rPr>
      </w:pPr>
    </w:p>
    <w:p w14:paraId="332F99D4" w14:textId="77777777" w:rsidR="00905B1B" w:rsidRPr="00F904CD" w:rsidRDefault="00905B1B" w:rsidP="00BA22FC">
      <w:pPr>
        <w:rPr>
          <w:rFonts w:ascii="Arial" w:hAnsi="Arial" w:cs="Arial"/>
          <w:color w:val="000000" w:themeColor="text1"/>
          <w:szCs w:val="24"/>
        </w:rPr>
      </w:pPr>
    </w:p>
    <w:p w14:paraId="442D3A13" w14:textId="77777777" w:rsidR="0096178E" w:rsidRPr="00F904CD" w:rsidRDefault="0096178E" w:rsidP="00BA22FC">
      <w:pPr>
        <w:rPr>
          <w:rFonts w:ascii="Arial" w:hAnsi="Arial" w:cs="Arial"/>
          <w:color w:val="000000" w:themeColor="text1"/>
          <w:szCs w:val="24"/>
        </w:rPr>
      </w:pPr>
    </w:p>
    <w:p w14:paraId="1619BF80" w14:textId="77777777" w:rsidR="0096178E" w:rsidRPr="00F904CD" w:rsidRDefault="0096178E" w:rsidP="00BA22FC">
      <w:pPr>
        <w:tabs>
          <w:tab w:val="left" w:pos="4820"/>
        </w:tabs>
        <w:spacing w:line="360" w:lineRule="auto"/>
        <w:ind w:left="268"/>
        <w:rPr>
          <w:rFonts w:ascii="Arial" w:hAnsi="Arial" w:cs="Arial"/>
          <w:color w:val="000000" w:themeColor="text1"/>
          <w:szCs w:val="24"/>
        </w:rPr>
      </w:pPr>
      <w:r w:rsidRPr="00F904CD">
        <w:rPr>
          <w:rFonts w:ascii="Arial" w:hAnsi="Arial" w:cs="Arial"/>
          <w:color w:val="000000" w:themeColor="text1"/>
          <w:szCs w:val="24"/>
        </w:rPr>
        <w:t>Matrikelnummer</w:t>
      </w:r>
      <w:r w:rsidR="00905B1B" w:rsidRPr="00F904CD">
        <w:rPr>
          <w:rFonts w:ascii="Arial" w:hAnsi="Arial" w:cs="Arial"/>
          <w:color w:val="000000" w:themeColor="text1"/>
          <w:szCs w:val="24"/>
        </w:rPr>
        <w:t>, Kurs</w:t>
      </w:r>
      <w:r w:rsidRPr="00F904CD">
        <w:rPr>
          <w:rFonts w:ascii="Arial" w:hAnsi="Arial" w:cs="Arial"/>
          <w:color w:val="000000" w:themeColor="text1"/>
          <w:szCs w:val="24"/>
        </w:rPr>
        <w:tab/>
      </w:r>
      <w:r w:rsidR="00810C17" w:rsidRPr="00F904CD">
        <w:rPr>
          <w:rFonts w:ascii="Arial" w:hAnsi="Arial" w:cs="Arial"/>
          <w:color w:val="000000" w:themeColor="text1"/>
          <w:szCs w:val="24"/>
        </w:rPr>
        <w:t>1986582</w:t>
      </w:r>
      <w:r w:rsidR="00905B1B" w:rsidRPr="00F904CD">
        <w:rPr>
          <w:rFonts w:ascii="Arial" w:hAnsi="Arial" w:cs="Arial"/>
          <w:color w:val="000000" w:themeColor="text1"/>
          <w:szCs w:val="24"/>
        </w:rPr>
        <w:t xml:space="preserve">, </w:t>
      </w:r>
      <w:r w:rsidR="00810C17" w:rsidRPr="00F904CD">
        <w:rPr>
          <w:rFonts w:ascii="Arial" w:hAnsi="Arial" w:cs="Arial"/>
          <w:color w:val="000000" w:themeColor="text1"/>
          <w:szCs w:val="24"/>
        </w:rPr>
        <w:t>TINF19E</w:t>
      </w:r>
    </w:p>
    <w:p w14:paraId="74D447BF" w14:textId="77777777" w:rsidR="0096178E" w:rsidRPr="00F904CD" w:rsidRDefault="0096178E" w:rsidP="00BA22FC">
      <w:pPr>
        <w:tabs>
          <w:tab w:val="left" w:pos="4820"/>
        </w:tabs>
        <w:spacing w:line="360" w:lineRule="auto"/>
        <w:ind w:left="268"/>
        <w:rPr>
          <w:rFonts w:ascii="Arial" w:hAnsi="Arial" w:cs="Arial"/>
          <w:color w:val="000000" w:themeColor="text1"/>
          <w:szCs w:val="24"/>
        </w:rPr>
      </w:pPr>
      <w:r w:rsidRPr="00F904CD">
        <w:rPr>
          <w:rFonts w:ascii="Arial" w:hAnsi="Arial" w:cs="Arial"/>
          <w:color w:val="000000" w:themeColor="text1"/>
          <w:szCs w:val="24"/>
        </w:rPr>
        <w:t>Ausbildungsfirma</w:t>
      </w:r>
      <w:r w:rsidRPr="00F904CD">
        <w:rPr>
          <w:rFonts w:ascii="Arial" w:hAnsi="Arial" w:cs="Arial"/>
          <w:color w:val="000000" w:themeColor="text1"/>
          <w:szCs w:val="24"/>
        </w:rPr>
        <w:tab/>
      </w:r>
      <w:r w:rsidR="00810C17" w:rsidRPr="00F904CD">
        <w:rPr>
          <w:rFonts w:ascii="Arial" w:hAnsi="Arial" w:cs="Arial"/>
          <w:color w:val="000000" w:themeColor="text1"/>
          <w:szCs w:val="24"/>
        </w:rPr>
        <w:t>Capgemini</w:t>
      </w:r>
      <w:r w:rsidR="00905B1B" w:rsidRPr="00F904CD">
        <w:rPr>
          <w:rFonts w:ascii="Arial" w:hAnsi="Arial" w:cs="Arial"/>
          <w:color w:val="000000" w:themeColor="text1"/>
          <w:szCs w:val="24"/>
        </w:rPr>
        <w:t xml:space="preserve">, </w:t>
      </w:r>
      <w:r w:rsidR="00810C17" w:rsidRPr="00F904CD">
        <w:rPr>
          <w:rFonts w:ascii="Arial" w:hAnsi="Arial" w:cs="Arial"/>
          <w:color w:val="000000" w:themeColor="text1"/>
          <w:szCs w:val="24"/>
        </w:rPr>
        <w:t>Stuttgart</w:t>
      </w:r>
    </w:p>
    <w:p w14:paraId="76FE742A" w14:textId="3FCD1C50" w:rsidR="00DE2089" w:rsidRDefault="0096178E" w:rsidP="00DE2089">
      <w:pPr>
        <w:tabs>
          <w:tab w:val="left" w:pos="4820"/>
        </w:tabs>
        <w:spacing w:line="360" w:lineRule="auto"/>
        <w:ind w:left="268"/>
        <w:rPr>
          <w:rFonts w:ascii="Arial" w:hAnsi="Arial" w:cs="Arial"/>
          <w:color w:val="000000" w:themeColor="text1"/>
          <w:szCs w:val="24"/>
        </w:rPr>
      </w:pPr>
      <w:r w:rsidRPr="00F904CD">
        <w:rPr>
          <w:rFonts w:ascii="Arial" w:hAnsi="Arial" w:cs="Arial"/>
          <w:color w:val="000000" w:themeColor="text1"/>
          <w:szCs w:val="24"/>
        </w:rPr>
        <w:t>Betreuer</w:t>
      </w:r>
      <w:r w:rsidRPr="00F904CD">
        <w:rPr>
          <w:rFonts w:ascii="Arial" w:hAnsi="Arial" w:cs="Arial"/>
          <w:color w:val="000000" w:themeColor="text1"/>
          <w:szCs w:val="24"/>
        </w:rPr>
        <w:tab/>
      </w:r>
      <w:r w:rsidR="00E5632D" w:rsidRPr="00F904CD">
        <w:rPr>
          <w:rFonts w:ascii="Arial" w:hAnsi="Arial" w:cs="Arial"/>
          <w:color w:val="000000" w:themeColor="text1"/>
          <w:szCs w:val="24"/>
        </w:rPr>
        <w:t>Andreas Buckenhofer</w:t>
      </w:r>
    </w:p>
    <w:p w14:paraId="30F85A73" w14:textId="0637285E" w:rsidR="00376224" w:rsidRPr="00A47AD3" w:rsidRDefault="00376224" w:rsidP="003F7DCA">
      <w:pPr>
        <w:tabs>
          <w:tab w:val="left" w:pos="4820"/>
        </w:tabs>
        <w:spacing w:line="360" w:lineRule="auto"/>
        <w:ind w:left="268"/>
        <w:rPr>
          <w:rFonts w:ascii="Arial" w:hAnsi="Arial" w:cs="Arial"/>
          <w:color w:val="000000" w:themeColor="text1"/>
          <w:szCs w:val="24"/>
        </w:rPr>
        <w:sectPr w:rsidR="00376224" w:rsidRPr="00A47AD3" w:rsidSect="00C8744B">
          <w:headerReference w:type="default" r:id="rId13"/>
          <w:pgSz w:w="11906" w:h="16838"/>
          <w:pgMar w:top="2552" w:right="1418" w:bottom="1418" w:left="1418" w:header="709" w:footer="709" w:gutter="0"/>
          <w:cols w:space="708"/>
          <w:docGrid w:linePitch="360"/>
        </w:sectPr>
      </w:pPr>
      <w:r w:rsidRPr="00A47AD3">
        <w:rPr>
          <w:rFonts w:ascii="Arial" w:hAnsi="Arial" w:cs="Arial"/>
          <w:color w:val="000000" w:themeColor="text1"/>
          <w:szCs w:val="24"/>
        </w:rPr>
        <w:t>GitHub</w:t>
      </w:r>
      <w:r w:rsidR="00132B3D" w:rsidRPr="00A47AD3">
        <w:rPr>
          <w:rFonts w:ascii="Arial" w:hAnsi="Arial" w:cs="Arial"/>
          <w:color w:val="000000" w:themeColor="text1"/>
          <w:szCs w:val="24"/>
        </w:rPr>
        <w:t xml:space="preserve"> </w:t>
      </w:r>
      <w:r w:rsidRPr="00A47AD3">
        <w:rPr>
          <w:rFonts w:ascii="Arial" w:hAnsi="Arial" w:cs="Arial"/>
          <w:color w:val="000000" w:themeColor="text1"/>
          <w:szCs w:val="24"/>
        </w:rPr>
        <w:t>Reposit</w:t>
      </w:r>
      <w:r w:rsidR="00A47AD3">
        <w:rPr>
          <w:rFonts w:ascii="Arial" w:hAnsi="Arial" w:cs="Arial"/>
          <w:color w:val="000000" w:themeColor="text1"/>
          <w:szCs w:val="24"/>
        </w:rPr>
        <w:t>ory</w:t>
      </w:r>
      <w:r w:rsidR="003F7DCA" w:rsidRPr="00A47AD3">
        <w:rPr>
          <w:rFonts w:ascii="Arial" w:hAnsi="Arial" w:cs="Arial"/>
          <w:color w:val="000000" w:themeColor="text1"/>
          <w:szCs w:val="24"/>
        </w:rPr>
        <w:tab/>
      </w:r>
      <w:r w:rsidR="003F7DCA" w:rsidRPr="00A47AD3">
        <w:rPr>
          <w:rFonts w:ascii="Arial" w:hAnsi="Arial" w:cs="Arial"/>
          <w:color w:val="000000" w:themeColor="text1"/>
          <w:szCs w:val="24"/>
        </w:rPr>
        <w:t>github.com/</w:t>
      </w:r>
      <w:proofErr w:type="spellStart"/>
      <w:r w:rsidR="003F7DCA" w:rsidRPr="00A47AD3">
        <w:rPr>
          <w:rFonts w:ascii="Arial" w:hAnsi="Arial" w:cs="Arial"/>
          <w:color w:val="000000" w:themeColor="text1"/>
          <w:szCs w:val="24"/>
        </w:rPr>
        <w:t>DavidSBG</w:t>
      </w:r>
      <w:proofErr w:type="spellEnd"/>
      <w:r w:rsidR="003F7DCA" w:rsidRPr="00A47AD3">
        <w:rPr>
          <w:rFonts w:ascii="Arial" w:hAnsi="Arial" w:cs="Arial"/>
          <w:color w:val="000000" w:themeColor="text1"/>
          <w:szCs w:val="24"/>
        </w:rPr>
        <w:t>/</w:t>
      </w:r>
      <w:proofErr w:type="spellStart"/>
      <w:r w:rsidR="003F7DCA" w:rsidRPr="00A47AD3">
        <w:rPr>
          <w:rFonts w:ascii="Arial" w:hAnsi="Arial" w:cs="Arial"/>
          <w:color w:val="000000" w:themeColor="text1"/>
          <w:szCs w:val="24"/>
        </w:rPr>
        <w:t>studienarbeit</w:t>
      </w:r>
      <w:proofErr w:type="spellEnd"/>
    </w:p>
    <w:p w14:paraId="2F625C0D" w14:textId="64F3C43A" w:rsidR="008A6B15" w:rsidRPr="00293709" w:rsidRDefault="005E21F1" w:rsidP="00095344">
      <w:pPr>
        <w:rPr>
          <w:rFonts w:ascii="Arial" w:hAnsi="Arial" w:cs="Arial"/>
          <w:b/>
          <w:bCs/>
          <w:szCs w:val="24"/>
        </w:rPr>
      </w:pPr>
      <w:r w:rsidRPr="00293709">
        <w:rPr>
          <w:rFonts w:ascii="Arial" w:hAnsi="Arial" w:cs="Arial"/>
          <w:b/>
          <w:bCs/>
          <w:szCs w:val="24"/>
        </w:rPr>
        <w:lastRenderedPageBreak/>
        <w:t>Abstract:</w:t>
      </w:r>
    </w:p>
    <w:p w14:paraId="76BBCBDE" w14:textId="77777777" w:rsidR="00095344" w:rsidRPr="00293709" w:rsidRDefault="00095344" w:rsidP="00095344">
      <w:pPr>
        <w:rPr>
          <w:rFonts w:ascii="Arial" w:hAnsi="Arial" w:cs="Arial"/>
          <w:b/>
          <w:bCs/>
          <w:szCs w:val="24"/>
        </w:rPr>
      </w:pPr>
    </w:p>
    <w:p w14:paraId="71A466A8" w14:textId="3C0DAD22" w:rsidR="005E21F1" w:rsidRPr="008A6B15" w:rsidRDefault="008A6B15" w:rsidP="008A6B15">
      <w:pPr>
        <w:pStyle w:val="02Flietext"/>
      </w:pPr>
      <w:r>
        <w:t>Die</w:t>
      </w:r>
      <w:r w:rsidR="00A60472">
        <w:t>se</w:t>
      </w:r>
      <w:r>
        <w:t xml:space="preserve"> </w:t>
      </w:r>
      <w:r w:rsidR="00010D09">
        <w:t>Studiena</w:t>
      </w:r>
      <w:r>
        <w:t>rbeit</w:t>
      </w:r>
      <w:r w:rsidR="00A60472">
        <w:t xml:space="preserve"> beschäftigt sich mit dem Thema Visual Analytics </w:t>
      </w:r>
      <w:proofErr w:type="spellStart"/>
      <w:r w:rsidR="00A60472">
        <w:t>im</w:t>
      </w:r>
      <w:proofErr w:type="spellEnd"/>
      <w:r w:rsidR="00A60472">
        <w:t xml:space="preserve"> Bezug auf von Fitness-Trackern gesammelten Daten. Dazu wird beginnend mit einer Literaturrecherche untersucht, welchen Einfluss Fitness-Tracker auf die Gesundheit der Nutzer haben können. Dabei wurde festgestellt, dass Sie, abhängig von der Nutzungsart, positive Einflüsse auf die Gesundheit haben können. Weiter wurde der Visual Analytics Prozess illustriert, welcher es ermöglicht aus einer großen Menge an komplexen Daten neue Informationen zu gewinnen. Abschließend wurden zwei Prototyp-Visualisierungen implementiert, welche Nutzern helfen können Ihre Fitness-Daten besser zu verstehen und so </w:t>
      </w:r>
      <w:r w:rsidR="00010D09">
        <w:t>das Treffen</w:t>
      </w:r>
      <w:r w:rsidR="00A60472">
        <w:t xml:space="preserve"> besserer Entscheidungen ermöglicht.</w:t>
      </w:r>
    </w:p>
    <w:p w14:paraId="0E3A4FCE" w14:textId="2BECF9E6" w:rsidR="001F7F50" w:rsidRPr="002064CF" w:rsidRDefault="001F7F50" w:rsidP="001F7F50">
      <w:pPr>
        <w:rPr>
          <w:rFonts w:ascii="Arial" w:hAnsi="Arial" w:cs="Arial"/>
          <w:b/>
          <w:bCs/>
          <w:szCs w:val="24"/>
          <w:lang w:val="en-US"/>
        </w:rPr>
      </w:pPr>
      <w:r w:rsidRPr="00E86A7A">
        <w:rPr>
          <w:rFonts w:ascii="Arial" w:hAnsi="Arial" w:cs="Arial"/>
        </w:rPr>
        <w:br w:type="page"/>
      </w:r>
      <w:r w:rsidRPr="002064CF">
        <w:rPr>
          <w:rFonts w:ascii="Arial" w:hAnsi="Arial" w:cs="Arial"/>
          <w:b/>
          <w:bCs/>
          <w:szCs w:val="24"/>
          <w:lang w:val="en-US"/>
        </w:rPr>
        <w:lastRenderedPageBreak/>
        <w:t>Abstract:</w:t>
      </w:r>
    </w:p>
    <w:p w14:paraId="3D3BC1F9" w14:textId="77777777" w:rsidR="00095344" w:rsidRPr="002064CF" w:rsidRDefault="00095344" w:rsidP="001F7F50">
      <w:pPr>
        <w:rPr>
          <w:rFonts w:ascii="Arial" w:hAnsi="Arial" w:cs="Arial"/>
          <w:b/>
          <w:bCs/>
          <w:szCs w:val="24"/>
          <w:lang w:val="en-US"/>
        </w:rPr>
      </w:pPr>
    </w:p>
    <w:p w14:paraId="76F7B4DB" w14:textId="1F79268C" w:rsidR="00010D09" w:rsidRPr="002064CF" w:rsidRDefault="00010D09" w:rsidP="00095344">
      <w:pPr>
        <w:pStyle w:val="02Flietext"/>
        <w:rPr>
          <w:lang w:val="en-US"/>
        </w:rPr>
      </w:pPr>
      <w:r w:rsidRPr="00095344">
        <w:rPr>
          <w:lang w:val="en-US"/>
        </w:rPr>
        <w:t xml:space="preserve">This paper </w:t>
      </w:r>
      <w:r w:rsidR="00095344" w:rsidRPr="00095344">
        <w:rPr>
          <w:lang w:val="en-US"/>
        </w:rPr>
        <w:t xml:space="preserve">deals with the topic of visual analytics in relation to data generated by fitness trackers. </w:t>
      </w:r>
      <w:r w:rsidR="00095344" w:rsidRPr="002064CF">
        <w:rPr>
          <w:lang w:val="en-US"/>
        </w:rPr>
        <w:t xml:space="preserve">Firstly, we explore how the use of fitness trackers affects one’s health. The conclusion is that depending on the particular use of the tracker it can be beneficial. Further the process of visual analytics is explained. Visual analytics facilitates the generation of new knowledge based on previously existing data. Finally, two prototypes were implemented, which visualize data generated by a fitness tracker and enable the user to better understand and make decisions based on the data. </w:t>
      </w:r>
    </w:p>
    <w:p w14:paraId="2D88B7E3" w14:textId="17E22548" w:rsidR="001F7F50" w:rsidRPr="002064CF" w:rsidRDefault="001F7F50" w:rsidP="001F7F50">
      <w:pPr>
        <w:pStyle w:val="02Flietext"/>
        <w:rPr>
          <w:rFonts w:cs="Arial"/>
          <w:lang w:val="en-US"/>
        </w:rPr>
      </w:pPr>
    </w:p>
    <w:p w14:paraId="3DEF78C1" w14:textId="1A498486" w:rsidR="00A91BAB" w:rsidRPr="002064CF" w:rsidRDefault="00A91BAB" w:rsidP="001F7F50">
      <w:pPr>
        <w:rPr>
          <w:rFonts w:ascii="Arial" w:hAnsi="Arial" w:cs="Arial"/>
          <w:szCs w:val="24"/>
          <w:lang w:val="en-US"/>
        </w:rPr>
      </w:pPr>
    </w:p>
    <w:p w14:paraId="6C6DEA6F" w14:textId="77777777" w:rsidR="005E21F1" w:rsidRPr="002064CF" w:rsidRDefault="005E21F1" w:rsidP="005E21F1">
      <w:pPr>
        <w:spacing w:line="360" w:lineRule="auto"/>
        <w:rPr>
          <w:rFonts w:ascii="Arial" w:hAnsi="Arial" w:cs="Arial"/>
          <w:i/>
          <w:iCs/>
          <w:szCs w:val="24"/>
          <w:lang w:val="en-US"/>
        </w:rPr>
      </w:pPr>
    </w:p>
    <w:p w14:paraId="383949CA" w14:textId="77777777" w:rsidR="005E21F1" w:rsidRPr="002064CF" w:rsidRDefault="005E21F1" w:rsidP="005E21F1">
      <w:pPr>
        <w:spacing w:line="360" w:lineRule="auto"/>
        <w:rPr>
          <w:rFonts w:ascii="Arial" w:hAnsi="Arial" w:cs="Arial"/>
          <w:i/>
          <w:iCs/>
          <w:szCs w:val="24"/>
          <w:lang w:val="en-US"/>
        </w:rPr>
      </w:pPr>
    </w:p>
    <w:p w14:paraId="45DD2007" w14:textId="77777777" w:rsidR="005E21F1" w:rsidRPr="002064CF" w:rsidRDefault="005E21F1" w:rsidP="005E21F1">
      <w:pPr>
        <w:spacing w:line="360" w:lineRule="auto"/>
        <w:rPr>
          <w:rFonts w:ascii="Arial" w:hAnsi="Arial" w:cs="Arial"/>
          <w:i/>
          <w:iCs/>
          <w:szCs w:val="24"/>
          <w:lang w:val="en-US"/>
        </w:rPr>
      </w:pPr>
    </w:p>
    <w:p w14:paraId="04F27C83" w14:textId="08D09B29" w:rsidR="005E21F1" w:rsidRPr="002064CF" w:rsidRDefault="005E21F1" w:rsidP="005E21F1">
      <w:pPr>
        <w:spacing w:line="360" w:lineRule="auto"/>
        <w:rPr>
          <w:rFonts w:ascii="Arial" w:hAnsi="Arial" w:cs="Arial"/>
          <w:i/>
          <w:iCs/>
          <w:szCs w:val="24"/>
          <w:lang w:val="en-US"/>
        </w:rPr>
      </w:pPr>
      <w:r w:rsidRPr="002064CF">
        <w:rPr>
          <w:rFonts w:ascii="Arial" w:hAnsi="Arial" w:cs="Arial"/>
          <w:i/>
          <w:iCs/>
          <w:szCs w:val="24"/>
          <w:lang w:val="en-US"/>
        </w:rPr>
        <w:br w:type="page"/>
      </w:r>
    </w:p>
    <w:p w14:paraId="6268275F" w14:textId="4B9F0AFB" w:rsidR="00C8744B" w:rsidRPr="00F904CD" w:rsidRDefault="00C8744B" w:rsidP="00BA2643">
      <w:pPr>
        <w:spacing w:line="360" w:lineRule="auto"/>
        <w:jc w:val="center"/>
        <w:rPr>
          <w:rFonts w:ascii="Arial" w:hAnsi="Arial" w:cs="Arial"/>
          <w:szCs w:val="24"/>
        </w:rPr>
      </w:pPr>
      <w:r w:rsidRPr="00F904CD">
        <w:rPr>
          <w:rFonts w:ascii="Arial" w:hAnsi="Arial" w:cs="Arial"/>
          <w:i/>
          <w:iCs/>
          <w:szCs w:val="24"/>
        </w:rPr>
        <w:lastRenderedPageBreak/>
        <w:t>Erklärung</w:t>
      </w:r>
    </w:p>
    <w:p w14:paraId="3CD7D392" w14:textId="77777777" w:rsidR="00C8744B" w:rsidRPr="00F904CD" w:rsidRDefault="00C8744B" w:rsidP="00BA2643">
      <w:pPr>
        <w:spacing w:line="360" w:lineRule="auto"/>
        <w:rPr>
          <w:rFonts w:ascii="Arial" w:hAnsi="Arial" w:cs="Arial"/>
          <w:szCs w:val="24"/>
        </w:rPr>
      </w:pPr>
    </w:p>
    <w:p w14:paraId="2CF9E06D" w14:textId="1542955E" w:rsidR="00C8744B" w:rsidRPr="00F904CD" w:rsidRDefault="00C8744B" w:rsidP="00BA2643">
      <w:pPr>
        <w:spacing w:line="360" w:lineRule="auto"/>
        <w:rPr>
          <w:rFonts w:ascii="Arial" w:hAnsi="Arial" w:cs="Arial"/>
          <w:szCs w:val="24"/>
        </w:rPr>
      </w:pPr>
      <w:r w:rsidRPr="00F904CD">
        <w:rPr>
          <w:rFonts w:ascii="Arial" w:hAnsi="Arial" w:cs="Arial"/>
          <w:szCs w:val="24"/>
        </w:rPr>
        <w:t xml:space="preserve">Ich versichere hiermit, dass ich meine </w:t>
      </w:r>
      <w:r w:rsidR="004F28C0" w:rsidRPr="00F904CD">
        <w:rPr>
          <w:rFonts w:ascii="Arial" w:hAnsi="Arial" w:cs="Arial"/>
          <w:szCs w:val="24"/>
        </w:rPr>
        <w:t>Studienarbeit</w:t>
      </w:r>
      <w:r w:rsidRPr="00F904CD">
        <w:rPr>
          <w:rFonts w:ascii="Arial" w:hAnsi="Arial" w:cs="Arial"/>
          <w:szCs w:val="24"/>
        </w:rPr>
        <w:t xml:space="preserve"> mit dem Thema: „</w:t>
      </w:r>
      <w:r w:rsidR="004F28C0" w:rsidRPr="00F904CD">
        <w:rPr>
          <w:rFonts w:ascii="Arial" w:hAnsi="Arial" w:cs="Arial"/>
          <w:szCs w:val="24"/>
        </w:rPr>
        <w:t>Visual Analytics mit Fitnessdaten</w:t>
      </w:r>
      <w:r w:rsidRPr="00F904CD">
        <w:rPr>
          <w:rFonts w:ascii="Arial" w:hAnsi="Arial" w:cs="Arial"/>
          <w:szCs w:val="24"/>
        </w:rPr>
        <w:t xml:space="preserve">“ selbstständig verfasst und keine anderen als die angegebenen Quellen und Hilfsmittel benutzt habe. </w:t>
      </w:r>
    </w:p>
    <w:p w14:paraId="28EB77AB" w14:textId="6C5AAB11" w:rsidR="00C8744B" w:rsidRPr="00F904CD" w:rsidRDefault="00C8744B" w:rsidP="00BA2643">
      <w:pPr>
        <w:spacing w:line="360" w:lineRule="auto"/>
        <w:rPr>
          <w:rFonts w:ascii="Arial" w:hAnsi="Arial" w:cs="Arial"/>
          <w:szCs w:val="24"/>
        </w:rPr>
      </w:pPr>
    </w:p>
    <w:p w14:paraId="6D61A41C" w14:textId="55E1A69B" w:rsidR="00C8744B" w:rsidRPr="00F904CD" w:rsidRDefault="00C8744B" w:rsidP="00BA2643">
      <w:pPr>
        <w:spacing w:line="360" w:lineRule="auto"/>
        <w:rPr>
          <w:rFonts w:ascii="Arial" w:hAnsi="Arial" w:cs="Arial"/>
          <w:szCs w:val="24"/>
        </w:rPr>
      </w:pPr>
    </w:p>
    <w:p w14:paraId="4CC15975" w14:textId="2F452AFE" w:rsidR="00C8744B" w:rsidRPr="00F904CD" w:rsidRDefault="006336BE" w:rsidP="00BA2643">
      <w:pPr>
        <w:spacing w:line="360" w:lineRule="auto"/>
        <w:rPr>
          <w:rFonts w:ascii="Arial" w:hAnsi="Arial" w:cs="Arial"/>
          <w:szCs w:val="24"/>
        </w:rPr>
      </w:pPr>
      <w:r w:rsidRPr="00E86A7A">
        <w:rPr>
          <w:rFonts w:ascii="Arial" w:hAnsi="Arial" w:cs="Arial"/>
          <w:szCs w:val="24"/>
          <w:u w:val="single"/>
        </w:rPr>
        <w:t>Korntal-Münchingen, den 10.06.2022</w:t>
      </w:r>
      <w:r w:rsidR="00C8744B" w:rsidRPr="00F904CD">
        <w:rPr>
          <w:rFonts w:ascii="Arial" w:hAnsi="Arial" w:cs="Arial"/>
          <w:szCs w:val="24"/>
        </w:rPr>
        <w:tab/>
      </w:r>
      <w:r w:rsidR="00C8744B" w:rsidRPr="00F904CD">
        <w:rPr>
          <w:rFonts w:ascii="Arial" w:hAnsi="Arial" w:cs="Arial"/>
          <w:szCs w:val="24"/>
        </w:rPr>
        <w:tab/>
      </w:r>
      <w:r w:rsidR="00E86A7A" w:rsidRPr="00E86A7A">
        <w:rPr>
          <w:rFonts w:ascii="Arial" w:hAnsi="Arial" w:cs="Arial"/>
          <w:szCs w:val="24"/>
          <w:u w:val="single"/>
        </w:rPr>
        <w:t xml:space="preserve">                                                                          </w:t>
      </w:r>
    </w:p>
    <w:p w14:paraId="5F92AF64" w14:textId="32D7EA43" w:rsidR="00C8744B" w:rsidRPr="00F904CD" w:rsidRDefault="00C8744B" w:rsidP="00BA2643">
      <w:pPr>
        <w:spacing w:line="360" w:lineRule="auto"/>
        <w:rPr>
          <w:rFonts w:ascii="Arial" w:hAnsi="Arial" w:cs="Arial"/>
          <w:color w:val="000000" w:themeColor="text1"/>
          <w:szCs w:val="24"/>
        </w:rPr>
      </w:pPr>
      <w:r w:rsidRPr="00F904CD">
        <w:rPr>
          <w:rFonts w:ascii="Arial" w:hAnsi="Arial" w:cs="Arial"/>
          <w:i/>
          <w:iCs/>
          <w:szCs w:val="24"/>
        </w:rPr>
        <w:t>Ort</w:t>
      </w:r>
      <w:r w:rsidRPr="00F904CD">
        <w:rPr>
          <w:rFonts w:ascii="Arial" w:hAnsi="Arial" w:cs="Arial"/>
          <w:szCs w:val="24"/>
        </w:rPr>
        <w:tab/>
      </w:r>
      <w:r w:rsidRPr="00F904CD">
        <w:rPr>
          <w:rFonts w:ascii="Arial" w:hAnsi="Arial" w:cs="Arial"/>
          <w:szCs w:val="24"/>
        </w:rPr>
        <w:tab/>
      </w:r>
      <w:r w:rsidR="006336BE">
        <w:rPr>
          <w:rFonts w:ascii="Arial" w:hAnsi="Arial" w:cs="Arial"/>
          <w:szCs w:val="24"/>
        </w:rPr>
        <w:tab/>
      </w:r>
      <w:r w:rsidRPr="00F904CD">
        <w:rPr>
          <w:rFonts w:ascii="Arial" w:hAnsi="Arial" w:cs="Arial"/>
          <w:i/>
          <w:iCs/>
          <w:szCs w:val="24"/>
        </w:rPr>
        <w:t>Datum</w:t>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i/>
          <w:iCs/>
          <w:szCs w:val="24"/>
        </w:rPr>
        <w:t>Unterschrift</w:t>
      </w:r>
    </w:p>
    <w:p w14:paraId="77DCC2A6" w14:textId="56E7CDDF" w:rsidR="00F965A2" w:rsidRPr="00F904CD" w:rsidRDefault="00C8744B" w:rsidP="00BA2643">
      <w:pPr>
        <w:spacing w:line="360" w:lineRule="auto"/>
        <w:rPr>
          <w:rFonts w:ascii="Arial" w:hAnsi="Arial" w:cs="Arial"/>
          <w:color w:val="000000" w:themeColor="text1"/>
          <w:szCs w:val="24"/>
        </w:rPr>
      </w:pPr>
      <w:r w:rsidRPr="00F904CD">
        <w:rPr>
          <w:rFonts w:ascii="Arial" w:hAnsi="Arial" w:cs="Arial"/>
          <w:color w:val="000000" w:themeColor="text1"/>
          <w:szCs w:val="24"/>
        </w:rPr>
        <w:br w:type="page"/>
      </w:r>
    </w:p>
    <w:sdt>
      <w:sdtPr>
        <w:rPr>
          <w:rFonts w:ascii="Arial" w:eastAsia="Calibri" w:hAnsi="Arial" w:cs="Arial"/>
          <w:color w:val="000000"/>
          <w:sz w:val="24"/>
          <w:szCs w:val="22"/>
          <w:lang w:val="de-DE"/>
        </w:rPr>
        <w:id w:val="1727717759"/>
        <w:docPartObj>
          <w:docPartGallery w:val="Table of Contents"/>
          <w:docPartUnique/>
        </w:docPartObj>
      </w:sdtPr>
      <w:sdtEndPr>
        <w:rPr>
          <w:b/>
          <w:bCs/>
          <w:noProof/>
          <w:szCs w:val="24"/>
        </w:rPr>
      </w:sdtEndPr>
      <w:sdtContent>
        <w:p w14:paraId="1F326C55" w14:textId="06632EAB" w:rsidR="00F965A2" w:rsidRPr="00F904CD" w:rsidRDefault="003A4B74" w:rsidP="00707EFC">
          <w:pPr>
            <w:pStyle w:val="TOCHeading"/>
            <w:rPr>
              <w:rFonts w:ascii="Arial" w:hAnsi="Arial" w:cs="Arial"/>
              <w:color w:val="auto"/>
              <w:lang w:val="de-DE"/>
            </w:rPr>
          </w:pPr>
          <w:r w:rsidRPr="00F904CD">
            <w:rPr>
              <w:rFonts w:ascii="Arial" w:hAnsi="Arial" w:cs="Arial"/>
              <w:color w:val="auto"/>
              <w:lang w:val="de-DE"/>
            </w:rPr>
            <w:t>Inhaltsverzeichnis</w:t>
          </w:r>
        </w:p>
        <w:p w14:paraId="260218A9" w14:textId="77777777" w:rsidR="009439C0" w:rsidRPr="00F904CD" w:rsidRDefault="009439C0" w:rsidP="009439C0">
          <w:pPr>
            <w:rPr>
              <w:rFonts w:ascii="Arial" w:hAnsi="Arial" w:cs="Arial"/>
            </w:rPr>
          </w:pPr>
        </w:p>
        <w:p w14:paraId="690D38CC" w14:textId="2F6F524A" w:rsidR="000B3E34" w:rsidRPr="000B3E34" w:rsidRDefault="00F965A2">
          <w:pPr>
            <w:pStyle w:val="TOC2"/>
            <w:rPr>
              <w:rFonts w:ascii="Arial" w:eastAsiaTheme="minorEastAsia" w:hAnsi="Arial" w:cs="Arial"/>
              <w:color w:val="auto"/>
              <w:sz w:val="22"/>
              <w:lang w:val="en-US"/>
            </w:rPr>
          </w:pPr>
          <w:r w:rsidRPr="000B3E34">
            <w:rPr>
              <w:rFonts w:ascii="Arial" w:hAnsi="Arial" w:cs="Arial"/>
              <w:szCs w:val="24"/>
            </w:rPr>
            <w:fldChar w:fldCharType="begin"/>
          </w:r>
          <w:r w:rsidRPr="000B3E34">
            <w:rPr>
              <w:rFonts w:ascii="Arial" w:hAnsi="Arial" w:cs="Arial"/>
              <w:szCs w:val="24"/>
            </w:rPr>
            <w:instrText xml:space="preserve"> TOC \o "1-3" \h \z \u </w:instrText>
          </w:r>
          <w:r w:rsidRPr="000B3E34">
            <w:rPr>
              <w:rFonts w:ascii="Arial" w:hAnsi="Arial" w:cs="Arial"/>
              <w:szCs w:val="24"/>
            </w:rPr>
            <w:fldChar w:fldCharType="separate"/>
          </w:r>
          <w:hyperlink w:anchor="_Toc105777610" w:history="1">
            <w:r w:rsidR="000B3E34" w:rsidRPr="000B3E34">
              <w:rPr>
                <w:rStyle w:val="Hyperlink"/>
                <w:rFonts w:ascii="Arial" w:hAnsi="Arial" w:cs="Arial"/>
              </w:rPr>
              <w:t>1.</w:t>
            </w:r>
            <w:r w:rsidR="000B3E34" w:rsidRPr="000B3E34">
              <w:rPr>
                <w:rFonts w:ascii="Arial" w:eastAsiaTheme="minorEastAsia" w:hAnsi="Arial" w:cs="Arial"/>
                <w:color w:val="auto"/>
                <w:sz w:val="22"/>
                <w:lang w:val="en-US"/>
              </w:rPr>
              <w:tab/>
            </w:r>
            <w:r w:rsidR="000B3E34" w:rsidRPr="000B3E34">
              <w:rPr>
                <w:rStyle w:val="Hyperlink"/>
                <w:rFonts w:ascii="Arial" w:hAnsi="Arial" w:cs="Arial"/>
              </w:rPr>
              <w:t>Problemstellung</w:t>
            </w:r>
            <w:r w:rsidR="000B3E34" w:rsidRPr="000B3E34">
              <w:rPr>
                <w:rFonts w:ascii="Arial" w:hAnsi="Arial" w:cs="Arial"/>
                <w:webHidden/>
              </w:rPr>
              <w:tab/>
            </w:r>
            <w:r w:rsidR="000B3E34" w:rsidRPr="000B3E34">
              <w:rPr>
                <w:rFonts w:ascii="Arial" w:hAnsi="Arial" w:cs="Arial"/>
                <w:webHidden/>
              </w:rPr>
              <w:fldChar w:fldCharType="begin"/>
            </w:r>
            <w:r w:rsidR="000B3E34" w:rsidRPr="000B3E34">
              <w:rPr>
                <w:rFonts w:ascii="Arial" w:hAnsi="Arial" w:cs="Arial"/>
                <w:webHidden/>
              </w:rPr>
              <w:instrText xml:space="preserve"> PAGEREF _Toc105777610 \h </w:instrText>
            </w:r>
            <w:r w:rsidR="000B3E34" w:rsidRPr="000B3E34">
              <w:rPr>
                <w:rFonts w:ascii="Arial" w:hAnsi="Arial" w:cs="Arial"/>
                <w:webHidden/>
              </w:rPr>
            </w:r>
            <w:r w:rsidR="000B3E34" w:rsidRPr="000B3E34">
              <w:rPr>
                <w:rFonts w:ascii="Arial" w:hAnsi="Arial" w:cs="Arial"/>
                <w:webHidden/>
              </w:rPr>
              <w:fldChar w:fldCharType="separate"/>
            </w:r>
            <w:r w:rsidR="00E86A7A">
              <w:rPr>
                <w:rFonts w:ascii="Arial" w:hAnsi="Arial" w:cs="Arial"/>
                <w:webHidden/>
              </w:rPr>
              <w:t>1</w:t>
            </w:r>
            <w:r w:rsidR="000B3E34" w:rsidRPr="000B3E34">
              <w:rPr>
                <w:rFonts w:ascii="Arial" w:hAnsi="Arial" w:cs="Arial"/>
                <w:webHidden/>
              </w:rPr>
              <w:fldChar w:fldCharType="end"/>
            </w:r>
          </w:hyperlink>
        </w:p>
        <w:p w14:paraId="3B48DFF9" w14:textId="18B4A7B0" w:rsidR="000B3E34" w:rsidRPr="000B3E34" w:rsidRDefault="000B3E34">
          <w:pPr>
            <w:pStyle w:val="TOC3"/>
            <w:rPr>
              <w:rFonts w:ascii="Arial" w:eastAsiaTheme="minorEastAsia" w:hAnsi="Arial" w:cs="Arial"/>
              <w:color w:val="auto"/>
              <w:sz w:val="22"/>
              <w:lang w:val="en-US"/>
            </w:rPr>
          </w:pPr>
          <w:hyperlink w:anchor="_Toc105777611" w:history="1">
            <w:r w:rsidRPr="000B3E34">
              <w:rPr>
                <w:rStyle w:val="Hyperlink"/>
                <w:rFonts w:ascii="Arial" w:hAnsi="Arial" w:cs="Arial"/>
                <w:lang w:val="en-US"/>
              </w:rPr>
              <w:t>1.1.</w:t>
            </w:r>
            <w:r w:rsidRPr="000B3E34">
              <w:rPr>
                <w:rFonts w:ascii="Arial" w:eastAsiaTheme="minorEastAsia" w:hAnsi="Arial" w:cs="Arial"/>
                <w:color w:val="auto"/>
                <w:sz w:val="22"/>
                <w:lang w:val="en-US"/>
              </w:rPr>
              <w:tab/>
            </w:r>
            <w:r w:rsidRPr="000B3E34">
              <w:rPr>
                <w:rStyle w:val="Hyperlink"/>
                <w:rFonts w:ascii="Arial" w:hAnsi="Arial" w:cs="Arial"/>
              </w:rPr>
              <w:t>Hintergrund</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1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1</w:t>
            </w:r>
            <w:r w:rsidRPr="000B3E34">
              <w:rPr>
                <w:rFonts w:ascii="Arial" w:hAnsi="Arial" w:cs="Arial"/>
                <w:webHidden/>
              </w:rPr>
              <w:fldChar w:fldCharType="end"/>
            </w:r>
          </w:hyperlink>
        </w:p>
        <w:p w14:paraId="75C52294" w14:textId="2664B61A" w:rsidR="000B3E34" w:rsidRPr="000B3E34" w:rsidRDefault="000B3E34">
          <w:pPr>
            <w:pStyle w:val="TOC3"/>
            <w:rPr>
              <w:rFonts w:ascii="Arial" w:eastAsiaTheme="minorEastAsia" w:hAnsi="Arial" w:cs="Arial"/>
              <w:color w:val="auto"/>
              <w:sz w:val="22"/>
              <w:lang w:val="en-US"/>
            </w:rPr>
          </w:pPr>
          <w:hyperlink w:anchor="_Toc105777612" w:history="1">
            <w:r w:rsidRPr="000B3E34">
              <w:rPr>
                <w:rStyle w:val="Hyperlink"/>
                <w:rFonts w:ascii="Arial" w:hAnsi="Arial" w:cs="Arial"/>
                <w:lang w:val="en-US"/>
              </w:rPr>
              <w:t>1.2.</w:t>
            </w:r>
            <w:r w:rsidRPr="000B3E34">
              <w:rPr>
                <w:rFonts w:ascii="Arial" w:eastAsiaTheme="minorEastAsia" w:hAnsi="Arial" w:cs="Arial"/>
                <w:color w:val="auto"/>
                <w:sz w:val="22"/>
                <w:lang w:val="en-US"/>
              </w:rPr>
              <w:tab/>
            </w:r>
            <w:r w:rsidRPr="000B3E34">
              <w:rPr>
                <w:rStyle w:val="Hyperlink"/>
                <w:rFonts w:ascii="Arial" w:hAnsi="Arial" w:cs="Arial"/>
              </w:rPr>
              <w:t>Ziel der Arbeit</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2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1</w:t>
            </w:r>
            <w:r w:rsidRPr="000B3E34">
              <w:rPr>
                <w:rFonts w:ascii="Arial" w:hAnsi="Arial" w:cs="Arial"/>
                <w:webHidden/>
              </w:rPr>
              <w:fldChar w:fldCharType="end"/>
            </w:r>
          </w:hyperlink>
        </w:p>
        <w:p w14:paraId="26CC80C7" w14:textId="30522C3E" w:rsidR="000B3E34" w:rsidRPr="000B3E34" w:rsidRDefault="000B3E34">
          <w:pPr>
            <w:pStyle w:val="TOC2"/>
            <w:rPr>
              <w:rFonts w:ascii="Arial" w:eastAsiaTheme="minorEastAsia" w:hAnsi="Arial" w:cs="Arial"/>
              <w:color w:val="auto"/>
              <w:sz w:val="22"/>
              <w:lang w:val="en-US"/>
            </w:rPr>
          </w:pPr>
          <w:hyperlink w:anchor="_Toc105777613" w:history="1">
            <w:r w:rsidRPr="000B3E34">
              <w:rPr>
                <w:rStyle w:val="Hyperlink"/>
                <w:rFonts w:ascii="Arial" w:hAnsi="Arial" w:cs="Arial"/>
              </w:rPr>
              <w:t>2.</w:t>
            </w:r>
            <w:r w:rsidRPr="000B3E34">
              <w:rPr>
                <w:rFonts w:ascii="Arial" w:eastAsiaTheme="minorEastAsia" w:hAnsi="Arial" w:cs="Arial"/>
                <w:color w:val="auto"/>
                <w:sz w:val="22"/>
                <w:lang w:val="en-US"/>
              </w:rPr>
              <w:tab/>
            </w:r>
            <w:r w:rsidRPr="000B3E34">
              <w:rPr>
                <w:rStyle w:val="Hyperlink"/>
                <w:rFonts w:ascii="Arial" w:hAnsi="Arial" w:cs="Arial"/>
              </w:rPr>
              <w:t>Einfluss von Fitness-Trackern auf die Gesundheit</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3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w:t>
            </w:r>
            <w:r w:rsidRPr="000B3E34">
              <w:rPr>
                <w:rFonts w:ascii="Arial" w:hAnsi="Arial" w:cs="Arial"/>
                <w:webHidden/>
              </w:rPr>
              <w:fldChar w:fldCharType="end"/>
            </w:r>
          </w:hyperlink>
        </w:p>
        <w:p w14:paraId="0E751342" w14:textId="2A9E0B8A" w:rsidR="000B3E34" w:rsidRPr="000B3E34" w:rsidRDefault="000B3E34">
          <w:pPr>
            <w:pStyle w:val="TOC3"/>
            <w:rPr>
              <w:rFonts w:ascii="Arial" w:eastAsiaTheme="minorEastAsia" w:hAnsi="Arial" w:cs="Arial"/>
              <w:color w:val="auto"/>
              <w:sz w:val="22"/>
              <w:lang w:val="en-US"/>
            </w:rPr>
          </w:pPr>
          <w:hyperlink w:anchor="_Toc105777614" w:history="1">
            <w:r w:rsidRPr="000B3E34">
              <w:rPr>
                <w:rStyle w:val="Hyperlink"/>
                <w:rFonts w:ascii="Arial" w:hAnsi="Arial" w:cs="Arial"/>
                <w:lang w:val="en-US"/>
              </w:rPr>
              <w:t>2.1.</w:t>
            </w:r>
            <w:r w:rsidRPr="000B3E34">
              <w:rPr>
                <w:rFonts w:ascii="Arial" w:eastAsiaTheme="minorEastAsia" w:hAnsi="Arial" w:cs="Arial"/>
                <w:color w:val="auto"/>
                <w:sz w:val="22"/>
                <w:lang w:val="en-US"/>
              </w:rPr>
              <w:tab/>
            </w:r>
            <w:r w:rsidRPr="000B3E34">
              <w:rPr>
                <w:rStyle w:val="Hyperlink"/>
                <w:rFonts w:ascii="Arial" w:hAnsi="Arial" w:cs="Arial"/>
              </w:rPr>
              <w:t>Motivatio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4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w:t>
            </w:r>
            <w:r w:rsidRPr="000B3E34">
              <w:rPr>
                <w:rFonts w:ascii="Arial" w:hAnsi="Arial" w:cs="Arial"/>
                <w:webHidden/>
              </w:rPr>
              <w:fldChar w:fldCharType="end"/>
            </w:r>
          </w:hyperlink>
        </w:p>
        <w:p w14:paraId="3C7090F6" w14:textId="44F6E5CD" w:rsidR="000B3E34" w:rsidRPr="000B3E34" w:rsidRDefault="000B3E34">
          <w:pPr>
            <w:pStyle w:val="TOC3"/>
            <w:rPr>
              <w:rFonts w:ascii="Arial" w:eastAsiaTheme="minorEastAsia" w:hAnsi="Arial" w:cs="Arial"/>
              <w:color w:val="auto"/>
              <w:sz w:val="22"/>
              <w:lang w:val="en-US"/>
            </w:rPr>
          </w:pPr>
          <w:hyperlink w:anchor="_Toc105777615" w:history="1">
            <w:r w:rsidRPr="000B3E34">
              <w:rPr>
                <w:rStyle w:val="Hyperlink"/>
                <w:rFonts w:ascii="Arial" w:hAnsi="Arial" w:cs="Arial"/>
                <w:lang w:val="en-US"/>
              </w:rPr>
              <w:t>2.2.</w:t>
            </w:r>
            <w:r w:rsidRPr="000B3E34">
              <w:rPr>
                <w:rFonts w:ascii="Arial" w:eastAsiaTheme="minorEastAsia" w:hAnsi="Arial" w:cs="Arial"/>
                <w:color w:val="auto"/>
                <w:sz w:val="22"/>
                <w:lang w:val="en-US"/>
              </w:rPr>
              <w:tab/>
            </w:r>
            <w:r w:rsidRPr="000B3E34">
              <w:rPr>
                <w:rStyle w:val="Hyperlink"/>
                <w:rFonts w:ascii="Arial" w:hAnsi="Arial" w:cs="Arial"/>
                <w:lang w:val="en-US"/>
              </w:rPr>
              <w:t>Fitness Tracker in der Interventio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5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w:t>
            </w:r>
            <w:r w:rsidRPr="000B3E34">
              <w:rPr>
                <w:rFonts w:ascii="Arial" w:hAnsi="Arial" w:cs="Arial"/>
                <w:webHidden/>
              </w:rPr>
              <w:fldChar w:fldCharType="end"/>
            </w:r>
          </w:hyperlink>
        </w:p>
        <w:p w14:paraId="4575F9DE" w14:textId="37086251" w:rsidR="000B3E34" w:rsidRPr="000B3E34" w:rsidRDefault="000B3E34">
          <w:pPr>
            <w:pStyle w:val="TOC3"/>
            <w:rPr>
              <w:rFonts w:ascii="Arial" w:eastAsiaTheme="minorEastAsia" w:hAnsi="Arial" w:cs="Arial"/>
              <w:color w:val="auto"/>
              <w:sz w:val="22"/>
              <w:lang w:val="en-US"/>
            </w:rPr>
          </w:pPr>
          <w:hyperlink w:anchor="_Toc105777616" w:history="1">
            <w:r w:rsidRPr="000B3E34">
              <w:rPr>
                <w:rStyle w:val="Hyperlink"/>
                <w:rFonts w:ascii="Arial" w:hAnsi="Arial" w:cs="Arial"/>
                <w:lang w:val="en-US"/>
              </w:rPr>
              <w:t>2.3.</w:t>
            </w:r>
            <w:r w:rsidRPr="000B3E34">
              <w:rPr>
                <w:rFonts w:ascii="Arial" w:eastAsiaTheme="minorEastAsia" w:hAnsi="Arial" w:cs="Arial"/>
                <w:color w:val="auto"/>
                <w:sz w:val="22"/>
                <w:lang w:val="en-US"/>
              </w:rPr>
              <w:tab/>
            </w:r>
            <w:r w:rsidRPr="000B3E34">
              <w:rPr>
                <w:rStyle w:val="Hyperlink"/>
                <w:rFonts w:ascii="Arial" w:hAnsi="Arial" w:cs="Arial"/>
              </w:rPr>
              <w:t>Fitness Tracker zur Leistungssteigerung</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6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3</w:t>
            </w:r>
            <w:r w:rsidRPr="000B3E34">
              <w:rPr>
                <w:rFonts w:ascii="Arial" w:hAnsi="Arial" w:cs="Arial"/>
                <w:webHidden/>
              </w:rPr>
              <w:fldChar w:fldCharType="end"/>
            </w:r>
          </w:hyperlink>
        </w:p>
        <w:p w14:paraId="59FFA4F2" w14:textId="2B184F5A" w:rsidR="000B3E34" w:rsidRPr="000B3E34" w:rsidRDefault="000B3E34">
          <w:pPr>
            <w:pStyle w:val="TOC3"/>
            <w:rPr>
              <w:rFonts w:ascii="Arial" w:eastAsiaTheme="minorEastAsia" w:hAnsi="Arial" w:cs="Arial"/>
              <w:color w:val="auto"/>
              <w:sz w:val="22"/>
              <w:lang w:val="en-US"/>
            </w:rPr>
          </w:pPr>
          <w:hyperlink w:anchor="_Toc105777617" w:history="1">
            <w:r w:rsidRPr="000B3E34">
              <w:rPr>
                <w:rStyle w:val="Hyperlink"/>
                <w:rFonts w:ascii="Arial" w:hAnsi="Arial" w:cs="Arial"/>
                <w:lang w:val="en-US"/>
              </w:rPr>
              <w:t>2.4.</w:t>
            </w:r>
            <w:r w:rsidRPr="000B3E34">
              <w:rPr>
                <w:rFonts w:ascii="Arial" w:eastAsiaTheme="minorEastAsia" w:hAnsi="Arial" w:cs="Arial"/>
                <w:color w:val="auto"/>
                <w:sz w:val="22"/>
                <w:lang w:val="en-US"/>
              </w:rPr>
              <w:tab/>
            </w:r>
            <w:r w:rsidRPr="000B3E34">
              <w:rPr>
                <w:rStyle w:val="Hyperlink"/>
                <w:rFonts w:ascii="Arial" w:hAnsi="Arial" w:cs="Arial"/>
              </w:rPr>
              <w:t>Fitness-Daten und wie sie helfen könn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7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4</w:t>
            </w:r>
            <w:r w:rsidRPr="000B3E34">
              <w:rPr>
                <w:rFonts w:ascii="Arial" w:hAnsi="Arial" w:cs="Arial"/>
                <w:webHidden/>
              </w:rPr>
              <w:fldChar w:fldCharType="end"/>
            </w:r>
          </w:hyperlink>
        </w:p>
        <w:p w14:paraId="3F67B5F3" w14:textId="1569C3BF" w:rsidR="000B3E34" w:rsidRPr="000B3E34" w:rsidRDefault="000B3E34">
          <w:pPr>
            <w:pStyle w:val="TOC3"/>
            <w:rPr>
              <w:rFonts w:ascii="Arial" w:eastAsiaTheme="minorEastAsia" w:hAnsi="Arial" w:cs="Arial"/>
              <w:color w:val="auto"/>
              <w:sz w:val="22"/>
              <w:lang w:val="en-US"/>
            </w:rPr>
          </w:pPr>
          <w:hyperlink w:anchor="_Toc105777618" w:history="1">
            <w:r w:rsidRPr="000B3E34">
              <w:rPr>
                <w:rStyle w:val="Hyperlink"/>
                <w:rFonts w:ascii="Arial" w:hAnsi="Arial" w:cs="Arial"/>
                <w:lang w:val="en-US"/>
              </w:rPr>
              <w:t>2.5.</w:t>
            </w:r>
            <w:r w:rsidRPr="000B3E34">
              <w:rPr>
                <w:rFonts w:ascii="Arial" w:eastAsiaTheme="minorEastAsia" w:hAnsi="Arial" w:cs="Arial"/>
                <w:color w:val="auto"/>
                <w:sz w:val="22"/>
                <w:lang w:val="en-US"/>
              </w:rPr>
              <w:tab/>
            </w:r>
            <w:r w:rsidRPr="000B3E34">
              <w:rPr>
                <w:rStyle w:val="Hyperlink"/>
                <w:rFonts w:ascii="Arial" w:hAnsi="Arial" w:cs="Arial"/>
              </w:rPr>
              <w:t>Fitness-Tracking und soziale Plattform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8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6</w:t>
            </w:r>
            <w:r w:rsidRPr="000B3E34">
              <w:rPr>
                <w:rFonts w:ascii="Arial" w:hAnsi="Arial" w:cs="Arial"/>
                <w:webHidden/>
              </w:rPr>
              <w:fldChar w:fldCharType="end"/>
            </w:r>
          </w:hyperlink>
        </w:p>
        <w:p w14:paraId="08BC038C" w14:textId="7F9F9AF5" w:rsidR="000B3E34" w:rsidRPr="000B3E34" w:rsidRDefault="000B3E34">
          <w:pPr>
            <w:pStyle w:val="TOC3"/>
            <w:rPr>
              <w:rFonts w:ascii="Arial" w:eastAsiaTheme="minorEastAsia" w:hAnsi="Arial" w:cs="Arial"/>
              <w:color w:val="auto"/>
              <w:sz w:val="22"/>
              <w:lang w:val="en-US"/>
            </w:rPr>
          </w:pPr>
          <w:hyperlink w:anchor="_Toc105777619" w:history="1">
            <w:r w:rsidRPr="000B3E34">
              <w:rPr>
                <w:rStyle w:val="Hyperlink"/>
                <w:rFonts w:ascii="Arial" w:hAnsi="Arial" w:cs="Arial"/>
                <w:lang w:val="en-US"/>
              </w:rPr>
              <w:t>2.6.</w:t>
            </w:r>
            <w:r w:rsidRPr="000B3E34">
              <w:rPr>
                <w:rFonts w:ascii="Arial" w:eastAsiaTheme="minorEastAsia" w:hAnsi="Arial" w:cs="Arial"/>
                <w:color w:val="auto"/>
                <w:sz w:val="22"/>
                <w:lang w:val="en-US"/>
              </w:rPr>
              <w:tab/>
            </w:r>
            <w:r w:rsidRPr="000B3E34">
              <w:rPr>
                <w:rStyle w:val="Hyperlink"/>
                <w:rFonts w:ascii="Arial" w:hAnsi="Arial" w:cs="Arial"/>
              </w:rPr>
              <w:t>Nachteile von Fitness-Tracker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19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6</w:t>
            </w:r>
            <w:r w:rsidRPr="000B3E34">
              <w:rPr>
                <w:rFonts w:ascii="Arial" w:hAnsi="Arial" w:cs="Arial"/>
                <w:webHidden/>
              </w:rPr>
              <w:fldChar w:fldCharType="end"/>
            </w:r>
          </w:hyperlink>
        </w:p>
        <w:p w14:paraId="2FE0C44A" w14:textId="4E97ADD2" w:rsidR="000B3E34" w:rsidRPr="000B3E34" w:rsidRDefault="000B3E34">
          <w:pPr>
            <w:pStyle w:val="TOC2"/>
            <w:rPr>
              <w:rFonts w:ascii="Arial" w:eastAsiaTheme="minorEastAsia" w:hAnsi="Arial" w:cs="Arial"/>
              <w:color w:val="auto"/>
              <w:sz w:val="22"/>
              <w:lang w:val="en-US"/>
            </w:rPr>
          </w:pPr>
          <w:hyperlink w:anchor="_Toc105777620" w:history="1">
            <w:r w:rsidRPr="000B3E34">
              <w:rPr>
                <w:rStyle w:val="Hyperlink"/>
                <w:rFonts w:ascii="Arial" w:hAnsi="Arial" w:cs="Arial"/>
              </w:rPr>
              <w:t>3.</w:t>
            </w:r>
            <w:r w:rsidRPr="000B3E34">
              <w:rPr>
                <w:rFonts w:ascii="Arial" w:eastAsiaTheme="minorEastAsia" w:hAnsi="Arial" w:cs="Arial"/>
                <w:color w:val="auto"/>
                <w:sz w:val="22"/>
                <w:lang w:val="en-US"/>
              </w:rPr>
              <w:tab/>
            </w:r>
            <w:r w:rsidRPr="000B3E34">
              <w:rPr>
                <w:rStyle w:val="Hyperlink"/>
                <w:rFonts w:ascii="Arial" w:hAnsi="Arial" w:cs="Arial"/>
              </w:rPr>
              <w:t>Visual Analytics</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0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8</w:t>
            </w:r>
            <w:r w:rsidRPr="000B3E34">
              <w:rPr>
                <w:rFonts w:ascii="Arial" w:hAnsi="Arial" w:cs="Arial"/>
                <w:webHidden/>
              </w:rPr>
              <w:fldChar w:fldCharType="end"/>
            </w:r>
          </w:hyperlink>
        </w:p>
        <w:p w14:paraId="5CD707B9" w14:textId="54495E94" w:rsidR="000B3E34" w:rsidRPr="000B3E34" w:rsidRDefault="000B3E34">
          <w:pPr>
            <w:pStyle w:val="TOC3"/>
            <w:rPr>
              <w:rFonts w:ascii="Arial" w:eastAsiaTheme="minorEastAsia" w:hAnsi="Arial" w:cs="Arial"/>
              <w:color w:val="auto"/>
              <w:sz w:val="22"/>
              <w:lang w:val="en-US"/>
            </w:rPr>
          </w:pPr>
          <w:hyperlink w:anchor="_Toc105777621" w:history="1">
            <w:r w:rsidRPr="000B3E34">
              <w:rPr>
                <w:rStyle w:val="Hyperlink"/>
                <w:rFonts w:ascii="Arial" w:hAnsi="Arial" w:cs="Arial"/>
                <w:lang w:val="en-US"/>
              </w:rPr>
              <w:t>3.1.</w:t>
            </w:r>
            <w:r w:rsidRPr="000B3E34">
              <w:rPr>
                <w:rFonts w:ascii="Arial" w:eastAsiaTheme="minorEastAsia" w:hAnsi="Arial" w:cs="Arial"/>
                <w:color w:val="auto"/>
                <w:sz w:val="22"/>
                <w:lang w:val="en-US"/>
              </w:rPr>
              <w:tab/>
            </w:r>
            <w:r w:rsidRPr="000B3E34">
              <w:rPr>
                <w:rStyle w:val="Hyperlink"/>
                <w:rFonts w:ascii="Arial" w:hAnsi="Arial" w:cs="Arial"/>
              </w:rPr>
              <w:t>Grundlag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1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8</w:t>
            </w:r>
            <w:r w:rsidRPr="000B3E34">
              <w:rPr>
                <w:rFonts w:ascii="Arial" w:hAnsi="Arial" w:cs="Arial"/>
                <w:webHidden/>
              </w:rPr>
              <w:fldChar w:fldCharType="end"/>
            </w:r>
          </w:hyperlink>
        </w:p>
        <w:p w14:paraId="405030EE" w14:textId="240243D2" w:rsidR="000B3E34" w:rsidRPr="000B3E34" w:rsidRDefault="000B3E34">
          <w:pPr>
            <w:pStyle w:val="TOC3"/>
            <w:rPr>
              <w:rFonts w:ascii="Arial" w:eastAsiaTheme="minorEastAsia" w:hAnsi="Arial" w:cs="Arial"/>
              <w:color w:val="auto"/>
              <w:sz w:val="22"/>
              <w:lang w:val="en-US"/>
            </w:rPr>
          </w:pPr>
          <w:hyperlink w:anchor="_Toc105777622" w:history="1">
            <w:r w:rsidRPr="000B3E34">
              <w:rPr>
                <w:rStyle w:val="Hyperlink"/>
                <w:rFonts w:ascii="Arial" w:hAnsi="Arial" w:cs="Arial"/>
                <w:lang w:val="en-US"/>
              </w:rPr>
              <w:t>3.2.</w:t>
            </w:r>
            <w:r w:rsidRPr="000B3E34">
              <w:rPr>
                <w:rFonts w:ascii="Arial" w:eastAsiaTheme="minorEastAsia" w:hAnsi="Arial" w:cs="Arial"/>
                <w:color w:val="auto"/>
                <w:sz w:val="22"/>
                <w:lang w:val="en-US"/>
              </w:rPr>
              <w:tab/>
            </w:r>
            <w:r w:rsidRPr="000B3E34">
              <w:rPr>
                <w:rStyle w:val="Hyperlink"/>
                <w:rFonts w:ascii="Arial" w:hAnsi="Arial" w:cs="Arial"/>
              </w:rPr>
              <w:t>Prozess</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2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8</w:t>
            </w:r>
            <w:r w:rsidRPr="000B3E34">
              <w:rPr>
                <w:rFonts w:ascii="Arial" w:hAnsi="Arial" w:cs="Arial"/>
                <w:webHidden/>
              </w:rPr>
              <w:fldChar w:fldCharType="end"/>
            </w:r>
          </w:hyperlink>
        </w:p>
        <w:p w14:paraId="5F71E371" w14:textId="76F50973" w:rsidR="000B3E34" w:rsidRPr="000B3E34" w:rsidRDefault="000B3E34">
          <w:pPr>
            <w:pStyle w:val="TOC3"/>
            <w:rPr>
              <w:rFonts w:ascii="Arial" w:eastAsiaTheme="minorEastAsia" w:hAnsi="Arial" w:cs="Arial"/>
              <w:color w:val="auto"/>
              <w:sz w:val="22"/>
              <w:lang w:val="en-US"/>
            </w:rPr>
          </w:pPr>
          <w:hyperlink w:anchor="_Toc105777623" w:history="1">
            <w:r w:rsidRPr="000B3E34">
              <w:rPr>
                <w:rStyle w:val="Hyperlink"/>
                <w:rFonts w:ascii="Arial" w:hAnsi="Arial" w:cs="Arial"/>
                <w:lang w:val="en-US"/>
              </w:rPr>
              <w:t>3.3.</w:t>
            </w:r>
            <w:r w:rsidRPr="000B3E34">
              <w:rPr>
                <w:rFonts w:ascii="Arial" w:eastAsiaTheme="minorEastAsia" w:hAnsi="Arial" w:cs="Arial"/>
                <w:color w:val="auto"/>
                <w:sz w:val="22"/>
                <w:lang w:val="en-US"/>
              </w:rPr>
              <w:tab/>
            </w:r>
            <w:r w:rsidRPr="000B3E34">
              <w:rPr>
                <w:rStyle w:val="Hyperlink"/>
                <w:rFonts w:ascii="Arial" w:hAnsi="Arial" w:cs="Arial"/>
              </w:rPr>
              <w:t>Dat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3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10</w:t>
            </w:r>
            <w:r w:rsidRPr="000B3E34">
              <w:rPr>
                <w:rFonts w:ascii="Arial" w:hAnsi="Arial" w:cs="Arial"/>
                <w:webHidden/>
              </w:rPr>
              <w:fldChar w:fldCharType="end"/>
            </w:r>
          </w:hyperlink>
        </w:p>
        <w:p w14:paraId="2F2F3CBF" w14:textId="75DC5BA8" w:rsidR="000B3E34" w:rsidRPr="000B3E34" w:rsidRDefault="000B3E34">
          <w:pPr>
            <w:pStyle w:val="TOC3"/>
            <w:rPr>
              <w:rFonts w:ascii="Arial" w:eastAsiaTheme="minorEastAsia" w:hAnsi="Arial" w:cs="Arial"/>
              <w:color w:val="auto"/>
              <w:sz w:val="22"/>
              <w:lang w:val="en-US"/>
            </w:rPr>
          </w:pPr>
          <w:hyperlink w:anchor="_Toc105777624" w:history="1">
            <w:r w:rsidRPr="000B3E34">
              <w:rPr>
                <w:rStyle w:val="Hyperlink"/>
                <w:rFonts w:ascii="Arial" w:hAnsi="Arial" w:cs="Arial"/>
                <w:lang w:val="en-US"/>
              </w:rPr>
              <w:t>3.4.</w:t>
            </w:r>
            <w:r w:rsidRPr="000B3E34">
              <w:rPr>
                <w:rFonts w:ascii="Arial" w:eastAsiaTheme="minorEastAsia" w:hAnsi="Arial" w:cs="Arial"/>
                <w:color w:val="auto"/>
                <w:sz w:val="22"/>
                <w:lang w:val="en-US"/>
              </w:rPr>
              <w:tab/>
            </w:r>
            <w:r w:rsidRPr="000B3E34">
              <w:rPr>
                <w:rStyle w:val="Hyperlink"/>
                <w:rFonts w:ascii="Arial" w:hAnsi="Arial" w:cs="Arial"/>
              </w:rPr>
              <w:t>Visualisierung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4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12</w:t>
            </w:r>
            <w:r w:rsidRPr="000B3E34">
              <w:rPr>
                <w:rFonts w:ascii="Arial" w:hAnsi="Arial" w:cs="Arial"/>
                <w:webHidden/>
              </w:rPr>
              <w:fldChar w:fldCharType="end"/>
            </w:r>
          </w:hyperlink>
        </w:p>
        <w:p w14:paraId="423A24EF" w14:textId="3EA9D494" w:rsidR="000B3E34" w:rsidRPr="000B3E34" w:rsidRDefault="000B3E34">
          <w:pPr>
            <w:pStyle w:val="TOC3"/>
            <w:rPr>
              <w:rFonts w:ascii="Arial" w:eastAsiaTheme="minorEastAsia" w:hAnsi="Arial" w:cs="Arial"/>
              <w:color w:val="auto"/>
              <w:sz w:val="22"/>
              <w:lang w:val="en-US"/>
            </w:rPr>
          </w:pPr>
          <w:hyperlink w:anchor="_Toc105777625" w:history="1">
            <w:r w:rsidRPr="000B3E34">
              <w:rPr>
                <w:rStyle w:val="Hyperlink"/>
                <w:rFonts w:ascii="Arial" w:hAnsi="Arial" w:cs="Arial"/>
                <w:lang w:val="en-US"/>
              </w:rPr>
              <w:t>3.5.</w:t>
            </w:r>
            <w:r w:rsidRPr="000B3E34">
              <w:rPr>
                <w:rFonts w:ascii="Arial" w:eastAsiaTheme="minorEastAsia" w:hAnsi="Arial" w:cs="Arial"/>
                <w:color w:val="auto"/>
                <w:sz w:val="22"/>
                <w:lang w:val="en-US"/>
              </w:rPr>
              <w:tab/>
            </w:r>
            <w:r w:rsidRPr="000B3E34">
              <w:rPr>
                <w:rStyle w:val="Hyperlink"/>
                <w:rFonts w:ascii="Arial" w:hAnsi="Arial" w:cs="Arial"/>
              </w:rPr>
              <w:t>Modelle</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5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17</w:t>
            </w:r>
            <w:r w:rsidRPr="000B3E34">
              <w:rPr>
                <w:rFonts w:ascii="Arial" w:hAnsi="Arial" w:cs="Arial"/>
                <w:webHidden/>
              </w:rPr>
              <w:fldChar w:fldCharType="end"/>
            </w:r>
          </w:hyperlink>
        </w:p>
        <w:p w14:paraId="4BA7AB7B" w14:textId="6B3EA56B" w:rsidR="000B3E34" w:rsidRPr="000B3E34" w:rsidRDefault="000B3E34">
          <w:pPr>
            <w:pStyle w:val="TOC3"/>
            <w:rPr>
              <w:rFonts w:ascii="Arial" w:eastAsiaTheme="minorEastAsia" w:hAnsi="Arial" w:cs="Arial"/>
              <w:color w:val="auto"/>
              <w:sz w:val="22"/>
              <w:lang w:val="en-US"/>
            </w:rPr>
          </w:pPr>
          <w:hyperlink w:anchor="_Toc105777626" w:history="1">
            <w:r w:rsidRPr="000B3E34">
              <w:rPr>
                <w:rStyle w:val="Hyperlink"/>
                <w:rFonts w:ascii="Arial" w:hAnsi="Arial" w:cs="Arial"/>
                <w:lang w:val="en-US"/>
              </w:rPr>
              <w:t>3.6.</w:t>
            </w:r>
            <w:r w:rsidRPr="000B3E34">
              <w:rPr>
                <w:rFonts w:ascii="Arial" w:eastAsiaTheme="minorEastAsia" w:hAnsi="Arial" w:cs="Arial"/>
                <w:color w:val="auto"/>
                <w:sz w:val="22"/>
                <w:lang w:val="en-US"/>
              </w:rPr>
              <w:tab/>
            </w:r>
            <w:r w:rsidRPr="000B3E34">
              <w:rPr>
                <w:rStyle w:val="Hyperlink"/>
                <w:rFonts w:ascii="Arial" w:hAnsi="Arial" w:cs="Arial"/>
              </w:rPr>
              <w:t>Interaktion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6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18</w:t>
            </w:r>
            <w:r w:rsidRPr="000B3E34">
              <w:rPr>
                <w:rFonts w:ascii="Arial" w:hAnsi="Arial" w:cs="Arial"/>
                <w:webHidden/>
              </w:rPr>
              <w:fldChar w:fldCharType="end"/>
            </w:r>
          </w:hyperlink>
        </w:p>
        <w:p w14:paraId="7A6A7289" w14:textId="4F520659" w:rsidR="000B3E34" w:rsidRPr="000B3E34" w:rsidRDefault="000B3E34">
          <w:pPr>
            <w:pStyle w:val="TOC2"/>
            <w:rPr>
              <w:rFonts w:ascii="Arial" w:eastAsiaTheme="minorEastAsia" w:hAnsi="Arial" w:cs="Arial"/>
              <w:color w:val="auto"/>
              <w:sz w:val="22"/>
              <w:lang w:val="en-US"/>
            </w:rPr>
          </w:pPr>
          <w:hyperlink w:anchor="_Toc105777627" w:history="1">
            <w:r w:rsidRPr="000B3E34">
              <w:rPr>
                <w:rStyle w:val="Hyperlink"/>
                <w:rFonts w:ascii="Arial" w:hAnsi="Arial" w:cs="Arial"/>
              </w:rPr>
              <w:t>4.</w:t>
            </w:r>
            <w:r w:rsidRPr="000B3E34">
              <w:rPr>
                <w:rFonts w:ascii="Arial" w:eastAsiaTheme="minorEastAsia" w:hAnsi="Arial" w:cs="Arial"/>
                <w:color w:val="auto"/>
                <w:sz w:val="22"/>
                <w:lang w:val="en-US"/>
              </w:rPr>
              <w:tab/>
            </w:r>
            <w:r w:rsidRPr="000B3E34">
              <w:rPr>
                <w:rStyle w:val="Hyperlink"/>
                <w:rFonts w:ascii="Arial" w:hAnsi="Arial" w:cs="Arial"/>
              </w:rPr>
              <w:t>FIT Protokoll</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7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1</w:t>
            </w:r>
            <w:r w:rsidRPr="000B3E34">
              <w:rPr>
                <w:rFonts w:ascii="Arial" w:hAnsi="Arial" w:cs="Arial"/>
                <w:webHidden/>
              </w:rPr>
              <w:fldChar w:fldCharType="end"/>
            </w:r>
          </w:hyperlink>
        </w:p>
        <w:p w14:paraId="60B8DE57" w14:textId="24BCC47B" w:rsidR="000B3E34" w:rsidRPr="000B3E34" w:rsidRDefault="000B3E34">
          <w:pPr>
            <w:pStyle w:val="TOC3"/>
            <w:rPr>
              <w:rFonts w:ascii="Arial" w:eastAsiaTheme="minorEastAsia" w:hAnsi="Arial" w:cs="Arial"/>
              <w:color w:val="auto"/>
              <w:sz w:val="22"/>
              <w:lang w:val="en-US"/>
            </w:rPr>
          </w:pPr>
          <w:hyperlink w:anchor="_Toc105777628" w:history="1">
            <w:r w:rsidRPr="000B3E34">
              <w:rPr>
                <w:rStyle w:val="Hyperlink"/>
                <w:rFonts w:ascii="Arial" w:hAnsi="Arial" w:cs="Arial"/>
                <w:lang w:val="en-US"/>
              </w:rPr>
              <w:t>4.1.</w:t>
            </w:r>
            <w:r w:rsidRPr="000B3E34">
              <w:rPr>
                <w:rFonts w:ascii="Arial" w:eastAsiaTheme="minorEastAsia" w:hAnsi="Arial" w:cs="Arial"/>
                <w:color w:val="auto"/>
                <w:sz w:val="22"/>
                <w:lang w:val="en-US"/>
              </w:rPr>
              <w:tab/>
            </w:r>
            <w:r w:rsidRPr="000B3E34">
              <w:rPr>
                <w:rStyle w:val="Hyperlink"/>
                <w:rFonts w:ascii="Arial" w:hAnsi="Arial" w:cs="Arial"/>
              </w:rPr>
              <w:t>Allgemeines</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8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1</w:t>
            </w:r>
            <w:r w:rsidRPr="000B3E34">
              <w:rPr>
                <w:rFonts w:ascii="Arial" w:hAnsi="Arial" w:cs="Arial"/>
                <w:webHidden/>
              </w:rPr>
              <w:fldChar w:fldCharType="end"/>
            </w:r>
          </w:hyperlink>
        </w:p>
        <w:p w14:paraId="2F369117" w14:textId="06F901D1" w:rsidR="000B3E34" w:rsidRPr="000B3E34" w:rsidRDefault="000B3E34">
          <w:pPr>
            <w:pStyle w:val="TOC3"/>
            <w:rPr>
              <w:rFonts w:ascii="Arial" w:eastAsiaTheme="minorEastAsia" w:hAnsi="Arial" w:cs="Arial"/>
              <w:color w:val="auto"/>
              <w:sz w:val="22"/>
              <w:lang w:val="en-US"/>
            </w:rPr>
          </w:pPr>
          <w:hyperlink w:anchor="_Toc105777629" w:history="1">
            <w:r w:rsidRPr="000B3E34">
              <w:rPr>
                <w:rStyle w:val="Hyperlink"/>
                <w:rFonts w:ascii="Arial" w:hAnsi="Arial" w:cs="Arial"/>
                <w:lang w:val="en-US"/>
              </w:rPr>
              <w:t>4.2.</w:t>
            </w:r>
            <w:r w:rsidRPr="000B3E34">
              <w:rPr>
                <w:rFonts w:ascii="Arial" w:eastAsiaTheme="minorEastAsia" w:hAnsi="Arial" w:cs="Arial"/>
                <w:color w:val="auto"/>
                <w:sz w:val="22"/>
                <w:lang w:val="en-US"/>
              </w:rPr>
              <w:tab/>
            </w:r>
            <w:r w:rsidRPr="000B3E34">
              <w:rPr>
                <w:rStyle w:val="Hyperlink"/>
                <w:rFonts w:ascii="Arial" w:hAnsi="Arial" w:cs="Arial"/>
              </w:rPr>
              <w:t>FIT Profile</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29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1</w:t>
            </w:r>
            <w:r w:rsidRPr="000B3E34">
              <w:rPr>
                <w:rFonts w:ascii="Arial" w:hAnsi="Arial" w:cs="Arial"/>
                <w:webHidden/>
              </w:rPr>
              <w:fldChar w:fldCharType="end"/>
            </w:r>
          </w:hyperlink>
        </w:p>
        <w:p w14:paraId="5B68DEE5" w14:textId="13783FAD" w:rsidR="000B3E34" w:rsidRPr="000B3E34" w:rsidRDefault="000B3E34">
          <w:pPr>
            <w:pStyle w:val="TOC3"/>
            <w:rPr>
              <w:rFonts w:ascii="Arial" w:eastAsiaTheme="minorEastAsia" w:hAnsi="Arial" w:cs="Arial"/>
              <w:color w:val="auto"/>
              <w:sz w:val="22"/>
              <w:lang w:val="en-US"/>
            </w:rPr>
          </w:pPr>
          <w:hyperlink w:anchor="_Toc105777630" w:history="1">
            <w:r w:rsidRPr="000B3E34">
              <w:rPr>
                <w:rStyle w:val="Hyperlink"/>
                <w:rFonts w:ascii="Arial" w:hAnsi="Arial" w:cs="Arial"/>
                <w:lang w:val="en-US"/>
              </w:rPr>
              <w:t>4.3.</w:t>
            </w:r>
            <w:r w:rsidRPr="000B3E34">
              <w:rPr>
                <w:rFonts w:ascii="Arial" w:eastAsiaTheme="minorEastAsia" w:hAnsi="Arial" w:cs="Arial"/>
                <w:color w:val="auto"/>
                <w:sz w:val="22"/>
                <w:lang w:val="en-US"/>
              </w:rPr>
              <w:tab/>
            </w:r>
            <w:r w:rsidRPr="000B3E34">
              <w:rPr>
                <w:rStyle w:val="Hyperlink"/>
                <w:rFonts w:ascii="Arial" w:hAnsi="Arial" w:cs="Arial"/>
              </w:rPr>
              <w:t>FIT Dateiaufbau</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0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4</w:t>
            </w:r>
            <w:r w:rsidRPr="000B3E34">
              <w:rPr>
                <w:rFonts w:ascii="Arial" w:hAnsi="Arial" w:cs="Arial"/>
                <w:webHidden/>
              </w:rPr>
              <w:fldChar w:fldCharType="end"/>
            </w:r>
          </w:hyperlink>
        </w:p>
        <w:p w14:paraId="613BD23A" w14:textId="460A0A99" w:rsidR="000B3E34" w:rsidRPr="000B3E34" w:rsidRDefault="000B3E34">
          <w:pPr>
            <w:pStyle w:val="TOC3"/>
            <w:rPr>
              <w:rFonts w:ascii="Arial" w:eastAsiaTheme="minorEastAsia" w:hAnsi="Arial" w:cs="Arial"/>
              <w:color w:val="auto"/>
              <w:sz w:val="22"/>
              <w:lang w:val="en-US"/>
            </w:rPr>
          </w:pPr>
          <w:hyperlink w:anchor="_Toc105777631" w:history="1">
            <w:r w:rsidRPr="000B3E34">
              <w:rPr>
                <w:rStyle w:val="Hyperlink"/>
                <w:rFonts w:ascii="Arial" w:hAnsi="Arial" w:cs="Arial"/>
                <w:lang w:val="en-US"/>
              </w:rPr>
              <w:t>4.4.</w:t>
            </w:r>
            <w:r w:rsidRPr="000B3E34">
              <w:rPr>
                <w:rFonts w:ascii="Arial" w:eastAsiaTheme="minorEastAsia" w:hAnsi="Arial" w:cs="Arial"/>
                <w:color w:val="auto"/>
                <w:sz w:val="22"/>
                <w:lang w:val="en-US"/>
              </w:rPr>
              <w:tab/>
            </w:r>
            <w:r w:rsidRPr="000B3E34">
              <w:rPr>
                <w:rStyle w:val="Hyperlink"/>
                <w:rFonts w:ascii="Arial" w:hAnsi="Arial" w:cs="Arial"/>
              </w:rPr>
              <w:t>FIT Message Struktur</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1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5</w:t>
            </w:r>
            <w:r w:rsidRPr="000B3E34">
              <w:rPr>
                <w:rFonts w:ascii="Arial" w:hAnsi="Arial" w:cs="Arial"/>
                <w:webHidden/>
              </w:rPr>
              <w:fldChar w:fldCharType="end"/>
            </w:r>
          </w:hyperlink>
        </w:p>
        <w:p w14:paraId="4EFCEF82" w14:textId="24E71A87" w:rsidR="000B3E34" w:rsidRPr="000B3E34" w:rsidRDefault="000B3E34">
          <w:pPr>
            <w:pStyle w:val="TOC3"/>
            <w:rPr>
              <w:rFonts w:ascii="Arial" w:eastAsiaTheme="minorEastAsia" w:hAnsi="Arial" w:cs="Arial"/>
              <w:color w:val="auto"/>
              <w:sz w:val="22"/>
              <w:lang w:val="en-US"/>
            </w:rPr>
          </w:pPr>
          <w:hyperlink w:anchor="_Toc105777632" w:history="1">
            <w:r w:rsidRPr="000B3E34">
              <w:rPr>
                <w:rStyle w:val="Hyperlink"/>
                <w:rFonts w:ascii="Arial" w:hAnsi="Arial" w:cs="Arial"/>
                <w:lang w:val="en-US"/>
              </w:rPr>
              <w:t>4.5.</w:t>
            </w:r>
            <w:r w:rsidRPr="000B3E34">
              <w:rPr>
                <w:rFonts w:ascii="Arial" w:eastAsiaTheme="minorEastAsia" w:hAnsi="Arial" w:cs="Arial"/>
                <w:color w:val="auto"/>
                <w:sz w:val="22"/>
                <w:lang w:val="en-US"/>
              </w:rPr>
              <w:tab/>
            </w:r>
            <w:r w:rsidRPr="000B3E34">
              <w:rPr>
                <w:rStyle w:val="Hyperlink"/>
                <w:rFonts w:ascii="Arial" w:hAnsi="Arial" w:cs="Arial"/>
              </w:rPr>
              <w:t>Beispiel</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2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29</w:t>
            </w:r>
            <w:r w:rsidRPr="000B3E34">
              <w:rPr>
                <w:rFonts w:ascii="Arial" w:hAnsi="Arial" w:cs="Arial"/>
                <w:webHidden/>
              </w:rPr>
              <w:fldChar w:fldCharType="end"/>
            </w:r>
          </w:hyperlink>
        </w:p>
        <w:p w14:paraId="587D3268" w14:textId="5A243C8D" w:rsidR="000B3E34" w:rsidRPr="000B3E34" w:rsidRDefault="000B3E34">
          <w:pPr>
            <w:pStyle w:val="TOC2"/>
            <w:rPr>
              <w:rFonts w:ascii="Arial" w:eastAsiaTheme="minorEastAsia" w:hAnsi="Arial" w:cs="Arial"/>
              <w:color w:val="auto"/>
              <w:sz w:val="22"/>
              <w:lang w:val="en-US"/>
            </w:rPr>
          </w:pPr>
          <w:hyperlink w:anchor="_Toc105777633" w:history="1">
            <w:r w:rsidRPr="000B3E34">
              <w:rPr>
                <w:rStyle w:val="Hyperlink"/>
                <w:rFonts w:ascii="Arial" w:hAnsi="Arial" w:cs="Arial"/>
              </w:rPr>
              <w:t>5.</w:t>
            </w:r>
            <w:r w:rsidRPr="000B3E34">
              <w:rPr>
                <w:rFonts w:ascii="Arial" w:eastAsiaTheme="minorEastAsia" w:hAnsi="Arial" w:cs="Arial"/>
                <w:color w:val="auto"/>
                <w:sz w:val="22"/>
                <w:lang w:val="en-US"/>
              </w:rPr>
              <w:tab/>
            </w:r>
            <w:r w:rsidRPr="000B3E34">
              <w:rPr>
                <w:rStyle w:val="Hyperlink"/>
                <w:rFonts w:ascii="Arial" w:hAnsi="Arial" w:cs="Arial"/>
              </w:rPr>
              <w:t>Visualisierung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3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31</w:t>
            </w:r>
            <w:r w:rsidRPr="000B3E34">
              <w:rPr>
                <w:rFonts w:ascii="Arial" w:hAnsi="Arial" w:cs="Arial"/>
                <w:webHidden/>
              </w:rPr>
              <w:fldChar w:fldCharType="end"/>
            </w:r>
          </w:hyperlink>
        </w:p>
        <w:p w14:paraId="56039400" w14:textId="4F98DDC1" w:rsidR="000B3E34" w:rsidRPr="000B3E34" w:rsidRDefault="000B3E34">
          <w:pPr>
            <w:pStyle w:val="TOC3"/>
            <w:rPr>
              <w:rFonts w:ascii="Arial" w:eastAsiaTheme="minorEastAsia" w:hAnsi="Arial" w:cs="Arial"/>
              <w:color w:val="auto"/>
              <w:sz w:val="22"/>
              <w:lang w:val="en-US"/>
            </w:rPr>
          </w:pPr>
          <w:hyperlink w:anchor="_Toc105777634" w:history="1">
            <w:r w:rsidRPr="000B3E34">
              <w:rPr>
                <w:rStyle w:val="Hyperlink"/>
                <w:rFonts w:ascii="Arial" w:hAnsi="Arial" w:cs="Arial"/>
                <w:lang w:val="en-US"/>
              </w:rPr>
              <w:t>5.1.</w:t>
            </w:r>
            <w:r w:rsidRPr="000B3E34">
              <w:rPr>
                <w:rFonts w:ascii="Arial" w:eastAsiaTheme="minorEastAsia" w:hAnsi="Arial" w:cs="Arial"/>
                <w:color w:val="auto"/>
                <w:sz w:val="22"/>
                <w:lang w:val="en-US"/>
              </w:rPr>
              <w:tab/>
            </w:r>
            <w:r w:rsidRPr="000B3E34">
              <w:rPr>
                <w:rStyle w:val="Hyperlink"/>
                <w:rFonts w:ascii="Arial" w:hAnsi="Arial" w:cs="Arial"/>
              </w:rPr>
              <w:t>Einleitung</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4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31</w:t>
            </w:r>
            <w:r w:rsidRPr="000B3E34">
              <w:rPr>
                <w:rFonts w:ascii="Arial" w:hAnsi="Arial" w:cs="Arial"/>
                <w:webHidden/>
              </w:rPr>
              <w:fldChar w:fldCharType="end"/>
            </w:r>
          </w:hyperlink>
        </w:p>
        <w:p w14:paraId="6251A422" w14:textId="6C8D987F" w:rsidR="000B3E34" w:rsidRPr="000B3E34" w:rsidRDefault="000B3E34">
          <w:pPr>
            <w:pStyle w:val="TOC3"/>
            <w:rPr>
              <w:rFonts w:ascii="Arial" w:eastAsiaTheme="minorEastAsia" w:hAnsi="Arial" w:cs="Arial"/>
              <w:color w:val="auto"/>
              <w:sz w:val="22"/>
              <w:lang w:val="en-US"/>
            </w:rPr>
          </w:pPr>
          <w:hyperlink w:anchor="_Toc105777635" w:history="1">
            <w:r w:rsidRPr="000B3E34">
              <w:rPr>
                <w:rStyle w:val="Hyperlink"/>
                <w:rFonts w:ascii="Arial" w:hAnsi="Arial" w:cs="Arial"/>
                <w:lang w:val="en-US"/>
              </w:rPr>
              <w:t>5.2.</w:t>
            </w:r>
            <w:r w:rsidRPr="000B3E34">
              <w:rPr>
                <w:rFonts w:ascii="Arial" w:eastAsiaTheme="minorEastAsia" w:hAnsi="Arial" w:cs="Arial"/>
                <w:color w:val="auto"/>
                <w:sz w:val="22"/>
                <w:lang w:val="en-US"/>
              </w:rPr>
              <w:tab/>
            </w:r>
            <w:r w:rsidRPr="000B3E34">
              <w:rPr>
                <w:rStyle w:val="Hyperlink"/>
                <w:rFonts w:ascii="Arial" w:hAnsi="Arial" w:cs="Arial"/>
              </w:rPr>
              <w:t>Die Dat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5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31</w:t>
            </w:r>
            <w:r w:rsidRPr="000B3E34">
              <w:rPr>
                <w:rFonts w:ascii="Arial" w:hAnsi="Arial" w:cs="Arial"/>
                <w:webHidden/>
              </w:rPr>
              <w:fldChar w:fldCharType="end"/>
            </w:r>
          </w:hyperlink>
        </w:p>
        <w:p w14:paraId="711287E9" w14:textId="60CD3852" w:rsidR="000B3E34" w:rsidRPr="000B3E34" w:rsidRDefault="000B3E34">
          <w:pPr>
            <w:pStyle w:val="TOC3"/>
            <w:rPr>
              <w:rFonts w:ascii="Arial" w:eastAsiaTheme="minorEastAsia" w:hAnsi="Arial" w:cs="Arial"/>
              <w:color w:val="auto"/>
              <w:sz w:val="22"/>
              <w:lang w:val="en-US"/>
            </w:rPr>
          </w:pPr>
          <w:hyperlink w:anchor="_Toc105777636" w:history="1">
            <w:r w:rsidRPr="000B3E34">
              <w:rPr>
                <w:rStyle w:val="Hyperlink"/>
                <w:rFonts w:ascii="Arial" w:hAnsi="Arial" w:cs="Arial"/>
                <w:lang w:val="en-US"/>
              </w:rPr>
              <w:t>5.3.</w:t>
            </w:r>
            <w:r w:rsidRPr="000B3E34">
              <w:rPr>
                <w:rFonts w:ascii="Arial" w:eastAsiaTheme="minorEastAsia" w:hAnsi="Arial" w:cs="Arial"/>
                <w:color w:val="auto"/>
                <w:sz w:val="22"/>
                <w:lang w:val="en-US"/>
              </w:rPr>
              <w:tab/>
            </w:r>
            <w:r w:rsidRPr="000B3E34">
              <w:rPr>
                <w:rStyle w:val="Hyperlink"/>
                <w:rFonts w:ascii="Arial" w:hAnsi="Arial" w:cs="Arial"/>
              </w:rPr>
              <w:t>Visualisierung 1: Trainings-Rückblick</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6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33</w:t>
            </w:r>
            <w:r w:rsidRPr="000B3E34">
              <w:rPr>
                <w:rFonts w:ascii="Arial" w:hAnsi="Arial" w:cs="Arial"/>
                <w:webHidden/>
              </w:rPr>
              <w:fldChar w:fldCharType="end"/>
            </w:r>
          </w:hyperlink>
        </w:p>
        <w:p w14:paraId="6EF4F47F" w14:textId="7B47B1C4" w:rsidR="000B3E34" w:rsidRPr="000B3E34" w:rsidRDefault="000B3E34">
          <w:pPr>
            <w:pStyle w:val="TOC3"/>
            <w:rPr>
              <w:rFonts w:ascii="Arial" w:eastAsiaTheme="minorEastAsia" w:hAnsi="Arial" w:cs="Arial"/>
              <w:color w:val="auto"/>
              <w:sz w:val="22"/>
              <w:lang w:val="en-US"/>
            </w:rPr>
          </w:pPr>
          <w:hyperlink w:anchor="_Toc105777637" w:history="1">
            <w:r w:rsidRPr="000B3E34">
              <w:rPr>
                <w:rStyle w:val="Hyperlink"/>
                <w:rFonts w:ascii="Arial" w:hAnsi="Arial" w:cs="Arial"/>
                <w:lang w:val="en-US"/>
              </w:rPr>
              <w:t>5.4.</w:t>
            </w:r>
            <w:r w:rsidRPr="000B3E34">
              <w:rPr>
                <w:rFonts w:ascii="Arial" w:eastAsiaTheme="minorEastAsia" w:hAnsi="Arial" w:cs="Arial"/>
                <w:color w:val="auto"/>
                <w:sz w:val="22"/>
                <w:lang w:val="en-US"/>
              </w:rPr>
              <w:tab/>
            </w:r>
            <w:r w:rsidRPr="000B3E34">
              <w:rPr>
                <w:rStyle w:val="Hyperlink"/>
                <w:rFonts w:ascii="Arial" w:hAnsi="Arial" w:cs="Arial"/>
              </w:rPr>
              <w:t>Visualisierung 2: Trainings-Analyse</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7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42</w:t>
            </w:r>
            <w:r w:rsidRPr="000B3E34">
              <w:rPr>
                <w:rFonts w:ascii="Arial" w:hAnsi="Arial" w:cs="Arial"/>
                <w:webHidden/>
              </w:rPr>
              <w:fldChar w:fldCharType="end"/>
            </w:r>
          </w:hyperlink>
        </w:p>
        <w:p w14:paraId="465499E8" w14:textId="0CBFB5E1" w:rsidR="000B3E34" w:rsidRPr="000B3E34" w:rsidRDefault="000B3E34">
          <w:pPr>
            <w:pStyle w:val="TOC3"/>
            <w:rPr>
              <w:rFonts w:ascii="Arial" w:eastAsiaTheme="minorEastAsia" w:hAnsi="Arial" w:cs="Arial"/>
              <w:color w:val="auto"/>
              <w:sz w:val="22"/>
              <w:lang w:val="en-US"/>
            </w:rPr>
          </w:pPr>
          <w:hyperlink w:anchor="_Toc105777638" w:history="1">
            <w:r w:rsidRPr="000B3E34">
              <w:rPr>
                <w:rStyle w:val="Hyperlink"/>
                <w:rFonts w:ascii="Arial" w:hAnsi="Arial" w:cs="Arial"/>
                <w:lang w:val="en-US"/>
              </w:rPr>
              <w:t>5.5.</w:t>
            </w:r>
            <w:r w:rsidRPr="000B3E34">
              <w:rPr>
                <w:rFonts w:ascii="Arial" w:eastAsiaTheme="minorEastAsia" w:hAnsi="Arial" w:cs="Arial"/>
                <w:color w:val="auto"/>
                <w:sz w:val="22"/>
                <w:lang w:val="en-US"/>
              </w:rPr>
              <w:tab/>
            </w:r>
            <w:r w:rsidRPr="000B3E34">
              <w:rPr>
                <w:rStyle w:val="Hyperlink"/>
                <w:rFonts w:ascii="Arial" w:hAnsi="Arial" w:cs="Arial"/>
              </w:rPr>
              <w:t>Weitere Visualisierungsideen</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8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50</w:t>
            </w:r>
            <w:r w:rsidRPr="000B3E34">
              <w:rPr>
                <w:rFonts w:ascii="Arial" w:hAnsi="Arial" w:cs="Arial"/>
                <w:webHidden/>
              </w:rPr>
              <w:fldChar w:fldCharType="end"/>
            </w:r>
          </w:hyperlink>
        </w:p>
        <w:p w14:paraId="36A1372B" w14:textId="734DBEEB" w:rsidR="000B3E34" w:rsidRPr="000B3E34" w:rsidRDefault="000B3E34">
          <w:pPr>
            <w:pStyle w:val="TOC2"/>
            <w:rPr>
              <w:rFonts w:ascii="Arial" w:eastAsiaTheme="minorEastAsia" w:hAnsi="Arial" w:cs="Arial"/>
              <w:color w:val="auto"/>
              <w:sz w:val="22"/>
              <w:lang w:val="en-US"/>
            </w:rPr>
          </w:pPr>
          <w:hyperlink w:anchor="_Toc105777639" w:history="1">
            <w:r w:rsidRPr="000B3E34">
              <w:rPr>
                <w:rStyle w:val="Hyperlink"/>
                <w:rFonts w:ascii="Arial" w:hAnsi="Arial" w:cs="Arial"/>
              </w:rPr>
              <w:t>6.</w:t>
            </w:r>
            <w:r w:rsidRPr="000B3E34">
              <w:rPr>
                <w:rFonts w:ascii="Arial" w:eastAsiaTheme="minorEastAsia" w:hAnsi="Arial" w:cs="Arial"/>
                <w:color w:val="auto"/>
                <w:sz w:val="22"/>
                <w:lang w:val="en-US"/>
              </w:rPr>
              <w:tab/>
            </w:r>
            <w:r w:rsidRPr="000B3E34">
              <w:rPr>
                <w:rStyle w:val="Hyperlink"/>
                <w:rFonts w:ascii="Arial" w:hAnsi="Arial" w:cs="Arial"/>
              </w:rPr>
              <w:t>Fazit</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39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52</w:t>
            </w:r>
            <w:r w:rsidRPr="000B3E34">
              <w:rPr>
                <w:rFonts w:ascii="Arial" w:hAnsi="Arial" w:cs="Arial"/>
                <w:webHidden/>
              </w:rPr>
              <w:fldChar w:fldCharType="end"/>
            </w:r>
          </w:hyperlink>
        </w:p>
        <w:p w14:paraId="61CE36F3" w14:textId="53186276" w:rsidR="000B3E34" w:rsidRPr="000B3E34" w:rsidRDefault="000B3E34">
          <w:pPr>
            <w:pStyle w:val="TOC1"/>
            <w:rPr>
              <w:rFonts w:ascii="Arial" w:eastAsiaTheme="minorEastAsia" w:hAnsi="Arial" w:cs="Arial"/>
              <w:color w:val="auto"/>
              <w:sz w:val="22"/>
              <w:lang w:val="en-US"/>
            </w:rPr>
          </w:pPr>
          <w:hyperlink w:anchor="_Toc105777640" w:history="1">
            <w:r w:rsidRPr="000B3E34">
              <w:rPr>
                <w:rStyle w:val="Hyperlink"/>
                <w:rFonts w:ascii="Arial" w:hAnsi="Arial" w:cs="Arial"/>
                <w:lang w:val="en-US"/>
              </w:rPr>
              <w:t>Literaturverzeichnis</w:t>
            </w:r>
            <w:r w:rsidRPr="000B3E34">
              <w:rPr>
                <w:rFonts w:ascii="Arial" w:hAnsi="Arial" w:cs="Arial"/>
                <w:webHidden/>
              </w:rPr>
              <w:tab/>
            </w:r>
            <w:r w:rsidRPr="000B3E34">
              <w:rPr>
                <w:rFonts w:ascii="Arial" w:hAnsi="Arial" w:cs="Arial"/>
                <w:webHidden/>
              </w:rPr>
              <w:fldChar w:fldCharType="begin"/>
            </w:r>
            <w:r w:rsidRPr="000B3E34">
              <w:rPr>
                <w:rFonts w:ascii="Arial" w:hAnsi="Arial" w:cs="Arial"/>
                <w:webHidden/>
              </w:rPr>
              <w:instrText xml:space="preserve"> PAGEREF _Toc105777640 \h </w:instrText>
            </w:r>
            <w:r w:rsidRPr="000B3E34">
              <w:rPr>
                <w:rFonts w:ascii="Arial" w:hAnsi="Arial" w:cs="Arial"/>
                <w:webHidden/>
              </w:rPr>
            </w:r>
            <w:r w:rsidRPr="000B3E34">
              <w:rPr>
                <w:rFonts w:ascii="Arial" w:hAnsi="Arial" w:cs="Arial"/>
                <w:webHidden/>
              </w:rPr>
              <w:fldChar w:fldCharType="separate"/>
            </w:r>
            <w:r w:rsidR="00E86A7A">
              <w:rPr>
                <w:rFonts w:ascii="Arial" w:hAnsi="Arial" w:cs="Arial"/>
                <w:webHidden/>
              </w:rPr>
              <w:t>54</w:t>
            </w:r>
            <w:r w:rsidRPr="000B3E34">
              <w:rPr>
                <w:rFonts w:ascii="Arial" w:hAnsi="Arial" w:cs="Arial"/>
                <w:webHidden/>
              </w:rPr>
              <w:fldChar w:fldCharType="end"/>
            </w:r>
          </w:hyperlink>
        </w:p>
        <w:p w14:paraId="6C72CCF2" w14:textId="3F1EE94F" w:rsidR="00F965A2" w:rsidRPr="00F904CD" w:rsidRDefault="00F965A2">
          <w:pPr>
            <w:rPr>
              <w:rFonts w:ascii="Arial" w:hAnsi="Arial" w:cs="Arial"/>
              <w:szCs w:val="24"/>
            </w:rPr>
          </w:pPr>
          <w:r w:rsidRPr="000B3E34">
            <w:rPr>
              <w:rFonts w:ascii="Arial" w:hAnsi="Arial" w:cs="Arial"/>
              <w:b/>
              <w:bCs/>
              <w:noProof/>
              <w:szCs w:val="24"/>
            </w:rPr>
            <w:fldChar w:fldCharType="end"/>
          </w:r>
        </w:p>
      </w:sdtContent>
    </w:sdt>
    <w:p w14:paraId="290F967B" w14:textId="77777777" w:rsidR="00233EF4" w:rsidRPr="00F904CD" w:rsidRDefault="00233EF4" w:rsidP="00233EF4">
      <w:pPr>
        <w:tabs>
          <w:tab w:val="right" w:pos="9354"/>
        </w:tabs>
        <w:jc w:val="right"/>
        <w:rPr>
          <w:rFonts w:ascii="Arial" w:hAnsi="Arial" w:cs="Arial"/>
          <w:color w:val="000000" w:themeColor="text1"/>
          <w:szCs w:val="24"/>
        </w:rPr>
      </w:pPr>
    </w:p>
    <w:p w14:paraId="664CF37F" w14:textId="2F2B9273" w:rsidR="006A42FA" w:rsidRPr="00F904CD" w:rsidRDefault="006A42FA" w:rsidP="006A42FA">
      <w:pPr>
        <w:tabs>
          <w:tab w:val="left" w:pos="5988"/>
        </w:tabs>
        <w:rPr>
          <w:rFonts w:ascii="Arial" w:hAnsi="Arial" w:cs="Arial"/>
          <w:color w:val="000000" w:themeColor="text1"/>
          <w:szCs w:val="24"/>
        </w:rPr>
      </w:pPr>
      <w:r w:rsidRPr="00F904CD">
        <w:rPr>
          <w:rFonts w:ascii="Arial" w:hAnsi="Arial" w:cs="Arial"/>
          <w:color w:val="000000" w:themeColor="text1"/>
          <w:szCs w:val="24"/>
        </w:rPr>
        <w:tab/>
      </w:r>
    </w:p>
    <w:p w14:paraId="6B4237D0" w14:textId="06F67731" w:rsidR="006A42FA" w:rsidRPr="00F904CD" w:rsidRDefault="006A42FA" w:rsidP="006A42FA">
      <w:pPr>
        <w:tabs>
          <w:tab w:val="left" w:pos="5988"/>
        </w:tabs>
        <w:rPr>
          <w:rFonts w:ascii="Arial" w:hAnsi="Arial" w:cs="Arial"/>
          <w:szCs w:val="24"/>
        </w:rPr>
        <w:sectPr w:rsidR="006A42FA" w:rsidRPr="00F904CD" w:rsidSect="00C8744B">
          <w:pgSz w:w="11906" w:h="16838"/>
          <w:pgMar w:top="2552" w:right="1418" w:bottom="1418" w:left="1418" w:header="709" w:footer="709" w:gutter="0"/>
          <w:cols w:space="708"/>
          <w:docGrid w:linePitch="360"/>
        </w:sectPr>
      </w:pPr>
    </w:p>
    <w:p w14:paraId="7EBF10D3" w14:textId="22CE811A" w:rsidR="00D3769F" w:rsidRPr="00F904CD" w:rsidRDefault="00DB2AB4" w:rsidP="00F73A8E">
      <w:pPr>
        <w:pStyle w:val="Heading1noReference"/>
        <w:outlineLvl w:val="9"/>
        <w:rPr>
          <w:rFonts w:cs="Arial"/>
          <w:color w:val="000000" w:themeColor="text1"/>
          <w:szCs w:val="24"/>
        </w:rPr>
      </w:pPr>
      <w:r w:rsidRPr="00F904CD">
        <w:rPr>
          <w:rFonts w:cs="Arial"/>
        </w:rPr>
        <w:lastRenderedPageBreak/>
        <w:t>Abbildungsverzeichnis</w:t>
      </w:r>
    </w:p>
    <w:p w14:paraId="6404DDF4" w14:textId="19018FC9" w:rsidR="001D6ED7" w:rsidRPr="0004243E" w:rsidRDefault="00D55354">
      <w:pPr>
        <w:pStyle w:val="TableofFigures"/>
        <w:rPr>
          <w:rFonts w:ascii="Arial" w:eastAsiaTheme="minorEastAsia" w:hAnsi="Arial" w:cs="Arial"/>
          <w:color w:val="auto"/>
          <w:sz w:val="22"/>
          <w:lang w:val="en-US"/>
        </w:rPr>
      </w:pPr>
      <w:r w:rsidRPr="0004243E">
        <w:rPr>
          <w:rFonts w:ascii="Arial" w:hAnsi="Arial" w:cs="Arial"/>
          <w:color w:val="000000" w:themeColor="text1"/>
          <w:szCs w:val="24"/>
        </w:rPr>
        <w:fldChar w:fldCharType="begin"/>
      </w:r>
      <w:r w:rsidRPr="0004243E">
        <w:rPr>
          <w:rFonts w:ascii="Arial" w:hAnsi="Arial" w:cs="Arial"/>
          <w:color w:val="000000" w:themeColor="text1"/>
          <w:szCs w:val="24"/>
        </w:rPr>
        <w:instrText xml:space="preserve"> TOC \h \z \c "Abbildung" </w:instrText>
      </w:r>
      <w:r w:rsidRPr="0004243E">
        <w:rPr>
          <w:rFonts w:ascii="Arial" w:hAnsi="Arial" w:cs="Arial"/>
          <w:color w:val="000000" w:themeColor="text1"/>
          <w:szCs w:val="24"/>
        </w:rPr>
        <w:fldChar w:fldCharType="separate"/>
      </w:r>
      <w:hyperlink w:anchor="_Toc105777911" w:history="1">
        <w:r w:rsidR="001D6ED7" w:rsidRPr="0004243E">
          <w:rPr>
            <w:rStyle w:val="Hyperlink"/>
            <w:rFonts w:ascii="Arial" w:hAnsi="Arial" w:cs="Arial"/>
          </w:rPr>
          <w:t>Abbildung 1: Verschiedene Trainingsarten</w:t>
        </w:r>
        <w:r w:rsidR="001D6ED7" w:rsidRPr="0004243E">
          <w:rPr>
            <w:rFonts w:ascii="Arial" w:hAnsi="Arial" w:cs="Arial"/>
            <w:webHidden/>
          </w:rPr>
          <w:tab/>
        </w:r>
        <w:r w:rsidR="001D6ED7" w:rsidRPr="0004243E">
          <w:rPr>
            <w:rFonts w:ascii="Arial" w:hAnsi="Arial" w:cs="Arial"/>
            <w:webHidden/>
          </w:rPr>
          <w:fldChar w:fldCharType="begin"/>
        </w:r>
        <w:r w:rsidR="001D6ED7" w:rsidRPr="0004243E">
          <w:rPr>
            <w:rFonts w:ascii="Arial" w:hAnsi="Arial" w:cs="Arial"/>
            <w:webHidden/>
          </w:rPr>
          <w:instrText xml:space="preserve"> PAGEREF _Toc105777911 \h </w:instrText>
        </w:r>
        <w:r w:rsidR="001D6ED7" w:rsidRPr="0004243E">
          <w:rPr>
            <w:rFonts w:ascii="Arial" w:hAnsi="Arial" w:cs="Arial"/>
            <w:webHidden/>
          </w:rPr>
        </w:r>
        <w:r w:rsidR="001D6ED7" w:rsidRPr="0004243E">
          <w:rPr>
            <w:rFonts w:ascii="Arial" w:hAnsi="Arial" w:cs="Arial"/>
            <w:webHidden/>
          </w:rPr>
          <w:fldChar w:fldCharType="separate"/>
        </w:r>
        <w:r w:rsidR="00E86A7A">
          <w:rPr>
            <w:rFonts w:ascii="Arial" w:hAnsi="Arial" w:cs="Arial"/>
            <w:webHidden/>
          </w:rPr>
          <w:t>5</w:t>
        </w:r>
        <w:r w:rsidR="001D6ED7" w:rsidRPr="0004243E">
          <w:rPr>
            <w:rFonts w:ascii="Arial" w:hAnsi="Arial" w:cs="Arial"/>
            <w:webHidden/>
          </w:rPr>
          <w:fldChar w:fldCharType="end"/>
        </w:r>
      </w:hyperlink>
    </w:p>
    <w:p w14:paraId="29C3D114" w14:textId="52919DAC" w:rsidR="001D6ED7" w:rsidRPr="0004243E" w:rsidRDefault="001D6ED7">
      <w:pPr>
        <w:pStyle w:val="TableofFigures"/>
        <w:rPr>
          <w:rFonts w:ascii="Arial" w:eastAsiaTheme="minorEastAsia" w:hAnsi="Arial" w:cs="Arial"/>
          <w:color w:val="auto"/>
          <w:sz w:val="22"/>
          <w:lang w:val="en-US"/>
        </w:rPr>
      </w:pPr>
      <w:hyperlink w:anchor="_Toc105777912" w:history="1">
        <w:r w:rsidRPr="0004243E">
          <w:rPr>
            <w:rStyle w:val="Hyperlink"/>
            <w:rFonts w:ascii="Arial" w:hAnsi="Arial" w:cs="Arial"/>
          </w:rPr>
          <w:t>Abbildung 2: Visual Analytics Method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2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8</w:t>
        </w:r>
        <w:r w:rsidRPr="0004243E">
          <w:rPr>
            <w:rFonts w:ascii="Arial" w:hAnsi="Arial" w:cs="Arial"/>
            <w:webHidden/>
          </w:rPr>
          <w:fldChar w:fldCharType="end"/>
        </w:r>
      </w:hyperlink>
    </w:p>
    <w:p w14:paraId="5838B445" w14:textId="2EFE85B8" w:rsidR="001D6ED7" w:rsidRPr="0004243E" w:rsidRDefault="001D6ED7">
      <w:pPr>
        <w:pStyle w:val="TableofFigures"/>
        <w:rPr>
          <w:rFonts w:ascii="Arial" w:eastAsiaTheme="minorEastAsia" w:hAnsi="Arial" w:cs="Arial"/>
          <w:color w:val="auto"/>
          <w:sz w:val="22"/>
          <w:lang w:val="en-US"/>
        </w:rPr>
      </w:pPr>
      <w:hyperlink w:anchor="_Toc105777913" w:history="1">
        <w:r w:rsidRPr="0004243E">
          <w:rPr>
            <w:rStyle w:val="Hyperlink"/>
            <w:rFonts w:ascii="Arial" w:hAnsi="Arial" w:cs="Arial"/>
          </w:rPr>
          <w:t>Abbildung 3: Verbreitete Visualisierungs-Möglichkeit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3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12</w:t>
        </w:r>
        <w:r w:rsidRPr="0004243E">
          <w:rPr>
            <w:rFonts w:ascii="Arial" w:hAnsi="Arial" w:cs="Arial"/>
            <w:webHidden/>
          </w:rPr>
          <w:fldChar w:fldCharType="end"/>
        </w:r>
      </w:hyperlink>
    </w:p>
    <w:p w14:paraId="1268AA43" w14:textId="7EF49620" w:rsidR="001D6ED7" w:rsidRPr="0004243E" w:rsidRDefault="001D6ED7">
      <w:pPr>
        <w:pStyle w:val="TableofFigures"/>
        <w:rPr>
          <w:rFonts w:ascii="Arial" w:eastAsiaTheme="minorEastAsia" w:hAnsi="Arial" w:cs="Arial"/>
          <w:color w:val="auto"/>
          <w:sz w:val="22"/>
          <w:lang w:val="en-US"/>
        </w:rPr>
      </w:pPr>
      <w:hyperlink r:id="rId14" w:anchor="_Toc105777914" w:history="1">
        <w:r w:rsidRPr="0004243E">
          <w:rPr>
            <w:rStyle w:val="Hyperlink"/>
            <w:rFonts w:ascii="Arial" w:hAnsi="Arial" w:cs="Arial"/>
          </w:rPr>
          <w:t>Abbildung 4: Computertomographie Visualisierung</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4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14</w:t>
        </w:r>
        <w:r w:rsidRPr="0004243E">
          <w:rPr>
            <w:rFonts w:ascii="Arial" w:hAnsi="Arial" w:cs="Arial"/>
            <w:webHidden/>
          </w:rPr>
          <w:fldChar w:fldCharType="end"/>
        </w:r>
      </w:hyperlink>
    </w:p>
    <w:p w14:paraId="54589518" w14:textId="405092F8" w:rsidR="001D6ED7" w:rsidRPr="0004243E" w:rsidRDefault="001D6ED7">
      <w:pPr>
        <w:pStyle w:val="TableofFigures"/>
        <w:rPr>
          <w:rFonts w:ascii="Arial" w:eastAsiaTheme="minorEastAsia" w:hAnsi="Arial" w:cs="Arial"/>
          <w:color w:val="auto"/>
          <w:sz w:val="22"/>
          <w:lang w:val="en-US"/>
        </w:rPr>
      </w:pPr>
      <w:hyperlink r:id="rId15" w:anchor="_Toc105777915" w:history="1">
        <w:r w:rsidRPr="0004243E">
          <w:rPr>
            <w:rStyle w:val="Hyperlink"/>
            <w:rFonts w:ascii="Arial" w:hAnsi="Arial" w:cs="Arial"/>
          </w:rPr>
          <w:t>Abbildung 5: Helligkeit über Farbkategori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5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15</w:t>
        </w:r>
        <w:r w:rsidRPr="0004243E">
          <w:rPr>
            <w:rFonts w:ascii="Arial" w:hAnsi="Arial" w:cs="Arial"/>
            <w:webHidden/>
          </w:rPr>
          <w:fldChar w:fldCharType="end"/>
        </w:r>
      </w:hyperlink>
    </w:p>
    <w:p w14:paraId="655CA1DE" w14:textId="5114046B" w:rsidR="001D6ED7" w:rsidRPr="0004243E" w:rsidRDefault="001D6ED7">
      <w:pPr>
        <w:pStyle w:val="TableofFigures"/>
        <w:rPr>
          <w:rFonts w:ascii="Arial" w:eastAsiaTheme="minorEastAsia" w:hAnsi="Arial" w:cs="Arial"/>
          <w:color w:val="auto"/>
          <w:sz w:val="22"/>
          <w:lang w:val="en-US"/>
        </w:rPr>
      </w:pPr>
      <w:hyperlink w:anchor="_Toc105777916" w:history="1">
        <w:r w:rsidRPr="0004243E">
          <w:rPr>
            <w:rStyle w:val="Hyperlink"/>
            <w:rFonts w:ascii="Arial" w:hAnsi="Arial" w:cs="Arial"/>
          </w:rPr>
          <w:t>Abbildung 6: Verschiedene Skalierung derselben Dat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6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16</w:t>
        </w:r>
        <w:r w:rsidRPr="0004243E">
          <w:rPr>
            <w:rFonts w:ascii="Arial" w:hAnsi="Arial" w:cs="Arial"/>
            <w:webHidden/>
          </w:rPr>
          <w:fldChar w:fldCharType="end"/>
        </w:r>
      </w:hyperlink>
    </w:p>
    <w:p w14:paraId="2DBAADEC" w14:textId="2C2D7B26" w:rsidR="001D6ED7" w:rsidRPr="0004243E" w:rsidRDefault="001D6ED7">
      <w:pPr>
        <w:pStyle w:val="TableofFigures"/>
        <w:rPr>
          <w:rFonts w:ascii="Arial" w:eastAsiaTheme="minorEastAsia" w:hAnsi="Arial" w:cs="Arial"/>
          <w:color w:val="auto"/>
          <w:sz w:val="22"/>
          <w:lang w:val="en-US"/>
        </w:rPr>
      </w:pPr>
      <w:hyperlink w:anchor="_Toc105777917" w:history="1">
        <w:r w:rsidRPr="0004243E">
          <w:rPr>
            <w:rStyle w:val="Hyperlink"/>
            <w:rFonts w:ascii="Arial" w:hAnsi="Arial" w:cs="Arial"/>
          </w:rPr>
          <w:t>Abbildung 7: Zusammenhang FIT Message, FIT Field und Base Type</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7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21</w:t>
        </w:r>
        <w:r w:rsidRPr="0004243E">
          <w:rPr>
            <w:rFonts w:ascii="Arial" w:hAnsi="Arial" w:cs="Arial"/>
            <w:webHidden/>
          </w:rPr>
          <w:fldChar w:fldCharType="end"/>
        </w:r>
      </w:hyperlink>
    </w:p>
    <w:p w14:paraId="6DAEFC44" w14:textId="3939A6ED" w:rsidR="001D6ED7" w:rsidRPr="0004243E" w:rsidRDefault="001D6ED7">
      <w:pPr>
        <w:pStyle w:val="TableofFigures"/>
        <w:rPr>
          <w:rFonts w:ascii="Arial" w:eastAsiaTheme="minorEastAsia" w:hAnsi="Arial" w:cs="Arial"/>
          <w:color w:val="auto"/>
          <w:sz w:val="22"/>
          <w:lang w:val="en-US"/>
        </w:rPr>
      </w:pPr>
      <w:hyperlink w:anchor="_Toc105777918" w:history="1">
        <w:r w:rsidRPr="0004243E">
          <w:rPr>
            <w:rStyle w:val="Hyperlink"/>
            <w:rFonts w:ascii="Arial" w:hAnsi="Arial" w:cs="Arial"/>
          </w:rPr>
          <w:t>Abbildung 8: Globales Profil und produktspezifische Profile</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8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22</w:t>
        </w:r>
        <w:r w:rsidRPr="0004243E">
          <w:rPr>
            <w:rFonts w:ascii="Arial" w:hAnsi="Arial" w:cs="Arial"/>
            <w:webHidden/>
          </w:rPr>
          <w:fldChar w:fldCharType="end"/>
        </w:r>
      </w:hyperlink>
    </w:p>
    <w:p w14:paraId="6D10AC1E" w14:textId="7FC9BA38" w:rsidR="001D6ED7" w:rsidRPr="0004243E" w:rsidRDefault="001D6ED7">
      <w:pPr>
        <w:pStyle w:val="TableofFigures"/>
        <w:rPr>
          <w:rFonts w:ascii="Arial" w:eastAsiaTheme="minorEastAsia" w:hAnsi="Arial" w:cs="Arial"/>
          <w:color w:val="auto"/>
          <w:sz w:val="22"/>
          <w:lang w:val="en-US"/>
        </w:rPr>
      </w:pPr>
      <w:hyperlink w:anchor="_Toc105777919" w:history="1">
        <w:r w:rsidRPr="0004243E">
          <w:rPr>
            <w:rStyle w:val="Hyperlink"/>
            <w:rFonts w:ascii="Arial" w:hAnsi="Arial" w:cs="Arial"/>
          </w:rPr>
          <w:t>Abbildung 9: Globales FIT Profil CSV-Ausschnitt</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19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23</w:t>
        </w:r>
        <w:r w:rsidRPr="0004243E">
          <w:rPr>
            <w:rFonts w:ascii="Arial" w:hAnsi="Arial" w:cs="Arial"/>
            <w:webHidden/>
          </w:rPr>
          <w:fldChar w:fldCharType="end"/>
        </w:r>
      </w:hyperlink>
    </w:p>
    <w:p w14:paraId="33A7FF00" w14:textId="29D89A92" w:rsidR="001D6ED7" w:rsidRPr="0004243E" w:rsidRDefault="001D6ED7">
      <w:pPr>
        <w:pStyle w:val="TableofFigures"/>
        <w:rPr>
          <w:rFonts w:ascii="Arial" w:eastAsiaTheme="minorEastAsia" w:hAnsi="Arial" w:cs="Arial"/>
          <w:color w:val="auto"/>
          <w:sz w:val="22"/>
          <w:lang w:val="en-US"/>
        </w:rPr>
      </w:pPr>
      <w:hyperlink w:anchor="_Toc105777920" w:history="1">
        <w:r w:rsidRPr="0004243E">
          <w:rPr>
            <w:rStyle w:val="Hyperlink"/>
            <w:rFonts w:ascii="Arial" w:hAnsi="Arial" w:cs="Arial"/>
          </w:rPr>
          <w:t>Abbildung 10: Aufbau einer FIT Datei</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0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24</w:t>
        </w:r>
        <w:r w:rsidRPr="0004243E">
          <w:rPr>
            <w:rFonts w:ascii="Arial" w:hAnsi="Arial" w:cs="Arial"/>
            <w:webHidden/>
          </w:rPr>
          <w:fldChar w:fldCharType="end"/>
        </w:r>
      </w:hyperlink>
    </w:p>
    <w:p w14:paraId="4EEE5F77" w14:textId="48508F3D" w:rsidR="001D6ED7" w:rsidRPr="0004243E" w:rsidRDefault="001D6ED7">
      <w:pPr>
        <w:pStyle w:val="TableofFigures"/>
        <w:rPr>
          <w:rFonts w:ascii="Arial" w:eastAsiaTheme="minorEastAsia" w:hAnsi="Arial" w:cs="Arial"/>
          <w:color w:val="auto"/>
          <w:sz w:val="22"/>
          <w:lang w:val="en-US"/>
        </w:rPr>
      </w:pPr>
      <w:hyperlink w:anchor="_Toc105777921" w:history="1">
        <w:r w:rsidRPr="0004243E">
          <w:rPr>
            <w:rStyle w:val="Hyperlink"/>
            <w:rFonts w:ascii="Arial" w:hAnsi="Arial" w:cs="Arial"/>
          </w:rPr>
          <w:t>Abbildung 11: Daten-Einträge einer FIT Datei</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1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25</w:t>
        </w:r>
        <w:r w:rsidRPr="0004243E">
          <w:rPr>
            <w:rFonts w:ascii="Arial" w:hAnsi="Arial" w:cs="Arial"/>
            <w:webHidden/>
          </w:rPr>
          <w:fldChar w:fldCharType="end"/>
        </w:r>
      </w:hyperlink>
    </w:p>
    <w:p w14:paraId="29D1487A" w14:textId="28775454" w:rsidR="001D6ED7" w:rsidRPr="0004243E" w:rsidRDefault="001D6ED7">
      <w:pPr>
        <w:pStyle w:val="TableofFigures"/>
        <w:rPr>
          <w:rFonts w:ascii="Arial" w:eastAsiaTheme="minorEastAsia" w:hAnsi="Arial" w:cs="Arial"/>
          <w:color w:val="auto"/>
          <w:sz w:val="22"/>
          <w:lang w:val="en-US"/>
        </w:rPr>
      </w:pPr>
      <w:hyperlink w:anchor="_Toc105777922" w:history="1">
        <w:r w:rsidRPr="0004243E">
          <w:rPr>
            <w:rStyle w:val="Hyperlink"/>
            <w:rFonts w:ascii="Arial" w:hAnsi="Arial" w:cs="Arial"/>
          </w:rPr>
          <w:t>Abbildung 12: Zusammenspiel FIT Profil und FIT Datei</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2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27</w:t>
        </w:r>
        <w:r w:rsidRPr="0004243E">
          <w:rPr>
            <w:rFonts w:ascii="Arial" w:hAnsi="Arial" w:cs="Arial"/>
            <w:webHidden/>
          </w:rPr>
          <w:fldChar w:fldCharType="end"/>
        </w:r>
      </w:hyperlink>
    </w:p>
    <w:p w14:paraId="5CD6278B" w14:textId="413200D2" w:rsidR="001D6ED7" w:rsidRPr="0004243E" w:rsidRDefault="001D6ED7">
      <w:pPr>
        <w:pStyle w:val="TableofFigures"/>
        <w:rPr>
          <w:rFonts w:ascii="Arial" w:eastAsiaTheme="minorEastAsia" w:hAnsi="Arial" w:cs="Arial"/>
          <w:color w:val="auto"/>
          <w:sz w:val="22"/>
          <w:lang w:val="en-US"/>
        </w:rPr>
      </w:pPr>
      <w:hyperlink w:anchor="_Toc105777923" w:history="1">
        <w:r w:rsidRPr="0004243E">
          <w:rPr>
            <w:rStyle w:val="Hyperlink"/>
            <w:rFonts w:ascii="Arial" w:hAnsi="Arial" w:cs="Arial"/>
          </w:rPr>
          <w:t>Abbildung 13: Beispiel einer gesamten FIT Datei</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3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29</w:t>
        </w:r>
        <w:r w:rsidRPr="0004243E">
          <w:rPr>
            <w:rFonts w:ascii="Arial" w:hAnsi="Arial" w:cs="Arial"/>
            <w:webHidden/>
          </w:rPr>
          <w:fldChar w:fldCharType="end"/>
        </w:r>
      </w:hyperlink>
    </w:p>
    <w:p w14:paraId="1EB7D451" w14:textId="2A42FA86" w:rsidR="001D6ED7" w:rsidRPr="0004243E" w:rsidRDefault="001D6ED7">
      <w:pPr>
        <w:pStyle w:val="TableofFigures"/>
        <w:rPr>
          <w:rFonts w:ascii="Arial" w:eastAsiaTheme="minorEastAsia" w:hAnsi="Arial" w:cs="Arial"/>
          <w:color w:val="auto"/>
          <w:sz w:val="22"/>
          <w:lang w:val="en-US"/>
        </w:rPr>
      </w:pPr>
      <w:hyperlink r:id="rId16" w:anchor="_Toc105777924" w:history="1">
        <w:r w:rsidRPr="0004243E">
          <w:rPr>
            <w:rStyle w:val="Hyperlink"/>
            <w:rFonts w:ascii="Arial" w:hAnsi="Arial" w:cs="Arial"/>
          </w:rPr>
          <w:t>Abbildung 14: Visualisierung von Streckenverläufen</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4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33</w:t>
        </w:r>
        <w:r w:rsidRPr="0004243E">
          <w:rPr>
            <w:rFonts w:ascii="Arial" w:hAnsi="Arial" w:cs="Arial"/>
            <w:webHidden/>
          </w:rPr>
          <w:fldChar w:fldCharType="end"/>
        </w:r>
      </w:hyperlink>
    </w:p>
    <w:p w14:paraId="0D58F295" w14:textId="7B57FC40" w:rsidR="001D6ED7" w:rsidRPr="0004243E" w:rsidRDefault="001D6ED7">
      <w:pPr>
        <w:pStyle w:val="TableofFigures"/>
        <w:rPr>
          <w:rFonts w:ascii="Arial" w:eastAsiaTheme="minorEastAsia" w:hAnsi="Arial" w:cs="Arial"/>
          <w:color w:val="auto"/>
          <w:sz w:val="22"/>
          <w:lang w:val="en-US"/>
        </w:rPr>
      </w:pPr>
      <w:hyperlink w:anchor="_Toc105777925" w:history="1">
        <w:r w:rsidRPr="0004243E">
          <w:rPr>
            <w:rStyle w:val="Hyperlink"/>
            <w:rFonts w:ascii="Arial" w:hAnsi="Arial" w:cs="Arial"/>
          </w:rPr>
          <w:t>Abbildung 15: Farbwähler in Chromium- und Firefox-Browser</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5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34</w:t>
        </w:r>
        <w:r w:rsidRPr="0004243E">
          <w:rPr>
            <w:rFonts w:ascii="Arial" w:hAnsi="Arial" w:cs="Arial"/>
            <w:webHidden/>
          </w:rPr>
          <w:fldChar w:fldCharType="end"/>
        </w:r>
      </w:hyperlink>
    </w:p>
    <w:p w14:paraId="285EF8B9" w14:textId="1E22E7C9" w:rsidR="001D6ED7" w:rsidRPr="0004243E" w:rsidRDefault="001D6ED7">
      <w:pPr>
        <w:pStyle w:val="TableofFigures"/>
        <w:rPr>
          <w:rFonts w:ascii="Arial" w:eastAsiaTheme="minorEastAsia" w:hAnsi="Arial" w:cs="Arial"/>
          <w:color w:val="auto"/>
          <w:sz w:val="22"/>
          <w:lang w:val="en-US"/>
        </w:rPr>
      </w:pPr>
      <w:hyperlink w:anchor="_Toc105777926" w:history="1">
        <w:r w:rsidRPr="0004243E">
          <w:rPr>
            <w:rStyle w:val="Hyperlink"/>
            <w:rFonts w:ascii="Arial" w:hAnsi="Arial" w:cs="Arial"/>
          </w:rPr>
          <w:t>Abbildung 16: Mögliche Individualisierungen von Visualisierung 1</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6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35</w:t>
        </w:r>
        <w:r w:rsidRPr="0004243E">
          <w:rPr>
            <w:rFonts w:ascii="Arial" w:hAnsi="Arial" w:cs="Arial"/>
            <w:webHidden/>
          </w:rPr>
          <w:fldChar w:fldCharType="end"/>
        </w:r>
      </w:hyperlink>
    </w:p>
    <w:p w14:paraId="5E78ACB1" w14:textId="1F365B7F" w:rsidR="001D6ED7" w:rsidRPr="0004243E" w:rsidRDefault="001D6ED7">
      <w:pPr>
        <w:pStyle w:val="TableofFigures"/>
        <w:rPr>
          <w:rFonts w:ascii="Arial" w:eastAsiaTheme="minorEastAsia" w:hAnsi="Arial" w:cs="Arial"/>
          <w:color w:val="auto"/>
          <w:sz w:val="22"/>
          <w:lang w:val="en-US"/>
        </w:rPr>
      </w:pPr>
      <w:hyperlink w:anchor="_Toc105777927" w:history="1">
        <w:r w:rsidRPr="0004243E">
          <w:rPr>
            <w:rStyle w:val="Hyperlink"/>
            <w:rFonts w:ascii="Arial" w:hAnsi="Arial" w:cs="Arial"/>
          </w:rPr>
          <w:t>Abbildung 17: Visualisierung 1 mit sieben Trainings</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7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36</w:t>
        </w:r>
        <w:r w:rsidRPr="0004243E">
          <w:rPr>
            <w:rFonts w:ascii="Arial" w:hAnsi="Arial" w:cs="Arial"/>
            <w:webHidden/>
          </w:rPr>
          <w:fldChar w:fldCharType="end"/>
        </w:r>
      </w:hyperlink>
    </w:p>
    <w:p w14:paraId="5685FA2F" w14:textId="353264B9" w:rsidR="001D6ED7" w:rsidRPr="0004243E" w:rsidRDefault="001D6ED7">
      <w:pPr>
        <w:pStyle w:val="TableofFigures"/>
        <w:rPr>
          <w:rFonts w:ascii="Arial" w:eastAsiaTheme="minorEastAsia" w:hAnsi="Arial" w:cs="Arial"/>
          <w:color w:val="auto"/>
          <w:sz w:val="22"/>
          <w:lang w:val="en-US"/>
        </w:rPr>
      </w:pPr>
      <w:hyperlink w:anchor="_Toc105777928" w:history="1">
        <w:r w:rsidRPr="0004243E">
          <w:rPr>
            <w:rStyle w:val="Hyperlink"/>
            <w:rFonts w:ascii="Arial" w:hAnsi="Arial" w:cs="Arial"/>
          </w:rPr>
          <w:t>Abbildung 18: Beispiel von Visualisierung 1</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8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37</w:t>
        </w:r>
        <w:r w:rsidRPr="0004243E">
          <w:rPr>
            <w:rFonts w:ascii="Arial" w:hAnsi="Arial" w:cs="Arial"/>
            <w:webHidden/>
          </w:rPr>
          <w:fldChar w:fldCharType="end"/>
        </w:r>
      </w:hyperlink>
    </w:p>
    <w:p w14:paraId="6CDBCEE3" w14:textId="11701B24" w:rsidR="001D6ED7" w:rsidRPr="0004243E" w:rsidRDefault="001D6ED7">
      <w:pPr>
        <w:pStyle w:val="TableofFigures"/>
        <w:rPr>
          <w:rFonts w:ascii="Arial" w:eastAsiaTheme="minorEastAsia" w:hAnsi="Arial" w:cs="Arial"/>
          <w:color w:val="auto"/>
          <w:sz w:val="22"/>
          <w:lang w:val="en-US"/>
        </w:rPr>
      </w:pPr>
      <w:hyperlink w:anchor="_Toc105777929" w:history="1">
        <w:r w:rsidRPr="0004243E">
          <w:rPr>
            <w:rStyle w:val="Hyperlink"/>
            <w:rFonts w:ascii="Arial" w:hAnsi="Arial" w:cs="Arial"/>
          </w:rPr>
          <w:t>Abbildung 19: Auseinander gehende Farbverläufe</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29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41</w:t>
        </w:r>
        <w:r w:rsidRPr="0004243E">
          <w:rPr>
            <w:rFonts w:ascii="Arial" w:hAnsi="Arial" w:cs="Arial"/>
            <w:webHidden/>
          </w:rPr>
          <w:fldChar w:fldCharType="end"/>
        </w:r>
      </w:hyperlink>
    </w:p>
    <w:p w14:paraId="479CD74C" w14:textId="3A614273" w:rsidR="001D6ED7" w:rsidRPr="0004243E" w:rsidRDefault="001D6ED7">
      <w:pPr>
        <w:pStyle w:val="TableofFigures"/>
        <w:rPr>
          <w:rFonts w:ascii="Arial" w:eastAsiaTheme="minorEastAsia" w:hAnsi="Arial" w:cs="Arial"/>
          <w:color w:val="auto"/>
          <w:sz w:val="22"/>
          <w:lang w:val="en-US"/>
        </w:rPr>
      </w:pPr>
      <w:hyperlink w:anchor="_Toc105777930" w:history="1">
        <w:r w:rsidRPr="0004243E">
          <w:rPr>
            <w:rStyle w:val="Hyperlink"/>
            <w:rFonts w:ascii="Arial" w:hAnsi="Arial" w:cs="Arial"/>
          </w:rPr>
          <w:t>Abbildung 20: Punktdiagramm Visualisierung 2</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0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43</w:t>
        </w:r>
        <w:r w:rsidRPr="0004243E">
          <w:rPr>
            <w:rFonts w:ascii="Arial" w:hAnsi="Arial" w:cs="Arial"/>
            <w:webHidden/>
          </w:rPr>
          <w:fldChar w:fldCharType="end"/>
        </w:r>
      </w:hyperlink>
    </w:p>
    <w:p w14:paraId="66FC49C3" w14:textId="4B501436" w:rsidR="001D6ED7" w:rsidRPr="0004243E" w:rsidRDefault="001D6ED7">
      <w:pPr>
        <w:pStyle w:val="TableofFigures"/>
        <w:rPr>
          <w:rFonts w:ascii="Arial" w:eastAsiaTheme="minorEastAsia" w:hAnsi="Arial" w:cs="Arial"/>
          <w:color w:val="auto"/>
          <w:sz w:val="22"/>
          <w:lang w:val="en-US"/>
        </w:rPr>
      </w:pPr>
      <w:hyperlink w:anchor="_Toc105777931" w:history="1">
        <w:r w:rsidRPr="0004243E">
          <w:rPr>
            <w:rStyle w:val="Hyperlink"/>
            <w:rFonts w:ascii="Arial" w:hAnsi="Arial" w:cs="Arial"/>
          </w:rPr>
          <w:t>Abbildung 21: Kategorie-Diagramm Visualisierung 2</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1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43</w:t>
        </w:r>
        <w:r w:rsidRPr="0004243E">
          <w:rPr>
            <w:rFonts w:ascii="Arial" w:hAnsi="Arial" w:cs="Arial"/>
            <w:webHidden/>
          </w:rPr>
          <w:fldChar w:fldCharType="end"/>
        </w:r>
      </w:hyperlink>
    </w:p>
    <w:p w14:paraId="77A69ECB" w14:textId="3C234428" w:rsidR="001D6ED7" w:rsidRPr="0004243E" w:rsidRDefault="001D6ED7">
      <w:pPr>
        <w:pStyle w:val="TableofFigures"/>
        <w:rPr>
          <w:rFonts w:ascii="Arial" w:eastAsiaTheme="minorEastAsia" w:hAnsi="Arial" w:cs="Arial"/>
          <w:color w:val="auto"/>
          <w:sz w:val="22"/>
          <w:lang w:val="en-US"/>
        </w:rPr>
      </w:pPr>
      <w:hyperlink w:anchor="_Toc105777932" w:history="1">
        <w:r w:rsidRPr="0004243E">
          <w:rPr>
            <w:rStyle w:val="Hyperlink"/>
            <w:rFonts w:ascii="Arial" w:hAnsi="Arial" w:cs="Arial"/>
          </w:rPr>
          <w:t>Abbildung 22: Brushing &amp; Linking in Visualisierung 2</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2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44</w:t>
        </w:r>
        <w:r w:rsidRPr="0004243E">
          <w:rPr>
            <w:rFonts w:ascii="Arial" w:hAnsi="Arial" w:cs="Arial"/>
            <w:webHidden/>
          </w:rPr>
          <w:fldChar w:fldCharType="end"/>
        </w:r>
      </w:hyperlink>
    </w:p>
    <w:p w14:paraId="4E26D399" w14:textId="392472FA" w:rsidR="001D6ED7" w:rsidRPr="0004243E" w:rsidRDefault="001D6ED7">
      <w:pPr>
        <w:pStyle w:val="TableofFigures"/>
        <w:rPr>
          <w:rFonts w:ascii="Arial" w:eastAsiaTheme="minorEastAsia" w:hAnsi="Arial" w:cs="Arial"/>
          <w:color w:val="auto"/>
          <w:sz w:val="22"/>
          <w:lang w:val="en-US"/>
        </w:rPr>
      </w:pPr>
      <w:hyperlink w:anchor="_Toc105777933" w:history="1">
        <w:r w:rsidRPr="0004243E">
          <w:rPr>
            <w:rStyle w:val="Hyperlink"/>
            <w:rFonts w:ascii="Arial" w:hAnsi="Arial" w:cs="Arial"/>
          </w:rPr>
          <w:t>Abbildung 23: Nicht gruppiertes Kategorie-Diagramm</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3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45</w:t>
        </w:r>
        <w:r w:rsidRPr="0004243E">
          <w:rPr>
            <w:rFonts w:ascii="Arial" w:hAnsi="Arial" w:cs="Arial"/>
            <w:webHidden/>
          </w:rPr>
          <w:fldChar w:fldCharType="end"/>
        </w:r>
      </w:hyperlink>
    </w:p>
    <w:p w14:paraId="4290662E" w14:textId="49C3E3AB" w:rsidR="001D6ED7" w:rsidRPr="0004243E" w:rsidRDefault="001D6ED7">
      <w:pPr>
        <w:pStyle w:val="TableofFigures"/>
        <w:rPr>
          <w:rFonts w:ascii="Arial" w:eastAsiaTheme="minorEastAsia" w:hAnsi="Arial" w:cs="Arial"/>
          <w:color w:val="auto"/>
          <w:sz w:val="22"/>
          <w:lang w:val="en-US"/>
        </w:rPr>
      </w:pPr>
      <w:hyperlink w:anchor="_Toc105777934" w:history="1">
        <w:r w:rsidRPr="0004243E">
          <w:rPr>
            <w:rStyle w:val="Hyperlink"/>
            <w:rFonts w:ascii="Arial" w:hAnsi="Arial" w:cs="Arial"/>
          </w:rPr>
          <w:t>Abbildung 24: Beispiel Visualisierung 2</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4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46</w:t>
        </w:r>
        <w:r w:rsidRPr="0004243E">
          <w:rPr>
            <w:rFonts w:ascii="Arial" w:hAnsi="Arial" w:cs="Arial"/>
            <w:webHidden/>
          </w:rPr>
          <w:fldChar w:fldCharType="end"/>
        </w:r>
      </w:hyperlink>
    </w:p>
    <w:p w14:paraId="38ACC522" w14:textId="13CDE752" w:rsidR="001D6ED7" w:rsidRPr="0004243E" w:rsidRDefault="001D6ED7">
      <w:pPr>
        <w:pStyle w:val="TableofFigures"/>
        <w:rPr>
          <w:rFonts w:ascii="Arial" w:eastAsiaTheme="minorEastAsia" w:hAnsi="Arial" w:cs="Arial"/>
          <w:color w:val="auto"/>
          <w:sz w:val="22"/>
          <w:lang w:val="en-US"/>
        </w:rPr>
      </w:pPr>
      <w:hyperlink w:anchor="_Toc105777935" w:history="1">
        <w:r w:rsidRPr="0004243E">
          <w:rPr>
            <w:rStyle w:val="Hyperlink"/>
            <w:rFonts w:ascii="Arial" w:hAnsi="Arial" w:cs="Arial"/>
          </w:rPr>
          <w:t>Abbildung 25: Mockup Visualisierung einzelnes Training</w:t>
        </w:r>
        <w:r w:rsidRPr="0004243E">
          <w:rPr>
            <w:rFonts w:ascii="Arial" w:hAnsi="Arial" w:cs="Arial"/>
            <w:webHidden/>
          </w:rPr>
          <w:tab/>
        </w:r>
        <w:r w:rsidRPr="0004243E">
          <w:rPr>
            <w:rFonts w:ascii="Arial" w:hAnsi="Arial" w:cs="Arial"/>
            <w:webHidden/>
          </w:rPr>
          <w:fldChar w:fldCharType="begin"/>
        </w:r>
        <w:r w:rsidRPr="0004243E">
          <w:rPr>
            <w:rFonts w:ascii="Arial" w:hAnsi="Arial" w:cs="Arial"/>
            <w:webHidden/>
          </w:rPr>
          <w:instrText xml:space="preserve"> PAGEREF _Toc105777935 \h </w:instrText>
        </w:r>
        <w:r w:rsidRPr="0004243E">
          <w:rPr>
            <w:rFonts w:ascii="Arial" w:hAnsi="Arial" w:cs="Arial"/>
            <w:webHidden/>
          </w:rPr>
        </w:r>
        <w:r w:rsidRPr="0004243E">
          <w:rPr>
            <w:rFonts w:ascii="Arial" w:hAnsi="Arial" w:cs="Arial"/>
            <w:webHidden/>
          </w:rPr>
          <w:fldChar w:fldCharType="separate"/>
        </w:r>
        <w:r w:rsidR="00E86A7A">
          <w:rPr>
            <w:rFonts w:ascii="Arial" w:hAnsi="Arial" w:cs="Arial"/>
            <w:webHidden/>
          </w:rPr>
          <w:t>50</w:t>
        </w:r>
        <w:r w:rsidRPr="0004243E">
          <w:rPr>
            <w:rFonts w:ascii="Arial" w:hAnsi="Arial" w:cs="Arial"/>
            <w:webHidden/>
          </w:rPr>
          <w:fldChar w:fldCharType="end"/>
        </w:r>
      </w:hyperlink>
    </w:p>
    <w:p w14:paraId="78AF4CD3" w14:textId="57137BB2" w:rsidR="00DB2AB4" w:rsidRPr="00F904CD" w:rsidRDefault="00D55354" w:rsidP="00442F46">
      <w:pPr>
        <w:rPr>
          <w:rFonts w:ascii="Arial" w:hAnsi="Arial" w:cs="Arial"/>
          <w:color w:val="000000" w:themeColor="text1"/>
          <w:szCs w:val="24"/>
        </w:rPr>
      </w:pPr>
      <w:r w:rsidRPr="0004243E">
        <w:rPr>
          <w:rFonts w:ascii="Arial" w:hAnsi="Arial" w:cs="Arial"/>
          <w:color w:val="000000" w:themeColor="text1"/>
          <w:szCs w:val="24"/>
        </w:rPr>
        <w:fldChar w:fldCharType="end"/>
      </w:r>
      <w:r w:rsidR="00DB2AB4" w:rsidRPr="00F904CD">
        <w:rPr>
          <w:rFonts w:ascii="Arial" w:hAnsi="Arial" w:cs="Arial"/>
          <w:color w:val="000000" w:themeColor="text1"/>
          <w:szCs w:val="24"/>
        </w:rPr>
        <w:br w:type="page"/>
      </w:r>
    </w:p>
    <w:p w14:paraId="782323A0" w14:textId="77777777" w:rsidR="00DB2AB4" w:rsidRPr="00F904CD" w:rsidRDefault="00DB2AB4" w:rsidP="00DB2AB4">
      <w:pPr>
        <w:tabs>
          <w:tab w:val="right" w:pos="9354"/>
        </w:tabs>
        <w:rPr>
          <w:rFonts w:ascii="Arial" w:hAnsi="Arial" w:cs="Arial"/>
          <w:color w:val="000000" w:themeColor="text1"/>
          <w:szCs w:val="24"/>
        </w:rPr>
      </w:pPr>
      <w:r w:rsidRPr="00F904CD">
        <w:rPr>
          <w:rFonts w:ascii="Arial" w:hAnsi="Arial" w:cs="Arial"/>
          <w:color w:val="000000" w:themeColor="text1"/>
          <w:szCs w:val="24"/>
        </w:rPr>
        <w:lastRenderedPageBreak/>
        <w:tab/>
      </w:r>
    </w:p>
    <w:p w14:paraId="4CD4893C" w14:textId="40892D97" w:rsidR="00FF0437" w:rsidRDefault="00DC7285" w:rsidP="00DC7285">
      <w:pPr>
        <w:pStyle w:val="Heading1noReference"/>
        <w:outlineLvl w:val="9"/>
        <w:rPr>
          <w:rFonts w:cs="Arial"/>
        </w:rPr>
      </w:pPr>
      <w:r>
        <w:rPr>
          <w:rFonts w:cs="Arial"/>
        </w:rPr>
        <w:t>Tabellen</w:t>
      </w:r>
      <w:r w:rsidR="00FF0437" w:rsidRPr="00F904CD">
        <w:rPr>
          <w:rFonts w:cs="Arial"/>
        </w:rPr>
        <w:t>verzeichnis</w:t>
      </w:r>
    </w:p>
    <w:p w14:paraId="3A4C7E64" w14:textId="112AD32C" w:rsidR="00EE590F" w:rsidRPr="00230430" w:rsidRDefault="00DC7285">
      <w:pPr>
        <w:pStyle w:val="TableofFigures"/>
        <w:rPr>
          <w:rFonts w:ascii="Arial" w:eastAsiaTheme="minorEastAsia" w:hAnsi="Arial" w:cs="Arial"/>
          <w:color w:val="auto"/>
          <w:sz w:val="22"/>
          <w:lang w:val="en-US"/>
        </w:rPr>
      </w:pPr>
      <w:r>
        <w:rPr>
          <w:rStyle w:val="Hyperlink"/>
        </w:rPr>
        <w:fldChar w:fldCharType="begin"/>
      </w:r>
      <w:r>
        <w:rPr>
          <w:rStyle w:val="Hyperlink"/>
        </w:rPr>
        <w:instrText xml:space="preserve"> TOC \h \z \c "Tabelle" </w:instrText>
      </w:r>
      <w:r>
        <w:rPr>
          <w:rStyle w:val="Hyperlink"/>
        </w:rPr>
        <w:fldChar w:fldCharType="separate"/>
      </w:r>
      <w:hyperlink w:anchor="_Toc105776924" w:history="1">
        <w:r w:rsidR="00EE590F" w:rsidRPr="00230430">
          <w:rPr>
            <w:rStyle w:val="Hyperlink"/>
            <w:rFonts w:ascii="Arial" w:hAnsi="Arial" w:cs="Arial"/>
          </w:rPr>
          <w:t>Tabelle 1: Datentypen</w:t>
        </w:r>
        <w:r w:rsidR="00EE590F" w:rsidRPr="00230430">
          <w:rPr>
            <w:rFonts w:ascii="Arial" w:hAnsi="Arial" w:cs="Arial"/>
            <w:webHidden/>
          </w:rPr>
          <w:tab/>
        </w:r>
        <w:r w:rsidR="00EE590F" w:rsidRPr="00230430">
          <w:rPr>
            <w:rFonts w:ascii="Arial" w:hAnsi="Arial" w:cs="Arial"/>
            <w:webHidden/>
          </w:rPr>
          <w:fldChar w:fldCharType="begin"/>
        </w:r>
        <w:r w:rsidR="00EE590F" w:rsidRPr="00230430">
          <w:rPr>
            <w:rFonts w:ascii="Arial" w:hAnsi="Arial" w:cs="Arial"/>
            <w:webHidden/>
          </w:rPr>
          <w:instrText xml:space="preserve"> PAGEREF _Toc105776924 \h </w:instrText>
        </w:r>
        <w:r w:rsidR="00EE590F" w:rsidRPr="00230430">
          <w:rPr>
            <w:rFonts w:ascii="Arial" w:hAnsi="Arial" w:cs="Arial"/>
            <w:webHidden/>
          </w:rPr>
        </w:r>
        <w:r w:rsidR="00EE590F" w:rsidRPr="00230430">
          <w:rPr>
            <w:rFonts w:ascii="Arial" w:hAnsi="Arial" w:cs="Arial"/>
            <w:webHidden/>
          </w:rPr>
          <w:fldChar w:fldCharType="separate"/>
        </w:r>
        <w:r w:rsidR="00E86A7A">
          <w:rPr>
            <w:rFonts w:ascii="Arial" w:hAnsi="Arial" w:cs="Arial"/>
            <w:webHidden/>
          </w:rPr>
          <w:t>10</w:t>
        </w:r>
        <w:r w:rsidR="00EE590F" w:rsidRPr="00230430">
          <w:rPr>
            <w:rFonts w:ascii="Arial" w:hAnsi="Arial" w:cs="Arial"/>
            <w:webHidden/>
          </w:rPr>
          <w:fldChar w:fldCharType="end"/>
        </w:r>
      </w:hyperlink>
    </w:p>
    <w:p w14:paraId="23998D7C" w14:textId="55589724" w:rsidR="00EE590F" w:rsidRPr="00230430" w:rsidRDefault="00EE590F">
      <w:pPr>
        <w:pStyle w:val="TableofFigures"/>
        <w:rPr>
          <w:rFonts w:ascii="Arial" w:eastAsiaTheme="minorEastAsia" w:hAnsi="Arial" w:cs="Arial"/>
          <w:color w:val="auto"/>
          <w:sz w:val="22"/>
          <w:lang w:val="en-US"/>
        </w:rPr>
      </w:pPr>
      <w:hyperlink w:anchor="_Toc105776925" w:history="1">
        <w:r w:rsidRPr="00230430">
          <w:rPr>
            <w:rStyle w:val="Hyperlink"/>
            <w:rFonts w:ascii="Arial" w:hAnsi="Arial" w:cs="Arial"/>
          </w:rPr>
          <w:t>Tabelle 2: Message Header</w:t>
        </w:r>
        <w:r w:rsidRPr="00230430">
          <w:rPr>
            <w:rFonts w:ascii="Arial" w:hAnsi="Arial" w:cs="Arial"/>
            <w:webHidden/>
          </w:rPr>
          <w:tab/>
        </w:r>
        <w:r w:rsidRPr="00230430">
          <w:rPr>
            <w:rFonts w:ascii="Arial" w:hAnsi="Arial" w:cs="Arial"/>
            <w:webHidden/>
          </w:rPr>
          <w:fldChar w:fldCharType="begin"/>
        </w:r>
        <w:r w:rsidRPr="00230430">
          <w:rPr>
            <w:rFonts w:ascii="Arial" w:hAnsi="Arial" w:cs="Arial"/>
            <w:webHidden/>
          </w:rPr>
          <w:instrText xml:space="preserve"> PAGEREF _Toc105776925 \h </w:instrText>
        </w:r>
        <w:r w:rsidRPr="00230430">
          <w:rPr>
            <w:rFonts w:ascii="Arial" w:hAnsi="Arial" w:cs="Arial"/>
            <w:webHidden/>
          </w:rPr>
        </w:r>
        <w:r w:rsidRPr="00230430">
          <w:rPr>
            <w:rFonts w:ascii="Arial" w:hAnsi="Arial" w:cs="Arial"/>
            <w:webHidden/>
          </w:rPr>
          <w:fldChar w:fldCharType="separate"/>
        </w:r>
        <w:r w:rsidR="00E86A7A">
          <w:rPr>
            <w:rFonts w:ascii="Arial" w:hAnsi="Arial" w:cs="Arial"/>
            <w:webHidden/>
          </w:rPr>
          <w:t>25</w:t>
        </w:r>
        <w:r w:rsidRPr="00230430">
          <w:rPr>
            <w:rFonts w:ascii="Arial" w:hAnsi="Arial" w:cs="Arial"/>
            <w:webHidden/>
          </w:rPr>
          <w:fldChar w:fldCharType="end"/>
        </w:r>
      </w:hyperlink>
    </w:p>
    <w:p w14:paraId="54D588A4" w14:textId="38562652" w:rsidR="00EE590F" w:rsidRPr="00230430" w:rsidRDefault="00EE590F">
      <w:pPr>
        <w:pStyle w:val="TableofFigures"/>
        <w:rPr>
          <w:rFonts w:ascii="Arial" w:eastAsiaTheme="minorEastAsia" w:hAnsi="Arial" w:cs="Arial"/>
          <w:color w:val="auto"/>
          <w:sz w:val="22"/>
          <w:lang w:val="en-US"/>
        </w:rPr>
      </w:pPr>
      <w:hyperlink w:anchor="_Toc105776926" w:history="1">
        <w:r w:rsidRPr="00230430">
          <w:rPr>
            <w:rStyle w:val="Hyperlink"/>
            <w:rFonts w:ascii="Arial" w:hAnsi="Arial" w:cs="Arial"/>
          </w:rPr>
          <w:t>Tabelle 3: Definition Message Inhalt</w:t>
        </w:r>
        <w:r w:rsidRPr="00230430">
          <w:rPr>
            <w:rFonts w:ascii="Arial" w:hAnsi="Arial" w:cs="Arial"/>
            <w:webHidden/>
          </w:rPr>
          <w:tab/>
        </w:r>
        <w:r w:rsidRPr="00230430">
          <w:rPr>
            <w:rFonts w:ascii="Arial" w:hAnsi="Arial" w:cs="Arial"/>
            <w:webHidden/>
          </w:rPr>
          <w:fldChar w:fldCharType="begin"/>
        </w:r>
        <w:r w:rsidRPr="00230430">
          <w:rPr>
            <w:rFonts w:ascii="Arial" w:hAnsi="Arial" w:cs="Arial"/>
            <w:webHidden/>
          </w:rPr>
          <w:instrText xml:space="preserve"> PAGEREF _Toc105776926 \h </w:instrText>
        </w:r>
        <w:r w:rsidRPr="00230430">
          <w:rPr>
            <w:rFonts w:ascii="Arial" w:hAnsi="Arial" w:cs="Arial"/>
            <w:webHidden/>
          </w:rPr>
        </w:r>
        <w:r w:rsidRPr="00230430">
          <w:rPr>
            <w:rFonts w:ascii="Arial" w:hAnsi="Arial" w:cs="Arial"/>
            <w:webHidden/>
          </w:rPr>
          <w:fldChar w:fldCharType="separate"/>
        </w:r>
        <w:r w:rsidR="00E86A7A">
          <w:rPr>
            <w:rFonts w:ascii="Arial" w:hAnsi="Arial" w:cs="Arial"/>
            <w:webHidden/>
          </w:rPr>
          <w:t>26</w:t>
        </w:r>
        <w:r w:rsidRPr="00230430">
          <w:rPr>
            <w:rFonts w:ascii="Arial" w:hAnsi="Arial" w:cs="Arial"/>
            <w:webHidden/>
          </w:rPr>
          <w:fldChar w:fldCharType="end"/>
        </w:r>
      </w:hyperlink>
    </w:p>
    <w:p w14:paraId="69A6D724" w14:textId="1EE7D711" w:rsidR="00DC7285" w:rsidRPr="00DC7285" w:rsidRDefault="00DC7285" w:rsidP="00DC7285">
      <w:pPr>
        <w:pStyle w:val="TableofFigures"/>
        <w:rPr>
          <w:rStyle w:val="Hyperlink"/>
        </w:rPr>
      </w:pPr>
      <w:r>
        <w:rPr>
          <w:rStyle w:val="Hyperlink"/>
        </w:rPr>
        <w:fldChar w:fldCharType="end"/>
      </w:r>
    </w:p>
    <w:p w14:paraId="61FEA920" w14:textId="00229CF7" w:rsidR="000E0DF1" w:rsidRPr="00F904CD" w:rsidRDefault="000E0DF1" w:rsidP="0018495F">
      <w:pPr>
        <w:pStyle w:val="02Flietext"/>
        <w:rPr>
          <w:rFonts w:cs="Arial"/>
        </w:rPr>
      </w:pPr>
      <w:r w:rsidRPr="00F904CD">
        <w:rPr>
          <w:rFonts w:cs="Arial"/>
        </w:rPr>
        <w:br w:type="page"/>
      </w:r>
    </w:p>
    <w:p w14:paraId="720E7D9E" w14:textId="72777349" w:rsidR="005E7C31" w:rsidRPr="00522C81" w:rsidRDefault="00DB2AB4" w:rsidP="005E7C31">
      <w:pPr>
        <w:pStyle w:val="Heading1noReference"/>
        <w:outlineLvl w:val="9"/>
        <w:rPr>
          <w:rFonts w:cs="Arial"/>
          <w:lang w:val="en-US"/>
        </w:rPr>
      </w:pPr>
      <w:proofErr w:type="spellStart"/>
      <w:r w:rsidRPr="00522C81">
        <w:rPr>
          <w:rFonts w:cs="Arial"/>
          <w:lang w:val="en-US"/>
        </w:rPr>
        <w:lastRenderedPageBreak/>
        <w:t>Abkürzungsverzeichnis</w:t>
      </w:r>
      <w:proofErr w:type="spellEnd"/>
    </w:p>
    <w:p w14:paraId="41930A9F" w14:textId="465101D0" w:rsidR="00313204" w:rsidRPr="00522C81" w:rsidRDefault="00D61F6C" w:rsidP="0018495F">
      <w:pPr>
        <w:pStyle w:val="02Flietext"/>
        <w:rPr>
          <w:rFonts w:cs="Arial"/>
          <w:lang w:val="en-US"/>
        </w:rPr>
      </w:pPr>
      <w:r w:rsidRPr="00522C81">
        <w:rPr>
          <w:rFonts w:cs="Arial"/>
          <w:lang w:val="en-US"/>
        </w:rPr>
        <w:t>FIT</w:t>
      </w:r>
      <w:r w:rsidRPr="00522C81">
        <w:rPr>
          <w:rFonts w:cs="Arial"/>
          <w:lang w:val="en-US"/>
        </w:rPr>
        <w:tab/>
      </w:r>
      <w:r w:rsidRPr="00522C81">
        <w:rPr>
          <w:rFonts w:cs="Arial"/>
          <w:lang w:val="en-US"/>
        </w:rPr>
        <w:tab/>
        <w:t>Flexible and Interoperable Data Transfer</w:t>
      </w:r>
    </w:p>
    <w:p w14:paraId="2CBF59C9" w14:textId="69797E64" w:rsidR="00CC6698" w:rsidRDefault="00CC6698" w:rsidP="0018495F">
      <w:pPr>
        <w:pStyle w:val="02Flietext"/>
        <w:rPr>
          <w:rFonts w:cs="Arial"/>
          <w:lang w:val="en-US"/>
        </w:rPr>
      </w:pPr>
      <w:r w:rsidRPr="00E3742E">
        <w:rPr>
          <w:rFonts w:cs="Arial"/>
          <w:lang w:val="en-US"/>
        </w:rPr>
        <w:t>PCA</w:t>
      </w:r>
      <w:r w:rsidRPr="00E3742E">
        <w:rPr>
          <w:rFonts w:cs="Arial"/>
          <w:lang w:val="en-US"/>
        </w:rPr>
        <w:tab/>
      </w:r>
      <w:r w:rsidRPr="00E3742E">
        <w:rPr>
          <w:rFonts w:cs="Arial"/>
          <w:lang w:val="en-US"/>
        </w:rPr>
        <w:tab/>
      </w:r>
      <w:proofErr w:type="gramStart"/>
      <w:r w:rsidRPr="00E3742E">
        <w:rPr>
          <w:rFonts w:cs="Arial"/>
          <w:lang w:val="en-US"/>
        </w:rPr>
        <w:t>Principle</w:t>
      </w:r>
      <w:proofErr w:type="gramEnd"/>
      <w:r w:rsidRPr="00E3742E">
        <w:rPr>
          <w:rFonts w:cs="Arial"/>
          <w:lang w:val="en-US"/>
        </w:rPr>
        <w:t xml:space="preserve"> Component Analysis</w:t>
      </w:r>
    </w:p>
    <w:p w14:paraId="071E98EB" w14:textId="7C18155D" w:rsidR="00883E05" w:rsidRPr="009C2D5B" w:rsidRDefault="00883E05" w:rsidP="0018495F">
      <w:pPr>
        <w:pStyle w:val="02Flietext"/>
        <w:rPr>
          <w:rFonts w:cs="Arial"/>
        </w:rPr>
      </w:pPr>
      <w:r w:rsidRPr="009C2D5B">
        <w:rPr>
          <w:rFonts w:cs="Arial"/>
        </w:rPr>
        <w:t>SDK</w:t>
      </w:r>
      <w:r w:rsidRPr="009C2D5B">
        <w:rPr>
          <w:rFonts w:cs="Arial"/>
        </w:rPr>
        <w:tab/>
      </w:r>
      <w:r w:rsidRPr="009C2D5B">
        <w:rPr>
          <w:rFonts w:cs="Arial"/>
        </w:rPr>
        <w:tab/>
        <w:t>Software Development Kit</w:t>
      </w:r>
    </w:p>
    <w:p w14:paraId="42F887D9" w14:textId="1C890F8D" w:rsidR="00883E05" w:rsidRPr="009C2D5B" w:rsidRDefault="00883E05" w:rsidP="0018495F">
      <w:pPr>
        <w:pStyle w:val="02Flietext"/>
        <w:rPr>
          <w:rFonts w:cs="Arial"/>
        </w:rPr>
      </w:pPr>
      <w:r w:rsidRPr="009C2D5B">
        <w:rPr>
          <w:rFonts w:cs="Arial"/>
        </w:rPr>
        <w:t>CRC</w:t>
      </w:r>
      <w:r w:rsidRPr="009C2D5B">
        <w:rPr>
          <w:rFonts w:cs="Arial"/>
        </w:rPr>
        <w:tab/>
      </w:r>
      <w:r w:rsidRPr="009C2D5B">
        <w:rPr>
          <w:rFonts w:cs="Arial"/>
        </w:rPr>
        <w:tab/>
        <w:t xml:space="preserve">zyklische </w:t>
      </w:r>
      <w:r w:rsidRPr="009C2D5B">
        <w:rPr>
          <w:rFonts w:cs="Arial"/>
        </w:rPr>
        <w:t>Redundanzprüfung</w:t>
      </w:r>
    </w:p>
    <w:p w14:paraId="51265C28" w14:textId="5E559A07" w:rsidR="00883E05" w:rsidRPr="009C2D5B" w:rsidRDefault="009C2D5B" w:rsidP="0018495F">
      <w:pPr>
        <w:pStyle w:val="02Flietext"/>
        <w:rPr>
          <w:rFonts w:cs="Arial"/>
        </w:rPr>
      </w:pPr>
      <w:r>
        <w:rPr>
          <w:rFonts w:cs="Arial"/>
        </w:rPr>
        <w:t>b</w:t>
      </w:r>
      <w:r w:rsidR="00883E05" w:rsidRPr="009C2D5B">
        <w:rPr>
          <w:rFonts w:cs="Arial"/>
        </w:rPr>
        <w:t>pm</w:t>
      </w:r>
      <w:r w:rsidR="00883E05" w:rsidRPr="009C2D5B">
        <w:rPr>
          <w:rFonts w:cs="Arial"/>
        </w:rPr>
        <w:tab/>
      </w:r>
      <w:r w:rsidR="00883E05" w:rsidRPr="009C2D5B">
        <w:rPr>
          <w:rFonts w:cs="Arial"/>
        </w:rPr>
        <w:tab/>
        <w:t xml:space="preserve">Schläge pro </w:t>
      </w:r>
      <w:r w:rsidR="00D438EF" w:rsidRPr="009C2D5B">
        <w:rPr>
          <w:rFonts w:cs="Arial"/>
        </w:rPr>
        <w:t>M</w:t>
      </w:r>
      <w:r w:rsidR="00883E05" w:rsidRPr="009C2D5B">
        <w:rPr>
          <w:rFonts w:cs="Arial"/>
        </w:rPr>
        <w:t>inute</w:t>
      </w:r>
    </w:p>
    <w:p w14:paraId="7094F3C0" w14:textId="77777777" w:rsidR="00883E05" w:rsidRPr="009C2D5B" w:rsidRDefault="00883E05" w:rsidP="0018495F">
      <w:pPr>
        <w:pStyle w:val="02Flietext"/>
        <w:rPr>
          <w:rFonts w:cs="Arial"/>
        </w:rPr>
      </w:pPr>
    </w:p>
    <w:p w14:paraId="117A28AA" w14:textId="77777777" w:rsidR="00CC6698" w:rsidRPr="009C2D5B" w:rsidRDefault="00CC6698" w:rsidP="0018495F">
      <w:pPr>
        <w:pStyle w:val="02Flietext"/>
        <w:rPr>
          <w:rFonts w:cs="Arial"/>
        </w:rPr>
      </w:pPr>
    </w:p>
    <w:p w14:paraId="67B44C97" w14:textId="1A120D40" w:rsidR="00313204" w:rsidRPr="009C2D5B" w:rsidRDefault="00313204" w:rsidP="0018495F">
      <w:pPr>
        <w:pStyle w:val="02Flietext"/>
        <w:rPr>
          <w:rFonts w:cs="Arial"/>
        </w:rPr>
        <w:sectPr w:rsidR="00313204" w:rsidRPr="009C2D5B" w:rsidSect="00C8744B">
          <w:headerReference w:type="default" r:id="rId17"/>
          <w:pgSz w:w="11906" w:h="16838"/>
          <w:pgMar w:top="1985" w:right="1418" w:bottom="1418" w:left="1418" w:header="709" w:footer="709" w:gutter="0"/>
          <w:pgNumType w:start="1"/>
          <w:cols w:space="708"/>
          <w:docGrid w:linePitch="360"/>
        </w:sectPr>
      </w:pPr>
    </w:p>
    <w:p w14:paraId="18BC80D4" w14:textId="6B0210BF" w:rsidR="00FE6B9F" w:rsidRPr="00F904CD" w:rsidRDefault="005A6835" w:rsidP="008C3A13">
      <w:pPr>
        <w:pStyle w:val="Heading2"/>
        <w:numPr>
          <w:ilvl w:val="0"/>
          <w:numId w:val="4"/>
        </w:numPr>
        <w:rPr>
          <w:rFonts w:cs="Arial"/>
        </w:rPr>
      </w:pPr>
      <w:bookmarkStart w:id="2" w:name="_Toc105777610"/>
      <w:r w:rsidRPr="00F904CD">
        <w:rPr>
          <w:rFonts w:cs="Arial"/>
        </w:rPr>
        <w:lastRenderedPageBreak/>
        <w:t>Problemstellung</w:t>
      </w:r>
      <w:bookmarkEnd w:id="2"/>
    </w:p>
    <w:p w14:paraId="2C36E189" w14:textId="3EB2305E" w:rsidR="00EA6667" w:rsidRDefault="005A6835" w:rsidP="00EA6667">
      <w:pPr>
        <w:pStyle w:val="Heading3"/>
        <w:numPr>
          <w:ilvl w:val="1"/>
          <w:numId w:val="4"/>
        </w:numPr>
      </w:pPr>
      <w:bookmarkStart w:id="3" w:name="_Toc105777611"/>
      <w:r w:rsidRPr="00F904CD">
        <w:t>Hintergrund</w:t>
      </w:r>
      <w:bookmarkEnd w:id="3"/>
    </w:p>
    <w:p w14:paraId="54F66395" w14:textId="0565A17E" w:rsidR="00284737" w:rsidRPr="00284737" w:rsidRDefault="00284737" w:rsidP="00284737">
      <w:pPr>
        <w:pStyle w:val="02Flietext"/>
      </w:pPr>
      <w:r>
        <w:t>Fitness Tracker sind heutzutage allgegenwärtig. 19% der Amerikaner nutzen einen Fitness Tracker und weitere 9% dokumentieren Statistiken bezüglich Ihrer Fitness mit Hilfe Ihres Smartphones</w:t>
      </w:r>
      <w:sdt>
        <w:sdtPr>
          <w:alias w:val="To edit, see citavi.com/edit"/>
          <w:tag w:val="CitaviPlaceholder#3d9ece3b-0799-4fc9-849f-8c18897029bd"/>
          <w:id w:val="66544214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Dg0ZjljLTNlZmItNGU3OC05N2M0LTVlY2M4NWQ2ODRiZCIsIlJhbmdlTGVuZ3RoIjozLCJSZWZlcmVuY2VJZCI6IjMzMGJhZDZmLTZiZWEtNDVmZi1iMWMxLWI4NTUzNWE4ZDdhNC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J5IiwiTGFzdE5hbWUiOiJNY2NhcnRoeSIsIk1pZGRsZU5hbWUiOiJKdXN0aW4iLCJQcm90ZWN0ZWQiOmZhbHNlLCJTZXgiOjAsIkNyZWF0ZWRCeSI6Il9Ec2Nob25iZSIsIkNyZWF0ZWRPbiI6IjIwMjEtMTItMTlUMTU6NDE6MTgiLCJNb2RpZmllZEJ5IjoiX0RzY2hvbmJlIiwiSWQiOiJhZWUzYjIzMS0wNDg3LTRhYWUtODY3My1kM2Y1YTc3NTZkZTAiLCJNb2RpZmllZE9uIjoiMjAyMS0xMi0xOVQxNTo0M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Y2NhcnRoeSAxMTEyMjAxOSAtIE9uZSBpbiBGaXZlIFVT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E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uZXdzLmdhbGx1cC5jb20vcG9sbC8yNjkwOTYvb25lLWZpdmUtYWR1bHRzLWhlYWx0aC1hcHBzLXdlYXJhYmxlLXRyYWNrZXJzLmFzcHgiLCJVcmlTdHJpbmciOiJodHRwczovL25ld3MuZ2FsbHVwLmNvbS9wb2xsLzI2OTA5Ni9vbmUtZml2ZS1hZHVsdHMtaGVhbHRoLWFwcHMtd2VhcmFibGUtdHJhY2tlcnMuYXNw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}</w:instrText>
          </w:r>
          <w:r>
            <w:rPr>
              <w:noProof/>
            </w:rPr>
            <w:fldChar w:fldCharType="separate"/>
          </w:r>
          <w:r w:rsidR="00B148D6">
            <w:rPr>
              <w:noProof/>
            </w:rPr>
            <w:t>[1]</w:t>
          </w:r>
          <w:r>
            <w:rPr>
              <w:noProof/>
            </w:rPr>
            <w:fldChar w:fldCharType="end"/>
          </w:r>
        </w:sdtContent>
      </w:sdt>
      <w:r>
        <w:t xml:space="preserve">. Das generiert Unmengen an Fitnessdaten und stellt Nutzer und Entwickler vor eine Herausforderung. Wie lassen sich diese Daten sinnvoll nutzen? </w:t>
      </w:r>
      <w:r w:rsidRPr="00C90115">
        <w:t xml:space="preserve">„In a </w:t>
      </w:r>
      <w:proofErr w:type="spellStart"/>
      <w:r w:rsidRPr="00C90115">
        <w:t>world</w:t>
      </w:r>
      <w:proofErr w:type="spellEnd"/>
      <w:r w:rsidRPr="00C90115">
        <w:t xml:space="preserve"> </w:t>
      </w:r>
      <w:proofErr w:type="spellStart"/>
      <w:r w:rsidRPr="00C90115">
        <w:t>deluged</w:t>
      </w:r>
      <w:proofErr w:type="spellEnd"/>
      <w:r w:rsidRPr="00C90115">
        <w:t xml:space="preserve"> </w:t>
      </w:r>
      <w:proofErr w:type="spellStart"/>
      <w:r w:rsidRPr="00C90115">
        <w:t>by</w:t>
      </w:r>
      <w:proofErr w:type="spellEnd"/>
      <w:r w:rsidRPr="00C90115">
        <w:t xml:space="preserve"> irrelevant </w:t>
      </w:r>
      <w:proofErr w:type="spellStart"/>
      <w:r w:rsidRPr="00C90115">
        <w:t>information</w:t>
      </w:r>
      <w:proofErr w:type="spellEnd"/>
      <w:r w:rsidRPr="00C90115">
        <w:t xml:space="preserve">, </w:t>
      </w:r>
      <w:proofErr w:type="spellStart"/>
      <w:r w:rsidRPr="00C90115">
        <w:t>clarity</w:t>
      </w:r>
      <w:proofErr w:type="spellEnd"/>
      <w:r w:rsidRPr="00C90115">
        <w:t xml:space="preserve"> </w:t>
      </w:r>
      <w:proofErr w:type="spellStart"/>
      <w:r w:rsidRPr="00C90115">
        <w:t>is</w:t>
      </w:r>
      <w:proofErr w:type="spellEnd"/>
      <w:r w:rsidRPr="00C90115">
        <w:t xml:space="preserve"> power. </w:t>
      </w:r>
      <w:r w:rsidRPr="00284737">
        <w:t xml:space="preserve">“ </w:t>
      </w:r>
      <w:r>
        <w:t xml:space="preserve">[In einer Welt überschwemmt von irrelevanten Informationen ist Klarheit Macht] </w:t>
      </w:r>
      <w:sdt>
        <w:sdtPr>
          <w:alias w:val="To edit, see citavi.com/edit"/>
          <w:tag w:val="CitaviPlaceholder#b3ab1a4f-440c-491b-b49f-430a798acfea"/>
          <w:id w:val="2095812432"/>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jUzZGRhLThiZmQtNDYwNi1iODdhLWI1ZWRiZGVkNzYxMyIsIlJhbmdlTGVuZ3RoIjozLCJSZWZlcmVuY2VJZCI6IjI4ZDBlNGM3LTI3NjYtNGQzYi1hZDIwLWIyODRiYTUyZj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NiM2FiMWE0Zi00NDBjLTQ5MWItYjQ5Zi00MzBhNzk4YWNmZWEiLCJUZXh0IjoiWzJdIiwiV0FJVmVyc2lvbiI6IjYuNy4wLjAifQ==}</w:instrText>
          </w:r>
          <w:r>
            <w:rPr>
              <w:noProof/>
            </w:rPr>
            <w:fldChar w:fldCharType="separate"/>
          </w:r>
          <w:r w:rsidR="00B148D6">
            <w:rPr>
              <w:noProof/>
            </w:rPr>
            <w:t>[2]</w:t>
          </w:r>
          <w:r>
            <w:rPr>
              <w:noProof/>
            </w:rPr>
            <w:fldChar w:fldCharType="end"/>
          </w:r>
        </w:sdtContent>
      </w:sdt>
      <w:r>
        <w:t xml:space="preserve">. Das reine Ansammeln dieser Daten ist nicht ausreichend. Es braucht Klarheit in diesen Daten, um sie sinnvoll gebrauchen zu können. Visual Analytics ist ein Prozess, welcher diese Klarheit schaffen kann und es ermöglicht aus Daten </w:t>
      </w:r>
      <w:r w:rsidR="00A703EE">
        <w:t xml:space="preserve">neues </w:t>
      </w:r>
      <w:r>
        <w:t>Wissen abzuleiten.</w:t>
      </w:r>
    </w:p>
    <w:p w14:paraId="4BE1E885" w14:textId="67314978" w:rsidR="005A6835" w:rsidRDefault="005A6835" w:rsidP="0068442F">
      <w:pPr>
        <w:pStyle w:val="Heading3"/>
        <w:numPr>
          <w:ilvl w:val="1"/>
          <w:numId w:val="4"/>
        </w:numPr>
      </w:pPr>
      <w:bookmarkStart w:id="4" w:name="_Toc105777612"/>
      <w:r w:rsidRPr="00F904CD">
        <w:t>Ziel der Arbeit</w:t>
      </w:r>
      <w:bookmarkEnd w:id="4"/>
    </w:p>
    <w:p w14:paraId="00CFCDBE" w14:textId="699BB255" w:rsidR="00284737" w:rsidRPr="00284737" w:rsidRDefault="00284737" w:rsidP="00284737">
      <w:pPr>
        <w:pStyle w:val="02Flietext"/>
      </w:pPr>
      <w:r w:rsidRPr="00284737">
        <w:t>In dieser Arbeit soll der Einfluss von modernen Fitness Trackern auf die Gesundheit analysiert werden. Es soll einerseits überprüft werden, ob und wie sie die Gesundheit des Trägers positiv beeinflussen können. Andererseits soll ein Einblick in das Gebiet der Visual Analytics gegeben werden. Was ist Visual Analytics, wie hilft es Entscheidungen zu treffen und wie wendet man es an? Außerdem soll das Datenformat FIT</w:t>
      </w:r>
      <w:r w:rsidR="00CB6A5D">
        <w:t xml:space="preserve"> </w:t>
      </w:r>
      <w:r w:rsidRPr="00284737">
        <w:t>(Flexible and Interoperable Data Transfer) erläutert werden, welches für die Speicherung von Fitness-Trackern erzeugten Daten verwendet wird. Schlussendlich sollen die erläuterten Informationen und gezogenen Schlüsse genutzt werden um neuartige Visualisierungen, basierend auf Daten von Fitness-Trackern, zu erstellen. Diese sollen dem Nutzer helfen die persönliche Fitness und Gesundheit zu evaluieren</w:t>
      </w:r>
      <w:r w:rsidR="00CD05F6">
        <w:t>, vergangen Trainings besser zu verstehen und</w:t>
      </w:r>
      <w:r w:rsidRPr="00284737">
        <w:t xml:space="preserve"> fundierte Entscheidungen ermöglichen, um die Gesundheit zu verbessern.</w:t>
      </w:r>
    </w:p>
    <w:p w14:paraId="3BB044E7" w14:textId="53C53350" w:rsidR="008C3A13" w:rsidRPr="00284737" w:rsidRDefault="00284737" w:rsidP="008C3A13">
      <w:pPr>
        <w:pStyle w:val="Heading2"/>
        <w:numPr>
          <w:ilvl w:val="0"/>
          <w:numId w:val="4"/>
        </w:numPr>
      </w:pPr>
      <w:bookmarkStart w:id="5" w:name="_Toc105777613"/>
      <w:r w:rsidRPr="00284737">
        <w:lastRenderedPageBreak/>
        <w:t>Einfluss von Fitness-Trackern auf</w:t>
      </w:r>
      <w:r>
        <w:t xml:space="preserve"> die Gesundheit</w:t>
      </w:r>
      <w:bookmarkEnd w:id="5"/>
    </w:p>
    <w:p w14:paraId="2328BBE1" w14:textId="2FCB1EF3" w:rsidR="002A0ADD" w:rsidRDefault="00385F4D" w:rsidP="002A0ADD">
      <w:pPr>
        <w:pStyle w:val="Heading3"/>
        <w:numPr>
          <w:ilvl w:val="1"/>
          <w:numId w:val="4"/>
        </w:numPr>
      </w:pPr>
      <w:bookmarkStart w:id="6" w:name="_Toc105777614"/>
      <w:r>
        <w:t>Motivation</w:t>
      </w:r>
      <w:bookmarkEnd w:id="6"/>
    </w:p>
    <w:p w14:paraId="1E6F22ED" w14:textId="024ADDCA" w:rsidR="00385F4D" w:rsidRPr="00385F4D" w:rsidRDefault="00385F4D" w:rsidP="00385F4D">
      <w:pPr>
        <w:pStyle w:val="02Flietext"/>
      </w:pPr>
      <w:r w:rsidRPr="00385F4D">
        <w:t>Das Verwenden eines Fitness-Trackers kann von einer Reihe an Gründen motiviert sein</w:t>
      </w:r>
      <w:r w:rsidR="00C90115">
        <w:t xml:space="preserve"> </w:t>
      </w:r>
      <w:sdt>
        <w:sdtPr>
          <w:alias w:val="To edit, see citavi.com/edit"/>
          <w:tag w:val="CitaviPlaceholder#e57a7f3b-12b0-44f6-b8f8-d061f79e864c"/>
          <w:id w:val="-2106417818"/>
          <w:placeholder>
            <w:docPart w:val="DefaultPlaceholder_-1854013440"/>
          </w:placeholder>
        </w:sdtPr>
        <w:sdtEndPr/>
        <w:sdtContent>
          <w:r w:rsidR="00C90115">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OTQyYmUxLWU3OTItNGRjMi05MDk5LThiODJlYTZiYjA4OCIsIlJhbmdlTGVuZ3RoIjozLCJSZWZlcmVuY2VJZCI6ImFlNzY4NGEzLTcyMWMtNGY1Zi1iMTNmLWQ5OWZkMTYzZGV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1LjIwMjEiLCJEYXRlMiI6IjI2LjA1LjIwMjEiLCJEb2kiOiIxMC4zMzkwL3MyMTExMzY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xNDI0LTgyMjAvMjEvMTEvMzY4Ny9odG0iLCJVcmlTdHJpbmciOiJodHRwczovL3d3dy5tZHBpLmNvbS8xNDI0LTgyMjAvMjEvMTEvMzY4Ny9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Mzo1Njo0MiIsIk1vZGlmaWVkQnkiOiJfRHNjaG9uYmUiLCJJZCI6ImNlOWU5MTZkLWQyMmUtNGFhYS04MDgxLWMwMzAzOGVlMTZjNyIsIk1vZGlmaWVkT24iOiIyMDIyLTA1LTI1VDEzOjU2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wNzMxODEiLCJVcmlTdHJpbmciOiJodHRwOi8vd3d3Lm5jYmkubmxtLm5paC5nb3YvcHVibWVkLzM0MDczM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M6NTY6NDUiLCJNb2RpZmllZEJ5IjoiX0RzY2hvbmJlIiwiSWQiOiJlODVkNDFlMS04Yjc1LTQ5NmEtOGIxOS1lNmFjOTIzMjZjNGEiLCJNb2RpZmllZE9uIjoiMjAyMi0wNS0yNVQxMzo1Njo0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xOTg1MDYiLCJVcmlTdHJpbmciOiJodHRwczovL3d3dy5uY2JpLm5sbS5uaWguZ292L3BtYy9hcnRpY2xlcy9QTUM4MTk4N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M6NTY6NDUiLCJNb2RpZmllZEJ5IjoiX0RzY2hvbmJlIiwiSWQiOiJlODVhZjEzMi03ZWI4LTQyMWUtOGUzZC0xM2U1ZTkwZTFhMTkiLCJNb2RpZmllZE9uIjoiMjAyMi0wNS0yNVQxMzo1Nj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IxMTEzNjg3IiwiVXJpU3RyaW5nIjoiaHR0cHM6Ly9kb2kub3JnLzEwLjMzOTAvczIxMTEzNj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}</w:instrText>
          </w:r>
          <w:r w:rsidR="00C90115">
            <w:rPr>
              <w:noProof/>
            </w:rPr>
            <w:fldChar w:fldCharType="separate"/>
          </w:r>
          <w:r w:rsidR="00B148D6">
            <w:rPr>
              <w:noProof/>
            </w:rPr>
            <w:t>[3]</w:t>
          </w:r>
          <w:r w:rsidR="00C90115">
            <w:rPr>
              <w:noProof/>
            </w:rPr>
            <w:fldChar w:fldCharType="end"/>
          </w:r>
        </w:sdtContent>
      </w:sdt>
      <w:r w:rsidRPr="00385F4D">
        <w:t>. Diese Motivation des Nutzers kann einen starken Einfluss auf die Wirksamkeit der Nutzung des Fitness-Trackers haben</w:t>
      </w:r>
      <w:r w:rsidR="00C90115">
        <w:t xml:space="preserve"> </w:t>
      </w:r>
      <w:sdt>
        <w:sdtPr>
          <w:alias w:val="To edit, see citavi.com/edit"/>
          <w:tag w:val="CitaviPlaceholder#04a33114-d377-4e99-a518-7096af11adc3"/>
          <w:id w:val="124510068"/>
          <w:placeholder>
            <w:docPart w:val="DefaultPlaceholder_-1854013440"/>
          </w:placeholder>
        </w:sdtPr>
        <w:sdtEndPr/>
        <w:sdtContent>
          <w:r w:rsidR="00C90115">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WVjYjVjLWNjNTAtNDVjMS1hMDk0LTA3YzE4MDk1YjA5NCIsIlJhbmdlTGVuZ3RoIjozLCJSZWZlcmVuY2VJZCI6ImNjYTU2NzgxLTljMTctNDBiNC1hMTVmLTUyYjNhYWEyMWN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ODY4NDM4NCIsIlVyaVN0cmluZyI6Imh0dHA6Ly93d3cubmNiaS5ubG0ubmloLmdvdi9wdWJtZWQvMjg2ODQz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Mzo1ODo0NiIsIk1vZGlmaWVkQnkiOiJfRHNjaG9uYmUiLCJJZCI6ImRjZjI2MDQwLTM3Y2QtNGI0OS1hMTMwLWQ2MDZmMGU1NzRjYiIsIk1vZGlmaWVkT24iOiIyMDIyLTA1LTI1VDEzOjU4OjQ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5Ni9taGVhbHRoLjc2NDciLCJVcmlTdHJpbmciOiJodHRwczovL2RvaS5vcmcvMTAuMjE5Ni9taGVhbHRoLjc2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Mzo1ODo0NiIsIk1vZGlmaWVkQnkiOiJfRHNjaG9uYmUiLCJJZCI6ImIwZTYxY2M5LTUwNzgtNDZhMy04ODFjLTJkY2Q2MWNlZmYxOSIsIk1vZGlmaWVkT24iOiIyMDIyLTA1LTI1VDEzOjU4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TUxOTgzMSIsIlVyaVN0cmluZyI6Imh0dHBzOi8vd3d3Lm5jYmkubmxtLm5paC5nb3YvcG1jL2FydGljbGVzL1BNQzU1MTk4M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}</w:instrText>
          </w:r>
          <w:r w:rsidR="00C90115">
            <w:rPr>
              <w:noProof/>
            </w:rPr>
            <w:fldChar w:fldCharType="separate"/>
          </w:r>
          <w:r w:rsidR="00B148D6">
            <w:rPr>
              <w:noProof/>
            </w:rPr>
            <w:t>[4]</w:t>
          </w:r>
          <w:r w:rsidR="00C90115">
            <w:rPr>
              <w:noProof/>
            </w:rPr>
            <w:fldChar w:fldCharType="end"/>
          </w:r>
        </w:sdtContent>
      </w:sdt>
      <w:r w:rsidRPr="00385F4D">
        <w:t>. Verschiedene Ziele können verschieden gut mit Hilfe eines Fitness-Trackers erreicht werden. Im Rahmen dieser Arbeit werden zwei spezielle Einsatzgebiete eines Fitness-Trackers analysiert. Die Verwendung eines Fitness-Trackers im Rahmen einer Intervention und die Verwendung eines Fitness-Trackers zur Leistungssteigerung im Profisport und für die persönliche Fitness. Die Verwendung zur Leistungssteigerung ist dabei besonders bei Profisportlern anzutreffen, welche darauf angewiesen sind, zu bestimmten Zeitpunkten eine sportliche Bestleistung abrufen zu können.</w:t>
      </w:r>
    </w:p>
    <w:p w14:paraId="1A8FD6FE" w14:textId="72ABE622" w:rsidR="00CA4635" w:rsidRDefault="00C90115" w:rsidP="00752A85">
      <w:pPr>
        <w:pStyle w:val="Heading3"/>
        <w:numPr>
          <w:ilvl w:val="1"/>
          <w:numId w:val="4"/>
        </w:numPr>
        <w:rPr>
          <w:lang w:val="en-US"/>
        </w:rPr>
      </w:pPr>
      <w:bookmarkStart w:id="7" w:name="_Toc105777615"/>
      <w:r w:rsidRPr="00C90115">
        <w:rPr>
          <w:lang w:val="en-US"/>
        </w:rPr>
        <w:t>Fitness Tracker in der I</w:t>
      </w:r>
      <w:r>
        <w:rPr>
          <w:lang w:val="en-US"/>
        </w:rPr>
        <w:t>ntervention</w:t>
      </w:r>
      <w:bookmarkEnd w:id="7"/>
    </w:p>
    <w:p w14:paraId="7ADA998B" w14:textId="71F828CE" w:rsidR="00FB1BA2" w:rsidRDefault="00FD22DB" w:rsidP="00FD22DB">
      <w:pPr>
        <w:pStyle w:val="02Flietext"/>
      </w:pPr>
      <w:r w:rsidRPr="00FD22DB">
        <w:t>Fitness-Tracker können im Rahmen einer Intervention eingesetzt werden. Unter einer Intervention versteht man in der Pädagogik das Eingreifen in einen laufenden Prozess, üblicherweise in ein unerwünschtes Verhalten. Dieser Eingriff besteht aus einer vorher, im Rahmen einer Diagnose ermittelten, Maßnahme</w:t>
      </w:r>
      <w:r w:rsidR="00FB1BA2">
        <w:t xml:space="preserve"> </w:t>
      </w:r>
      <w:sdt>
        <w:sdtPr>
          <w:alias w:val="To edit, see citavi.com/edit"/>
          <w:tag w:val="CitaviPlaceholder#88543869-a0e0-478e-8b99-ac5ec7b96d7e"/>
          <w:id w:val="263114805"/>
          <w:placeholder>
            <w:docPart w:val="DefaultPlaceholder_-1854013440"/>
          </w:placeholder>
        </w:sdtPr>
        <w:sdtEndPr/>
        <w:sdtContent>
          <w:r w:rsidR="00FB1BA2">
            <w:rPr>
              <w:noProof/>
            </w:rPr>
            <w:fldChar w:fldCharType="begin"/>
          </w:r>
          <w:r w:rsidR="0092182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zEzN2JhLTlhOTYtNDcxNi04NDlhLTZiOWQ2MTYzZjdkZSIsIlJhbmdlTGVuZ3RoIjozLCJSZWZlcmVuY2VJZCI6ImYwMmMyOTNmLWM4ZWYtNGM5MS1hMGI4LWM1YTE2YTM4YjI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XRsZXYiLCJMYXN0TmFtZSI6IkxldXRuZXIiLCJQcm90ZWN0ZWQiOmZhbHNlLCJTZXgiOjIsIkNyZWF0ZWRCeSI6Il9Ec2Nob25iZSIsIkNyZWF0ZWRPbiI6IjIwMjItMDUtMjVUMTQ6MDA6NTUiLCJNb2RpZmllZEJ5IjoiX0RzY2hvbmJlIiwiSWQiOiI2OWFmNzA4OC02YmQzLTRiYzAtODMzNi00MTQ2MmZmZGIzMmQiLCJNb2RpZmllZE9uIjoiMjAyMi0wNS0yNVQxNDowMD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}</w:instrText>
          </w:r>
          <w:r w:rsidR="00FB1BA2">
            <w:rPr>
              <w:noProof/>
            </w:rPr>
            <w:fldChar w:fldCharType="separate"/>
          </w:r>
          <w:r w:rsidR="00B148D6">
            <w:rPr>
              <w:noProof/>
            </w:rPr>
            <w:t>[5]</w:t>
          </w:r>
          <w:r w:rsidR="00FB1BA2">
            <w:rPr>
              <w:noProof/>
            </w:rPr>
            <w:fldChar w:fldCharType="end"/>
          </w:r>
        </w:sdtContent>
      </w:sdt>
      <w:r w:rsidRPr="00FD22DB">
        <w:t xml:space="preserve">. Im Bereich der Gesundheit könnte beispielsweise Übergewicht diagnostiziert werden. Eine daraus resultierende Maßnahme könnte das Erhöhen der täglichen Aktivität, konkret, der Schrittzahl sein. Diese Maßnahme könnte dann mit Hilfe eines Fitness-Trackers umgesetzt werden. Der Fitness-Tracker hat dabei die Aufgabe das Bewusstsein des </w:t>
      </w:r>
      <w:r w:rsidR="00221DB4">
        <w:t xml:space="preserve">Nutzers </w:t>
      </w:r>
      <w:r w:rsidRPr="00FD22DB">
        <w:t xml:space="preserve">bezüglich der umzusetzenden Maßnahme zu </w:t>
      </w:r>
      <w:r w:rsidR="00221DB4">
        <w:t>e</w:t>
      </w:r>
      <w:r w:rsidRPr="00FD22DB">
        <w:t xml:space="preserve">rhöhen. Im Prozess einer Verhaltensänderung ist das Erhöhen des Bewusstseins ein integral Schritt, welcher </w:t>
      </w:r>
      <w:r w:rsidR="00AA0204">
        <w:t>hilft</w:t>
      </w:r>
      <w:r w:rsidRPr="00FD22DB">
        <w:t>, das gewünschte Verhalten zu erreichen</w:t>
      </w:r>
      <w:r w:rsidR="00FB1BA2">
        <w:t xml:space="preserve"> </w:t>
      </w:r>
      <w:sdt>
        <w:sdtPr>
          <w:alias w:val="To edit, see citavi.com/edit"/>
          <w:tag w:val="CitaviPlaceholder#22143949-7bb2-476b-9e40-8c1d51d8d496"/>
          <w:id w:val="-896746238"/>
          <w:placeholder>
            <w:docPart w:val="DefaultPlaceholder_-1854013440"/>
          </w:placeholder>
        </w:sdtPr>
        <w:sdtEndPr/>
        <w:sdtContent>
          <w:r w:rsidR="00FB1BA2">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TE3N2E5LThkYTYtNDM5ZC1hYWQ1LTQ2OWRjMjI3NjczZiIsIlJhbmdlTGVuZ3RoIjozLCJSZWZlcmVuY2VJZCI6IjQ4NjFkZTI5LTZiNjQtNGY5ZC1iZDJhLTJkYjg0MzI4O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I3OC8wODkwLTExNzEtMTIuMS4zOCIsIlVyaVN0cmluZyI6Imh0dHBzOi8vZG9pLm9yZy8xMC40Mjc4LzA4OTAtMTE3MS0xMi4xLjM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wMzo0NCIsIk1vZGlmaWVkQnkiOiJfRHNjaG9uYmUiLCJJZCI6Ijg4YzY2Njg5LWM5ZjAtNDE2Mi1iZTA1LTg3ZWUyN2Q1ZTM2ZSIsIk1vZGlmaWVkT24iOiIyMDIyLTA1LTI1VDE0OjA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xNzA0MzQiLCJVcmlTdHJpbmciOiJodHRwOi8vd3d3Lm5jYmkubmxtLm5paC5nb3YvcHVibWVkLzEwMTcwNDM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}</w:instrText>
          </w:r>
          <w:r w:rsidR="00FB1BA2">
            <w:rPr>
              <w:noProof/>
            </w:rPr>
            <w:fldChar w:fldCharType="separate"/>
          </w:r>
          <w:r w:rsidR="00B148D6">
            <w:rPr>
              <w:noProof/>
            </w:rPr>
            <w:t>[6]</w:t>
          </w:r>
          <w:r w:rsidR="00FB1BA2">
            <w:rPr>
              <w:noProof/>
            </w:rPr>
            <w:fldChar w:fldCharType="end"/>
          </w:r>
        </w:sdtContent>
      </w:sdt>
      <w:r w:rsidRPr="00FD22DB">
        <w:t>. Üblicherweise wird eine Intervention von einem Arzt oder ähnlichem eingeleitet. Der Anstoß zu der Verhaltensänderung kommt bei einer Intervention also von außerhalb und ist üblicherweise nicht selbst motiviert.</w:t>
      </w:r>
    </w:p>
    <w:p w14:paraId="46F5E330" w14:textId="77777777" w:rsidR="00CC0249" w:rsidRDefault="00CC0249" w:rsidP="00FD22DB">
      <w:pPr>
        <w:pStyle w:val="02Flietext"/>
      </w:pPr>
    </w:p>
    <w:p w14:paraId="47A88F67" w14:textId="6718FCB4" w:rsidR="00FD22DB" w:rsidRPr="00FD22DB" w:rsidRDefault="00FB1BA2" w:rsidP="00FD22DB">
      <w:pPr>
        <w:pStyle w:val="02Flietext"/>
      </w:pPr>
      <w:r w:rsidRPr="00FB1BA2">
        <w:lastRenderedPageBreak/>
        <w:t>Die Wirksamkeit eines Fitness-Trackers in Interventionen ist abhängig vom Kontext der Intervention. Mit dem Ziel der Steigerung der physischen Aktivität sind Interventionen, welche nur auf Fitness-Tracker setzten, sowohl bei jungen</w:t>
      </w:r>
      <w:r>
        <w:t xml:space="preserve"> </w:t>
      </w:r>
      <w:sdt>
        <w:sdtPr>
          <w:alias w:val="To edit, see citavi.com/edit"/>
          <w:tag w:val="CitaviPlaceholder#c438c223-bbc8-42ae-9b5c-c091c9ecd692"/>
          <w:id w:val="-846393491"/>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zBkZjMyLTM4YmQtNGJlNi05OGE4LWUyYmNhYmIyZDNjOSIsIlJhbmdlTGVuZ3RoIjozLCJSZWZlcmVuY2VJZCI6ImQ2ZjNiZDc2LTcwNDYtNDI1NS04NWU4LTJlNGFkMGUyM2Z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OTMxODkxNiIsIlVyaVN0cmluZyI6Imh0dHA6Ly93d3cubmNiaS5ubG0ubmloLmdvdi9wdWJtZWQvMjkzMTg5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NDowNToxNiIsIk1vZGlmaWVkQnkiOiJfRHNjaG9uYmUiLCJJZCI6IjBmZDVlODQ5LWI0NDgtNDQxNS1iMTFkLTc2YWUxMzlmMmI3NyIsIk1vZGlmaWVkT24iOiIyMDIyLTA1LTI1VDE0OjA1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4MC8wMjY0MDQxNC4yMDE4LjE0MjM4ODYiLCJVcmlTdHJpbmciOiJodHRwczovL2RvaS5vcmcvMTAuMTA4MC8wMjY0MDQxNC4yMDE4LjE0MjM4O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}</w:instrText>
          </w:r>
          <w:r>
            <w:rPr>
              <w:noProof/>
            </w:rPr>
            <w:fldChar w:fldCharType="separate"/>
          </w:r>
          <w:r w:rsidR="00B148D6">
            <w:rPr>
              <w:noProof/>
            </w:rPr>
            <w:t>[7]</w:t>
          </w:r>
          <w:r>
            <w:rPr>
              <w:noProof/>
            </w:rPr>
            <w:fldChar w:fldCharType="end"/>
          </w:r>
        </w:sdtContent>
      </w:sdt>
      <w:r>
        <w:t xml:space="preserve"> </w:t>
      </w:r>
      <w:r w:rsidRPr="00FB1BA2">
        <w:t>als auch bei älteren</w:t>
      </w:r>
      <w:r>
        <w:t xml:space="preserve"> </w:t>
      </w:r>
      <w:sdt>
        <w:sdtPr>
          <w:alias w:val="To edit, see citavi.com/edit"/>
          <w:tag w:val="CitaviPlaceholder#21200ae3-0b5a-44d5-8e5f-3bd933c5d420"/>
          <w:id w:val="-200409787"/>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DY1YTY1LTM4NDgtNGJiYi05MTFjLTBlMmQxYThhODJjNSIsIlJhbmdlTGVuZ3RoIjozLCJSZWZlcmVuY2VJZCI6IjNhNDE4ZGVjLTc1MjctNGEzNC1iMTRkLTE3YmUwNmE5N2I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yNjE5OTciLCJVcmlTdHJpbmciOiJodHRwOi8vd3d3Lm5jYmkubmxtLm5paC5nb3YvcHVibWVkLzM0MjYxOT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DQ6NTkiLCJNb2RpZmllZEJ5IjoiX0RzY2hvbmJlIiwiSWQiOiIyMGY3ODg3NS1iYzAwLTRhNTYtYjUyYy0yMDM2ZDNkMDM1MDQiLCJNb2RpZmllZE9uIjoiMjAyMi0wNS0yNVQxNDowNDo1O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yNDkvTVNTLjAwMDAwMDAwMDAwMDI2MjciLCJVcmlTdHJpbmciOiJodHRwczovL2RvaS5vcmcvMTAuMTI0OS9NU1MuMDAwMDAwMDAwMDAwMjYy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A0OjU5IiwiTW9kaWZpZWRCeSI6Il9Ec2Nob25iZSIsIklkIjoiMjY4YWU4NjktNjBmYS00NWRjLWExMGEtNDg3ODQ1N2MwZWIzIiwiTW9kaWZpZWRPbiI6IjIwMjItMDUtMjVUMTQ6MDQ6NTk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4Mjg0Mzg1IiwiVXJpU3RyaW5nIjoiaHR0cHM6Ly93d3cubmNiaS5ubG0ubmloLmdvdi9wbWMvYXJ0aWNsZXMvUE1DODI4NDM4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}</w:instrText>
          </w:r>
          <w:r>
            <w:rPr>
              <w:noProof/>
            </w:rPr>
            <w:fldChar w:fldCharType="separate"/>
          </w:r>
          <w:r w:rsidR="00B148D6">
            <w:rPr>
              <w:noProof/>
            </w:rPr>
            <w:t>[8]</w:t>
          </w:r>
          <w:r>
            <w:rPr>
              <w:noProof/>
            </w:rPr>
            <w:fldChar w:fldCharType="end"/>
          </w:r>
        </w:sdtContent>
      </w:sdt>
      <w:r>
        <w:t xml:space="preserve"> </w:t>
      </w:r>
      <w:r w:rsidRPr="00FB1BA2">
        <w:t>Zielgruppen nicht wirksam. Die Nutzung einen Fitness-Trackers zeigt hier keinen Effekt auf die Aktivität der Nutze</w:t>
      </w:r>
      <w:r w:rsidR="00C229AE">
        <w:t>r</w:t>
      </w:r>
      <w:r w:rsidRPr="00FB1BA2">
        <w:t xml:space="preserve">. Anders sieht es aus, wenn das Tracken der Fitness mit einem sozialen </w:t>
      </w:r>
      <w:r w:rsidR="00AA0204">
        <w:t>Aspekt</w:t>
      </w:r>
      <w:r w:rsidRPr="00FB1BA2">
        <w:t xml:space="preserve"> verbunden wird. Eine Verbindung aus Fitness-Tracker und einer sozialen Chat-Komponente hat einen positiven Einfluss auf die Aktivität der </w:t>
      </w:r>
      <w:r w:rsidR="00C229AE">
        <w:t>Nutzer</w:t>
      </w:r>
      <w:r>
        <w:t xml:space="preserve"> </w:t>
      </w:r>
      <w:sdt>
        <w:sdtPr>
          <w:alias w:val="To edit, see citavi.com/edit"/>
          <w:tag w:val="CitaviPlaceholder#a527fbe9-e9bf-4b96-9244-9ed04ef83d02"/>
          <w:id w:val="581961260"/>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zZjYzg2LWMwMDItNGRjMy1hOTg1LWFkNGQ4ZDY5MjQyZSIsIlJhbmdlTGVuZ3RoIjozLCJSZWZlcmVuY2VJZCI6ImM2YzkzODM2LWNiYWMtNGZhMi05MjYzLTI1OTdmYTRmOGRk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YxL0pBSEEuMTE1LjAwMjIzOSIsIlVyaVN0cmluZyI6Imh0dHBzOi8vZG9pLm9yZy8xMC4xMTYxL0pBSEEuMTE1LjAwMjIz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}</w:instrText>
          </w:r>
          <w:r>
            <w:rPr>
              <w:noProof/>
            </w:rPr>
            <w:fldChar w:fldCharType="separate"/>
          </w:r>
          <w:r w:rsidR="00B148D6">
            <w:rPr>
              <w:noProof/>
            </w:rPr>
            <w:t>[9]</w:t>
          </w:r>
          <w:r>
            <w:rPr>
              <w:noProof/>
            </w:rPr>
            <w:fldChar w:fldCharType="end"/>
          </w:r>
        </w:sdtContent>
      </w:sdt>
      <w:r w:rsidRPr="00FB1BA2">
        <w:t xml:space="preserve">. Effektiv ist die Intervention auch bei </w:t>
      </w:r>
      <w:r w:rsidR="00C229AE">
        <w:t>Nutzern</w:t>
      </w:r>
      <w:r w:rsidRPr="00FB1BA2">
        <w:t xml:space="preserve">, welche im Prozess der Verhaltensänderung weiter fortgeschritten sind und schon vor der Intervention ein Wille zur Verhaltensänderung </w:t>
      </w:r>
      <w:r w:rsidR="00AA0204">
        <w:t>zeigten</w:t>
      </w:r>
      <w:r w:rsidR="00EB78AB">
        <w:t xml:space="preserve"> </w:t>
      </w:r>
      <w:sdt>
        <w:sdtPr>
          <w:alias w:val="To edit, see citavi.com/edit"/>
          <w:tag w:val="CitaviPlaceholder#22752cca-1db2-4710-936c-adc8126cc15c"/>
          <w:id w:val="807517278"/>
          <w:placeholder>
            <w:docPart w:val="DefaultPlaceholder_-1854013440"/>
          </w:placeholder>
        </w:sdtPr>
        <w:sdtEndPr/>
        <w:sdtContent>
          <w:r w:rsidR="00EB78AB">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DdlNjVhLTdlMWYtNDVjYS1iZjE1LTdhNTdlMGU2Zjc4ZCIsIlJhbmdlTGVuZ3RoIjozLCJSZWZlcmVuY2VJZCI6ImNjYTU2NzgxLTljMTctNDBiNC1hMTVmLTUyYjNhYWEyMWN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yODY4NDM4NCIsIlVyaVN0cmluZyI6Imh0dHA6Ly93d3cubmNiaS5ubG0ubmloLmdvdi9wdWJtZWQvMjg2ODQz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Mzo1ODo0NiIsIk1vZGlmaWVkQnkiOiJfRHNjaG9uYmUiLCJJZCI6ImRjZjI2MDQwLTM3Y2QtNGI0OS1hMTMwLWQ2MDZmMGU1NzRjYiIsIk1vZGlmaWVkT24iOiIyMDIyLTA1LTI1VDEzOjU4OjQ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5Ni9taGVhbHRoLjc2NDciLCJVcmlTdHJpbmciOiJodHRwczovL2RvaS5vcmcvMTAuMjE5Ni9taGVhbHRoLjc2ND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Mzo1ODo0NiIsIk1vZGlmaWVkQnkiOiJfRHNjaG9uYmUiLCJJZCI6ImIwZTYxY2M5LTUwNzgtNDZhMy04ODFjLTJkY2Q2MWNlZmYxOSIsIk1vZGlmaWVkT24iOiIyMDIyLTA1LTI1VDEzOjU4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TUxOTgzMSIsIlVyaVN0cmluZyI6Imh0dHBzOi8vd3d3Lm5jYmkubmxtLm5paC5nb3YvcG1jL2FydGljbGVzL1BNQzU1MTk4M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}</w:instrText>
          </w:r>
          <w:r w:rsidR="00EB78AB">
            <w:rPr>
              <w:noProof/>
            </w:rPr>
            <w:fldChar w:fldCharType="separate"/>
          </w:r>
          <w:r w:rsidR="00B148D6">
            <w:rPr>
              <w:noProof/>
            </w:rPr>
            <w:t>[4]</w:t>
          </w:r>
          <w:r w:rsidR="00EB78AB">
            <w:rPr>
              <w:noProof/>
            </w:rPr>
            <w:fldChar w:fldCharType="end"/>
          </w:r>
        </w:sdtContent>
      </w:sdt>
      <w:r w:rsidRPr="00FB1BA2">
        <w:t xml:space="preserve">. </w:t>
      </w:r>
      <w:r w:rsidR="00EB78AB" w:rsidRPr="00FB1BA2">
        <w:t>Darüber hinaus</w:t>
      </w:r>
      <w:r w:rsidRPr="00FB1BA2">
        <w:t xml:space="preserve"> ist eine Intervention auch bei chronisch-kranken </w:t>
      </w:r>
      <w:r w:rsidR="00C229AE">
        <w:t>Nutzern</w:t>
      </w:r>
      <w:r w:rsidRPr="00FB1BA2">
        <w:t xml:space="preserve"> wirksam</w:t>
      </w:r>
      <w:r w:rsidR="00EB78AB">
        <w:t xml:space="preserve"> </w:t>
      </w:r>
      <w:sdt>
        <w:sdtPr>
          <w:alias w:val="To edit, see citavi.com/edit"/>
          <w:tag w:val="CitaviPlaceholder#38d9a62a-b59d-4221-aed9-47e437a30bb4"/>
          <w:id w:val="324483215"/>
          <w:placeholder>
            <w:docPart w:val="DefaultPlaceholder_-1854013440"/>
          </w:placeholder>
        </w:sdtPr>
        <w:sdtEndPr/>
        <w:sdtContent>
          <w:r w:rsidR="00EB78AB">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jcwMDQzLWE2MTYtNDA3Yy1hNTMyLWZhMWNlMjE1YzlmOSIsIlJhbmdlTGVuZ3RoIjo0LCJSZWZlcmVuY2VJZCI6IjFkNTc0NTA5LTAwOTEtNGM5My1iYmIxLTI2MjZiZDJhNTJ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1LjIwMjAiLCJEYXRlMiI6IjExLjA1LjIwMjAiLCJEb2kiOiIxMC4xMTg2L3MxMjk2Ni0wMjAtMDA5NTUtM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xpbmsuc3ByaW5nZXIuY29tL2FydGljbGUvMTAuMTE4Ni9zMTI5NjYtMDIwLTAwOTU1LTIiLCJVcmlTdHJpbmciOiJodHRwczovL2xpbmsuc3ByaW5nZXIuY29tL2FydGljbGUvMTAuMTE4Ni9zMTI5NjYtMDIwLTAwOTU1L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NDowNzo0MiIsIk1vZGlmaWVkQnkiOiJfRHNjaG9uYmUiLCJJZCI6ImE2MGMxM2ViLTZlMmItNDBiNC05NThlLWFjY2U3MDI4NjA4ZSIsIk1vZGlmaWVkT24iOiIyMDIyLTA1LTI1VDE0OjA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zIxNjYwMSIsIlVyaVN0cmluZyI6Imh0dHBzOi8vd3d3Lm5jYmkubmxtLm5paC5nb3YvcG1jL2FydGljbGVzL1BNQzcyMTY2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zY2hvbmJlIiwiQ3JlYXRlZE9uIjoiMjAyMi0wNS0yNVQxNDowNzo0NSIsIk1vZGlmaWVkQnkiOiJfRHNjaG9uYmUiLCJJZCI6IjU3ZWMyZTdjLTQ4YzQtNDhkMS1iOGIyLTdhYmY2OGU1MGZmMSIsIk1vZGlmaWVkT24iOiIyMDIyLTA1LTI1VDE0OjA3OjQ1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I5NjYtMDIwLTAwOTU1LTIiLCJVcmlTdHJpbmciOiJodHRwczovL2RvaS5vcmcvMTAuMTE4Ni9zMTI5NjYtMDIwLTAwOTU1L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wNzo0MiIsIk1vZGlmaWVkQnkiOiJfRHNjaG9uYmUiLCJJZCI6ImVjNGQ0N2IzLTViMzctNGUwNS05YWZjLTdjZTJiZTIwZjlkOCIsIk1vZGlmaWVkT24iOiIyMDIyLTA1LTI1VDE0OjA3OjQy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IzOTMzNTciLCJVcmlTdHJpbmciOiJodHRwOi8vd3d3Lm5jYmkubmxtLm5paC5nb3YvcHVibWVkLzMyMzkzMzU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}</w:instrText>
          </w:r>
          <w:r w:rsidR="00EB78AB">
            <w:rPr>
              <w:noProof/>
            </w:rPr>
            <w:fldChar w:fldCharType="separate"/>
          </w:r>
          <w:r w:rsidR="00B148D6">
            <w:rPr>
              <w:noProof/>
            </w:rPr>
            <w:t>[10]</w:t>
          </w:r>
          <w:r w:rsidR="00EB78AB">
            <w:rPr>
              <w:noProof/>
            </w:rPr>
            <w:fldChar w:fldCharType="end"/>
          </w:r>
        </w:sdtContent>
      </w:sdt>
      <w:r w:rsidR="00B23A64">
        <w:t>. Vermutlich da bei diesen ebenso ein Wille zur Verhaltensänderung vorhanden ist.</w:t>
      </w:r>
    </w:p>
    <w:p w14:paraId="1BCFC4D5" w14:textId="5BB33BA6" w:rsidR="00830E8E" w:rsidRDefault="00830E8E" w:rsidP="00752A85">
      <w:pPr>
        <w:pStyle w:val="Heading3"/>
        <w:numPr>
          <w:ilvl w:val="1"/>
          <w:numId w:val="4"/>
        </w:numPr>
      </w:pPr>
      <w:bookmarkStart w:id="8" w:name="_Toc105777616"/>
      <w:r w:rsidRPr="00F904CD">
        <w:t>Fitness Tracker</w:t>
      </w:r>
      <w:r w:rsidR="00EB78AB">
        <w:t xml:space="preserve"> zur Leistungssteigerung</w:t>
      </w:r>
      <w:bookmarkEnd w:id="8"/>
    </w:p>
    <w:p w14:paraId="1C3ED2FB" w14:textId="695028B4" w:rsidR="00EB78AB" w:rsidRDefault="00EB78AB" w:rsidP="00EB78AB">
      <w:pPr>
        <w:pStyle w:val="02Flietext"/>
      </w:pPr>
      <w:r>
        <w:t xml:space="preserve">Ein weiterer Use-Case für Fitness-Tracker ist die persönliche Leistungssteigerung. Im Gegensatz zu der Intervention geht es hierbei nicht um das Verbessern eines schlechten Zustandes oder das Eingreifen in ein unerwünschtes Verhalten. Sondern um das Steigern der eigenen Leistung durch die Optimierung des Trainings. Außerdem ist Ursprung hier keine ärztliche Diagnose, sondern </w:t>
      </w:r>
      <w:r w:rsidR="00C229AE">
        <w:t xml:space="preserve">der Nutzer </w:t>
      </w:r>
      <w:r>
        <w:t>entscheide</w:t>
      </w:r>
      <w:r w:rsidR="00C229AE">
        <w:t>t</w:t>
      </w:r>
      <w:r>
        <w:t xml:space="preserve"> sich selbst </w:t>
      </w:r>
      <w:r w:rsidR="00C229AE">
        <w:t xml:space="preserve">dazu </w:t>
      </w:r>
      <w:r>
        <w:t xml:space="preserve">einen Fitness-Tracker zur Leistungssteigerung zu verwenden. </w:t>
      </w:r>
    </w:p>
    <w:p w14:paraId="3130B3D6" w14:textId="09B5AB8A" w:rsidR="00EB78AB" w:rsidRDefault="00EB78AB" w:rsidP="00EB78AB">
      <w:pPr>
        <w:pStyle w:val="02Flietext"/>
      </w:pPr>
      <w:r>
        <w:t xml:space="preserve">Ein Fitness-Tracker kann hierbei hilfreich sein, da er wichtige Metriken misst, welche Auskunft über den Trainingsverlauf geben können. Anhand dieser Daten können vergangene Trainings analysiert und Optimierungen für zukünftige Trainings vorgenommen werden. Auch während eines Trainings können Metriken überwacht werden und darauf basierend Entscheidungen getroffen werden </w:t>
      </w:r>
      <w:sdt>
        <w:sdtPr>
          <w:alias w:val="To edit, see citavi.com/edit"/>
          <w:tag w:val="CitaviPlaceholder#29be00c3-2786-444b-a267-31934835d571"/>
          <w:id w:val="30547692"/>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A3ZGI0LTVmNjgtNGEzNy05ZmEyLWM2MThkNmJhNjcxOSIsIlJhbmdlTGVuZ3RoIjozLCJSZWZlcmVuY2VJZCI6ImFlNzY4NGEzLTcyMWMtNGY1Zi1iMTNmLWQ5OWZkMTYzZGV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1LjIwMjEiLCJEYXRlMiI6IjI2LjA1LjIwMjEiLCJEb2kiOiIxMC4zMzkwL3MyMTExMzY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xNDI0LTgyMjAvMjEvMTEvMzY4Ny9odG0iLCJVcmlTdHJpbmciOiJodHRwczovL3d3dy5tZHBpLmNvbS8xNDI0LTgyMjAvMjEvMTEvMzY4Ny9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Mzo1Njo0MiIsIk1vZGlmaWVkQnkiOiJfRHNjaG9uYmUiLCJJZCI6ImNlOWU5MTZkLWQyMmUtNGFhYS04MDgxLWMwMzAzOGVlMTZjNyIsIk1vZGlmaWVkT24iOiIyMDIyLTA1LTI1VDEzOjU2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wNzMxODEiLCJVcmlTdHJpbmciOiJodHRwOi8vd3d3Lm5jYmkubmxtLm5paC5nb3YvcHVibWVkLzM0MDczM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M6NTY6NDUiLCJNb2RpZmllZEJ5IjoiX0RzY2hvbmJlIiwiSWQiOiJlODVkNDFlMS04Yjc1LTQ5NmEtOGIxOS1lNmFjOTIzMjZjNGEiLCJNb2RpZmllZE9uIjoiMjAyMi0wNS0yNVQxMzo1Njo0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xOTg1MDYiLCJVcmlTdHJpbmciOiJodHRwczovL3d3dy5uY2JpLm5sbS5uaWguZ292L3BtYy9hcnRpY2xlcy9QTUM4MTk4N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M6NTY6NDUiLCJNb2RpZmllZEJ5IjoiX0RzY2hvbmJlIiwiSWQiOiJlODVhZjEzMi03ZWI4LTQyMWUtOGUzZC0xM2U1ZTkwZTFhMTkiLCJNb2RpZmllZE9uIjoiMjAyMi0wNS0yNVQxMzo1Nj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IxMTEzNjg3IiwiVXJpU3RyaW5nIjoiaHR0cHM6Ly9kb2kub3JnLzEwLjMzOTAvczIxMTEzNj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}</w:instrText>
          </w:r>
          <w:r>
            <w:rPr>
              <w:noProof/>
            </w:rPr>
            <w:fldChar w:fldCharType="separate"/>
          </w:r>
          <w:r w:rsidR="00B148D6">
            <w:rPr>
              <w:noProof/>
            </w:rPr>
            <w:t>[3]</w:t>
          </w:r>
          <w:r>
            <w:rPr>
              <w:noProof/>
            </w:rPr>
            <w:fldChar w:fldCharType="end"/>
          </w:r>
        </w:sdtContent>
      </w:sdt>
      <w:r>
        <w:t xml:space="preserve">. Auch das alleinige Aufzeichnen der Trainingsdaten kann schon hilfreich sein. Das Bewusstmachen von vergangenen Leistungssteigerung kann die Motivation steigern und somit zukünftige Leistungssteigerungen ermöglichen. In Kombination mit persönlichen Zielsetzungen können Fitness-Tracker beispielsweise als </w:t>
      </w:r>
      <w:r w:rsidR="001036E1">
        <w:t>Quelle von Feedback</w:t>
      </w:r>
      <w:r>
        <w:t xml:space="preserve"> verwendet werden, was hilft die sich gesetzten Ziele tatsächlich zu erreichen </w:t>
      </w:r>
      <w:sdt>
        <w:sdtPr>
          <w:alias w:val="To edit, see citavi.com/edit"/>
          <w:tag w:val="CitaviPlaceholder#71a6a69b-7b0a-4835-9eaf-25d3d51824e9"/>
          <w:id w:val="6720647"/>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TI4ZGM2LWU2ZGYtNGMxZS04MTIyLWNlNGZjOWU1NDEwMCIsIlJhbmdlTGVuZ3RoIjo0LCJSZWZlcmVuY2VJZCI6ImQyYTg1OWQzLTBkOTAtNDJmOS05ZDg2LWJhYzQwOTg3ODNl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amFiYS4xMDgiLCJVcmlTdHJpbmciOiJodHRwczovL2RvaS5vcmcvMTAuMTAwMi9qYWJhLjE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A5OjE2IiwiTW9kaWZpZWRCeSI6Il9Ec2Nob25iZSIsIklkIjoiMDFhOWYyNzItZWFiOC00Nzc4LWIwYTEtYzQ0NGQ1YmFmZDcxIiwiTW9kaWZpZWRPbiI6IjIwMjItMDUtMjVUMTQ6MDk6MT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NDYwNDM5NCIsIlVyaVN0cmluZyI6Imh0dHA6Ly93d3cubmNiaS5ubG0ubmloLmdvdi9wdWJtZWQvMjQ2MDQzO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}</w:instrText>
          </w:r>
          <w:r>
            <w:rPr>
              <w:noProof/>
            </w:rPr>
            <w:fldChar w:fldCharType="separate"/>
          </w:r>
          <w:r w:rsidR="00B148D6">
            <w:rPr>
              <w:noProof/>
            </w:rPr>
            <w:t>[11]</w:t>
          </w:r>
          <w:r>
            <w:rPr>
              <w:noProof/>
            </w:rPr>
            <w:fldChar w:fldCharType="end"/>
          </w:r>
        </w:sdtContent>
      </w:sdt>
      <w:r>
        <w:t xml:space="preserve">. </w:t>
      </w:r>
    </w:p>
    <w:p w14:paraId="6272FADC" w14:textId="628A5412" w:rsidR="00EB78AB" w:rsidRDefault="00EB78AB" w:rsidP="00EB78AB">
      <w:pPr>
        <w:pStyle w:val="02Flietext"/>
      </w:pPr>
      <w:r>
        <w:lastRenderedPageBreak/>
        <w:t xml:space="preserve">Besonders im Profi- und Extremsport ist das Tracken der Fitnessdaten zum Standard geworden. </w:t>
      </w:r>
      <w:r w:rsidR="006443DA">
        <w:t>Hier geben die</w:t>
      </w:r>
      <w:r>
        <w:t xml:space="preserve"> Daten Auskunft über beispielsweise die Leistung, Genesung oder allgemeine Gesundheit des Athleten</w:t>
      </w:r>
      <w:r w:rsidR="006443DA">
        <w:t>.</w:t>
      </w:r>
      <w:r>
        <w:t xml:space="preserve"> </w:t>
      </w:r>
      <w:r w:rsidR="006443DA">
        <w:t xml:space="preserve">Sie </w:t>
      </w:r>
      <w:r>
        <w:t xml:space="preserve">können </w:t>
      </w:r>
      <w:r w:rsidR="006443DA">
        <w:t xml:space="preserve">dann </w:t>
      </w:r>
      <w:r>
        <w:t>verwendet werden, um die Trainings so zu planen, dass der Athlet zum Zeitpunkt des Wettkampfs auf Hochform ist</w:t>
      </w:r>
      <w:r w:rsidR="00DF08C0">
        <w:t xml:space="preserve"> </w:t>
      </w:r>
      <w:sdt>
        <w:sdtPr>
          <w:alias w:val="To edit, see citavi.com/edit"/>
          <w:tag w:val="CitaviPlaceholder#63eb5e1e-a25f-40e7-b59b-154310bc117e"/>
          <w:id w:val="1590432579"/>
          <w:placeholder>
            <w:docPart w:val="DefaultPlaceholder_-1854013440"/>
          </w:placeholder>
        </w:sdtPr>
        <w:sdtEndPr/>
        <w:sdtContent>
          <w:r w:rsidR="00DF08C0">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2ZlYjQ2LWVhMmMtNDI0MS1hNDJiLWIzYmJkMzljYzM0NyIsIlJhbmdlTGVuZ3RoIjo0LCJSZWZlcmVuY2VJZCI6ImIzNjFjMDdkLTBlOTUtNGNmMy05MzU1LTMyNGU5MGVmY2E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OS9KU0MuMDAwMDAwMDAwMDAwMjEyMiIsIlVyaVN0cmluZyI6Imh0dHBzOi8vZG9pLm9yZy8xMC4xNTE5L0pTQy4wMDAwMDAwMDAwMDAy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TM6MDUiLCJNb2RpZmllZEJ5IjoiX0RzY2hvbmJlIiwiSWQiOiJmMDdhYjhjNS0zM2I0LTQ4NDMtYTdlOC1hMzNkZTBiZTBlZjgiLCJNb2RpZmllZE9uIjoiMjAyMi0wNS0yNVQxNDo1Mzow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U2NDAwMDQiLCJVcmlTdHJpbmciOiJodHRwczovL3d3dy5uY2JpLm5sbS5uaWguZ292L3BtYy9hcnRpY2xlcy9QTUM1NjQwMD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Q6NTM6MDUiLCJNb2RpZmllZEJ5IjoiX0RzY2hvbmJlIiwiSWQiOiJhOWM5MjM4OC00OWUxLTQyZDctOTNmYS1jYzUwMDEwOTQxNzciLCJNb2RpZmllZE9uIjoiMjAyMi0wNS0yNVQxNDo1Mzow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4NzM3NTg1IiwiVXJpU3RyaW5nIjoiaHR0cDovL3d3dy5uY2JpLm5sbS5uaWguZ292L3B1Ym1lZC8yODczNzU4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}</w:instrText>
          </w:r>
          <w:r w:rsidR="00DF08C0">
            <w:rPr>
              <w:noProof/>
            </w:rPr>
            <w:fldChar w:fldCharType="separate"/>
          </w:r>
          <w:r w:rsidR="00B148D6">
            <w:rPr>
              <w:noProof/>
            </w:rPr>
            <w:t>[12]</w:t>
          </w:r>
          <w:r w:rsidR="00DF08C0">
            <w:rPr>
              <w:noProof/>
            </w:rPr>
            <w:fldChar w:fldCharType="end"/>
          </w:r>
        </w:sdtContent>
      </w:sdt>
      <w:r>
        <w:t xml:space="preserve">. Auch hilfreich sind Fitnessdaten zur Prävention von Verletzungen. Mit Fitness-Trackern kann die Belastung eines Athleten überwacht werden und bei Anzeichen von Übertraining, welches zu Verletzungen führen kann, kann vorzeitig eingegriffen werden </w:t>
      </w:r>
      <w:sdt>
        <w:sdtPr>
          <w:alias w:val="To edit, see citavi.com/edit"/>
          <w:tag w:val="CitaviPlaceholder#47f4d5cb-09e4-4ba9-bc07-8591dff6749d"/>
          <w:id w:val="643470513"/>
          <w:placeholder>
            <w:docPart w:val="DefaultPlaceholder_-1854013440"/>
          </w:placeholder>
        </w:sdtPr>
        <w:sdtEndPr/>
        <w:sdtContent>
          <w:r>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DA0MDA5LWE3YmMtNDVlNy04ZGE4LWRkM2UwMTA1ZWYwYyIsIlJhbmdlTGVuZ3RoIjozLCJSZWZlcmVuY2VJZCI6IjJhZGQyYTNiLTNhMGQtNGQ1OS04MDA2LTU4MjBlMTAxOGFh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9uYSIsIkxhc3ROYW1lIjoiSGFsc29uIiwiTWlkZGxlTmFtZSI6IkwuIiwiUHJvdGVjdGVkIjpmYWxzZSwiU2V4IjoxLCJDcmVhdGVkQnkiOiJfRHNjaG9uYmUiLCJDcmVhdGVkT24iOiIyMDIyLTA1LTI1VDE0OjEwOjA5IiwiTW9kaWZpZWRCeSI6Il9Ec2Nob25iZSIsIklkIjoiZjRiNWQwNWUtMDA4OS00MzExLWE0NWItYjUwZmE5ODQ1YzZjIiwiTW9kaWZpZWRPbiI6IjIwMjItMDUtMjVUMTQ6MTA6MD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SGFsc29uIDIwMTQgLSBNb25pdG9yaW5nIHRyYWluaW5nIGxvYWQgdG8gdW5kZXJzdGFuZCAoMik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kuMjAxNCIsIkRvaSI6IjEwLjEwMDcvczQwMjc5LTAxNC0wMjUzLXo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y5zcHJpbmdlci5jb20vYXJ0aWNsZS8xMC4xMDA3L3M0MDI3OS0wMTQtMDI1My16IiwiVXJpU3RyaW5nIjoiaHR0cHM6Ly9saW5rLnNwcmluZ2VyLmNvbS9hcnRpY2xlLzEwLjEwMDcvczQwMjc5LTAxNC0wMjUzLXo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NDoxMDowOSIsIk1vZGlmaWVkQnkiOiJfRHNjaG9uYmUiLCJJZCI6IjkyNWI2YmI4LTI4NTYtNGY2OC1iZDU2LWM2OGI3NDkwNGE3YSIsIk1vZGlmaWVkT24iOiIyMDIyLTA1LTI1VDE0OjEw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DIxMzM3MyIsIlVyaVN0cmluZyI6Imh0dHBzOi8vd3d3Lm5jYmkubmxtLm5paC5nb3YvcG1jL2FydGljbGVzL1BNQzQyMTMz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zY2hvbmJlIiwiQ3JlYXRlZE9uIjoiMjAyMi0wNS0yNVQxNDoxMDoxMiIsIk1vZGlmaWVkQnkiOiJfRHNjaG9uYmUiLCJJZCI6Ijc2ZGM2NmNmLWQxY2UtNGZhYy1iNDYxLTQyZjAwZmQyMWMwNSIsIk1vZGlmaWVkT24iOiIyMDIyLTA1LTI1VDE0OjEw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UyMDA2NjYiLCJVcmlTdHJpbmciOiJodHRwOi8vd3d3Lm5jYmkubmxtLm5paC5nb3YvcHVibWVkLzI1MjAwNjY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TA6MTEiLCJNb2RpZmllZEJ5IjoiX0RzY2hvbmJlIiwiSWQiOiJkNDNmNWQ1NS1iNjMzLTQyZDItOWIxMy1lNzA2NzIzYjNiNWQiLCJNb2RpZmllZE9uIjoiMjAyMi0wNS0yNVQxNDoxMDoxM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QwMjc5LTAxNC0wMjUzLXoiLCJVcmlTdHJpbmciOiJodHRwczovL2RvaS5vcmcvMTAuMTAwNy9zNDAyNzktMDE0LTAyNTMte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lBNQzUxMzQ1MDYiLCJVcmlTdHJpbmciOiJodHRwczovL3d3dy5uY2JpLm5sbS5uaWguZ292L3BtYy9hcnRpY2xlcy9QTUM1MTM0NTA2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Q6MTA6MzMiLCJNb2RpZmllZEJ5IjoiX0RzY2hvbmJlIiwiSWQiOiI5NzkyYjJjZS0zNWI2LTRiM2QtYThjZC04Zjc5NGIxYmY1YWUiLCJNb2RpZmllZE9uIjoiMjAyMi0wNS0yNVQxNDoxMDoz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MzOTAvczE2MTExODQ3IiwiVXJpU3RyaW5nIjoiaHR0cHM6Ly9kb2kub3JnLzEwLjMzOTAvczE2MTExODQ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MTA6MzMiLCJNb2RpZmllZEJ5IjoiX0RzY2hvbmJlIiwiSWQiOiJkNTQzYzlkYi01Zjk3LTQ1ZDQtYjNlZi00NDM3MzMyODYwMWUiLCJNb2RpZmllZE9uIjoiMjAyMi0wNS0yNVQxNDoxMDozMy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3ODI3ODgwIiwiVXJpU3RyaW5nIjoiaHR0cDovL3d3dy5uY2JpLm5sbS5uaWguZ292L3B1Ym1lZC8yNzgyNzg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}</w:instrText>
          </w:r>
          <w:r>
            <w:rPr>
              <w:noProof/>
            </w:rPr>
            <w:fldChar w:fldCharType="separate"/>
          </w:r>
          <w:r w:rsidR="00B148D6">
            <w:rPr>
              <w:noProof/>
            </w:rPr>
            <w:t>[13, 14]</w:t>
          </w:r>
          <w:r>
            <w:rPr>
              <w:noProof/>
            </w:rPr>
            <w:fldChar w:fldCharType="end"/>
          </w:r>
        </w:sdtContent>
      </w:sdt>
      <w:r>
        <w:t>.</w:t>
      </w:r>
    </w:p>
    <w:p w14:paraId="385B6507" w14:textId="562FAA69" w:rsidR="001E6E04" w:rsidRDefault="001E6E04" w:rsidP="001E6E04">
      <w:pPr>
        <w:pStyle w:val="Heading3"/>
        <w:numPr>
          <w:ilvl w:val="1"/>
          <w:numId w:val="4"/>
        </w:numPr>
      </w:pPr>
      <w:bookmarkStart w:id="9" w:name="_Toc105777617"/>
      <w:r>
        <w:t>Fitness-Daten und wie sie helfen können</w:t>
      </w:r>
      <w:bookmarkEnd w:id="9"/>
    </w:p>
    <w:p w14:paraId="39D64B58" w14:textId="7915C6BB" w:rsidR="00505151" w:rsidRDefault="00505151" w:rsidP="001E6E04">
      <w:pPr>
        <w:pStyle w:val="02Flietext"/>
      </w:pPr>
      <w:r>
        <w:t xml:space="preserve">Fitness-Tracker können verschiedenste Daten sammeln. Dabei sind Herzfrequenz, Distanz und Höhe von den meisten Trackern unterstützt. </w:t>
      </w:r>
      <w:r w:rsidR="00C943B1">
        <w:t>Im Folgenden wird näher darauf eingegangen, was diese Daten aussagen und wie sie beim Training helfen können.</w:t>
      </w:r>
    </w:p>
    <w:p w14:paraId="3F592E9E" w14:textId="4D206774" w:rsidR="00F426FA" w:rsidRDefault="00C943B1" w:rsidP="001E6E04">
      <w:pPr>
        <w:pStyle w:val="02Flietext"/>
      </w:pPr>
      <w:r>
        <w:t xml:space="preserve">Die </w:t>
      </w:r>
      <w:r w:rsidR="001E6E04">
        <w:t>Herzfrequenz</w:t>
      </w:r>
      <w:r>
        <w:t xml:space="preserve"> gibt an, wie oft das Herz pro Minute schlägt. Die Einheit, in der die Herzfrequenz gemessen </w:t>
      </w:r>
      <w:r w:rsidR="00BB5784">
        <w:t>wird,</w:t>
      </w:r>
      <w:r>
        <w:t xml:space="preserve"> ist </w:t>
      </w:r>
      <w:r w:rsidR="00660661">
        <w:t>bpm (</w:t>
      </w:r>
      <w:r>
        <w:t>Schläge pro Minute)</w:t>
      </w:r>
      <w:r w:rsidR="00BB5784">
        <w:t>.</w:t>
      </w:r>
      <w:r w:rsidR="0002014D">
        <w:t xml:space="preserve"> </w:t>
      </w:r>
      <w:r w:rsidR="00343AD6">
        <w:t xml:space="preserve">Die Herzfrequenz zu tracken ist sinnvoll, da sie als Messgröße zur Einschätzung der Trainingsintensität verwendet werden kann. </w:t>
      </w:r>
      <w:r w:rsidR="00FB760F">
        <w:t xml:space="preserve">Das trifft besonders bei Ausdauertrainings zu. </w:t>
      </w:r>
      <w:r w:rsidR="00F426FA">
        <w:t xml:space="preserve">Dazu wird zuerst die maximale Herzfrequenz ermittelt. Ein ungefährer Wert lässt sich aus dem Lebensalter in Jahren </w:t>
      </w:r>
      <w:r w:rsidR="009D38BA">
        <w:t xml:space="preserve">LA folgendermaßen berechnen. </w:t>
      </w:r>
      <w:sdt>
        <w:sdtPr>
          <w:alias w:val="To edit, see citavi.com/edit"/>
          <w:tag w:val="CitaviPlaceholder#0a458866-aab5-4f05-9ab7-5fe91f5f671a"/>
          <w:id w:val="1107705384"/>
          <w:placeholder>
            <w:docPart w:val="DefaultPlaceholder_-1854013440"/>
          </w:placeholder>
        </w:sdtPr>
        <w:sdtContent>
          <w:r w:rsidR="009D38BA">
            <w:rPr>
              <w:noProof/>
            </w:rPr>
            <w:fldChar w:fldCharType="begin"/>
          </w:r>
          <w:r w:rsidR="009D38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jc2ZmFjLTQ4NmYtNDg3OS1iYzk1LTM5MGEyMjZjMjQ4ZCIsIlJhbmdlTGVuZ3RoIjo0LCJSZWZlcmVuY2VJZCI6IjVhZGY3NDdlLTQxMjMtNDUxZS04M2Q2LTU5NmU4YjI0NW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zODM1NDYxMzE0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k2MDc1NDU5MyIsIlVyaVN0cmluZyI6Imh0dHA6Ly93d3cud29ybGRjYXQub3JnL29jbGMvOTYwNzU0N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}</w:instrText>
          </w:r>
          <w:r w:rsidR="009D38BA">
            <w:rPr>
              <w:noProof/>
            </w:rPr>
            <w:fldChar w:fldCharType="separate"/>
          </w:r>
          <w:r w:rsidR="009D38BA">
            <w:rPr>
              <w:noProof/>
            </w:rPr>
            <w:t>[15]</w:t>
          </w:r>
          <w:r w:rsidR="009D38BA">
            <w:rPr>
              <w:noProof/>
            </w:rPr>
            <w:fldChar w:fldCharType="end"/>
          </w:r>
        </w:sdtContent>
      </w:sdt>
      <w:r w:rsidR="00F426FA">
        <w:t xml:space="preserve"> </w:t>
      </w:r>
    </w:p>
    <w:p w14:paraId="4893F67B" w14:textId="78A4C5B8" w:rsidR="00F426FA" w:rsidRPr="00F426FA" w:rsidRDefault="00F426FA" w:rsidP="001E6E04">
      <w:pPr>
        <w:pStyle w:val="02Flietext"/>
      </w:pPr>
      <m:oMathPara>
        <m:oMath>
          <m:r>
            <w:rPr>
              <w:rFonts w:ascii="Cambria Math" w:hAnsi="Cambria Math"/>
            </w:rPr>
            <m:t>HFmax=(220-LA)bpm</m:t>
          </m:r>
        </m:oMath>
      </m:oMathPara>
    </w:p>
    <w:p w14:paraId="0B0735BB" w14:textId="6C38F9BB" w:rsidR="009D38BA" w:rsidRDefault="009D38BA" w:rsidP="001E6E04">
      <w:pPr>
        <w:pStyle w:val="02Flietext"/>
      </w:pPr>
      <w:r>
        <w:t xml:space="preserve">Mit Hilfe der so ermittelten maximalen Herzfrequenz kann nun zu jedem Moment im Training die Intensität ermittelt werden. </w:t>
      </w:r>
      <w:r w:rsidR="000A532F">
        <w:t>Dazu wird berechnet, wieviel Prozent die momentane Herzfrequenz von der maximalen Herzfrequenz entspricht. Bei einer maximalen Herzfrequenz von beispielsweise 200, entspricht eine Herzfrequenz von 160 im Training einer Intensität von 80 Prozent.</w:t>
      </w:r>
      <w:r w:rsidR="00397625">
        <w:t xml:space="preserve"> Trainings können dann in verschiedene Intensitätsstufen eingeteilt werden, welche</w:t>
      </w:r>
      <w:r w:rsidR="00F418AC">
        <w:t xml:space="preserve"> verschiedene Ziele erreichen können</w:t>
      </w:r>
      <w:r w:rsidR="00397625">
        <w:t>.</w:t>
      </w:r>
      <w:r w:rsidR="00C82A75">
        <w:t xml:space="preserve"> </w:t>
      </w:r>
      <w:sdt>
        <w:sdtPr>
          <w:alias w:val="To edit, see citavi.com/edit"/>
          <w:tag w:val="CitaviPlaceholder#ff336bd4-c2fc-40e9-8c22-c1c193932fb7"/>
          <w:id w:val="411983128"/>
          <w:placeholder>
            <w:docPart w:val="DefaultPlaceholder_-1854013440"/>
          </w:placeholder>
        </w:sdtPr>
        <w:sdtContent>
          <w:r w:rsidR="00C82A75">
            <w:rPr>
              <w:noProof/>
            </w:rPr>
            <w:fldChar w:fldCharType="begin"/>
          </w:r>
          <w:r w:rsidR="00C82A7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WM3Njg1LTA2NjktNGFkYi04ZTY3LTk0OGMxYTA5MmVkNCIsIlJhbmdlTGVuZ3RoIjo0LCJSZWZlcmVuY2VJZCI6ImMyOGI5ZjQwLWNhY2MtNDI0Yy04MDQxLTY4NzdiMmEzODd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MDYwNTIzOTQiLCJVcmlTdHJpbmciOiJodHRwOi8vd3d3LndvcmxkY2F0Lm9yZy9vY2xjLzkwNjA1MjM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NmZjMzNmJkNC1jMmZjLTQwZTktOGMyMi1jMWMxOTM5MzJmYjciLCJUZXh0IjoiWzE2XSIsIldBSVZlcnNpb24iOiI2LjcuMC4wIn0=}</w:instrText>
          </w:r>
          <w:r w:rsidR="00C82A75">
            <w:rPr>
              <w:noProof/>
            </w:rPr>
            <w:fldChar w:fldCharType="separate"/>
          </w:r>
          <w:r w:rsidR="00C82A75">
            <w:rPr>
              <w:noProof/>
            </w:rPr>
            <w:t>[16]</w:t>
          </w:r>
          <w:r w:rsidR="00C82A75">
            <w:rPr>
              <w:noProof/>
            </w:rPr>
            <w:fldChar w:fldCharType="end"/>
          </w:r>
        </w:sdtContent>
      </w:sdt>
    </w:p>
    <w:p w14:paraId="61A1A706" w14:textId="27DEF944" w:rsidR="00C6521E" w:rsidRDefault="00C6521E" w:rsidP="001E6E04">
      <w:pPr>
        <w:pStyle w:val="02Flietext"/>
      </w:pPr>
      <w:r>
        <w:lastRenderedPageBreak/>
        <w:t xml:space="preserve">Neben der Ermittlung der Intensität über die Herzfrequenz kann sie auch über die Laktatkonzentration im Blut festgestellt werden. Solche Messungen sind aber von handelsüblichen Fitness-Trackern </w:t>
      </w:r>
      <w:r w:rsidR="00402805">
        <w:t>heutzutage n</w:t>
      </w:r>
      <w:r>
        <w:t xml:space="preserve">icht unterstützt. </w:t>
      </w:r>
      <w:sdt>
        <w:sdtPr>
          <w:alias w:val="To edit, see citavi.com/edit"/>
          <w:tag w:val="CitaviPlaceholder#5b6fd23d-7fa5-419e-b538-39f3be38b87d"/>
          <w:id w:val="-847944335"/>
          <w:placeholder>
            <w:docPart w:val="DefaultPlaceholder_-1854013440"/>
          </w:placeholder>
        </w:sdtPr>
        <w:sdtContent>
          <w:r w:rsidR="00C82A75">
            <w:rPr>
              <w:noProof/>
            </w:rPr>
            <w:fldChar w:fldCharType="begin"/>
          </w:r>
          <w:r w:rsidR="00C82A7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NGFmODIyLTNmOGItNDFlMy1iZmZmLTI1YmQ1M2Y3YjUxNiIsIlJhbmdlTGVuZ3RoIjo0LCJSZWZlcmVuY2VJZCI6IjVhZGY3NDdlLTQxMjMtNDUxZS04M2Q2LTU5NmU4YjI0NW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zODM1NDYxMzE0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d3d3LndvcmxkY2F0Lm9yZy9vY2xjLzk2MDc1NDU5MyIsIlVyaVN0cmluZyI6Imh0dHA6Ly93d3cud29ybGRjYXQub3JnL29jbGMvOTYwNzU0N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}</w:instrText>
          </w:r>
          <w:r w:rsidR="00C82A75">
            <w:rPr>
              <w:noProof/>
            </w:rPr>
            <w:fldChar w:fldCharType="separate"/>
          </w:r>
          <w:r w:rsidR="00C82A75">
            <w:rPr>
              <w:noProof/>
            </w:rPr>
            <w:t>[15]</w:t>
          </w:r>
          <w:r w:rsidR="00C82A75">
            <w:rPr>
              <w:noProof/>
            </w:rPr>
            <w:fldChar w:fldCharType="end"/>
          </w:r>
        </w:sdtContent>
      </w:sdt>
    </w:p>
    <w:p w14:paraId="7FC25DF3" w14:textId="77777777" w:rsidR="00FE6CAB" w:rsidRDefault="00FE6CAB" w:rsidP="00FE6CAB">
      <w:pPr>
        <w:pStyle w:val="02Flietext"/>
        <w:keepNext/>
        <w:jc w:val="center"/>
      </w:pPr>
      <w:r w:rsidRPr="00FE6CAB">
        <w:drawing>
          <wp:inline distT="0" distB="0" distL="0" distR="0" wp14:anchorId="4C12DBE7" wp14:editId="096A985F">
            <wp:extent cx="3619500" cy="4331532"/>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18"/>
                    <a:stretch>
                      <a:fillRect/>
                    </a:stretch>
                  </pic:blipFill>
                  <pic:spPr>
                    <a:xfrm>
                      <a:off x="0" y="0"/>
                      <a:ext cx="3625041" cy="4338163"/>
                    </a:xfrm>
                    <a:prstGeom prst="rect">
                      <a:avLst/>
                    </a:prstGeom>
                  </pic:spPr>
                </pic:pic>
              </a:graphicData>
            </a:graphic>
          </wp:inline>
        </w:drawing>
      </w:r>
    </w:p>
    <w:p w14:paraId="51A6A63F" w14:textId="00507B77" w:rsidR="00FE6CAB" w:rsidRDefault="00FE6CAB" w:rsidP="00FE6CAB">
      <w:pPr>
        <w:pStyle w:val="Caption"/>
      </w:pPr>
      <w:bookmarkStart w:id="10" w:name="_Ref105768717"/>
      <w:bookmarkStart w:id="11" w:name="_Toc105777911"/>
      <w:r>
        <w:t xml:space="preserve">Abbildung </w:t>
      </w:r>
      <w:fldSimple w:instr=" SEQ Abbildung \* ARABIC ">
        <w:r w:rsidR="00E86A7A">
          <w:rPr>
            <w:noProof/>
          </w:rPr>
          <w:t>1</w:t>
        </w:r>
      </w:fldSimple>
      <w:bookmarkEnd w:id="10"/>
      <w:r w:rsidR="003F192A">
        <w:t xml:space="preserve">: </w:t>
      </w:r>
      <w:r w:rsidR="00881F31">
        <w:t>V</w:t>
      </w:r>
      <w:r w:rsidR="003F192A">
        <w:t xml:space="preserve">erschiedene Trainingsarten </w:t>
      </w:r>
      <w:sdt>
        <w:sdtPr>
          <w:alias w:val="To edit, see citavi.com/edit"/>
          <w:tag w:val="CitaviPlaceholder#51639caf-1e6e-4340-a935-45077abdb1b4"/>
          <w:id w:val="-1402516300"/>
          <w:placeholder>
            <w:docPart w:val="DefaultPlaceholder_-1854013440"/>
          </w:placeholder>
        </w:sdtPr>
        <w:sdtContent>
          <w:r w:rsidR="003F192A">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mIzOWQwLTQ2NDQtNDAyZi1iMzdkLWI5NTlkNzRhMTc1OSIsIlJhbmdlTGVuZ3RoIjo0LCJSZWZlcmVuY2VJZCI6ImMyOGI5ZjQwLWNhY2MtNDI0Yy04MDQxLTY4NzdiMmEzODd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MDYwNTIzOTQiLCJVcmlTdHJpbmciOiJodHRwOi8vd3d3LndvcmxkY2F0Lm9yZy9vY2xjLzkwNjA1MjM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M1MTYzOWNhZi0xZTZlLTQzNDAtYTkzNS00NTA3N2FiZGIxYjQiLCJUZXh0IjoiWzE2XSIsIldBSVZlcnNpb24iOiI2LjcuMC4wIn0=}</w:instrText>
          </w:r>
          <w:r w:rsidR="003F192A">
            <w:rPr>
              <w:noProof/>
            </w:rPr>
            <w:fldChar w:fldCharType="separate"/>
          </w:r>
          <w:r w:rsidR="003F192A">
            <w:rPr>
              <w:noProof/>
            </w:rPr>
            <w:t>[16]</w:t>
          </w:r>
          <w:r w:rsidR="003F192A">
            <w:rPr>
              <w:noProof/>
            </w:rPr>
            <w:fldChar w:fldCharType="end"/>
          </w:r>
        </w:sdtContent>
      </w:sdt>
      <w:bookmarkEnd w:id="11"/>
    </w:p>
    <w:p w14:paraId="415DE50D" w14:textId="0C78DD50" w:rsidR="00CC0249" w:rsidRDefault="00634BA2" w:rsidP="001E6E04">
      <w:pPr>
        <w:pStyle w:val="02Flietext"/>
      </w:pPr>
      <w:r>
        <w:t>I</w:t>
      </w:r>
      <w:r w:rsidR="00FE6CAB">
        <w:t xml:space="preserve">n </w:t>
      </w:r>
      <w:r w:rsidR="00FE6CAB">
        <w:fldChar w:fldCharType="begin"/>
      </w:r>
      <w:r w:rsidR="00FE6CAB">
        <w:instrText xml:space="preserve"> REF _Ref105768717 \h </w:instrText>
      </w:r>
      <w:r w:rsidR="00FE6CAB">
        <w:fldChar w:fldCharType="separate"/>
      </w:r>
      <w:r w:rsidR="00E86A7A">
        <w:t xml:space="preserve">Abbildung </w:t>
      </w:r>
      <w:r w:rsidR="00E86A7A">
        <w:rPr>
          <w:noProof/>
        </w:rPr>
        <w:t>1</w:t>
      </w:r>
      <w:r w:rsidR="00FE6CAB">
        <w:fldChar w:fldCharType="end"/>
      </w:r>
      <w:r w:rsidR="00FE6CAB">
        <w:t xml:space="preserve"> sind verschiedene Trainingsarten mit verschiedenen Zielen und den dazu passenden Intensitäten dargestellt. </w:t>
      </w:r>
      <w:r w:rsidR="003F192A">
        <w:t>So gibt es das Wettkampspezifische Ausdauertraining (WSA-Training), zwei Grundlagenausdauertraining (GA-Training), zwei Kraftausdauertrainings (KA-Training) und das Kompensationstraining (KOMP-Training). Jede Art von Training hat einen anderen Zweck und ist in verschiedenen Situationen sinnvoll</w:t>
      </w:r>
      <w:r w:rsidR="00666E2D">
        <w:t xml:space="preserve"> </w:t>
      </w:r>
      <w:sdt>
        <w:sdtPr>
          <w:alias w:val="To edit, see citavi.com/edit"/>
          <w:tag w:val="CitaviPlaceholder#f1c44fa3-1d14-40c6-b776-c981a54a975d"/>
          <w:id w:val="-619755589"/>
          <w:placeholder>
            <w:docPart w:val="DefaultPlaceholder_-1854013440"/>
          </w:placeholder>
        </w:sdtPr>
        <w:sdtContent>
          <w:r w:rsidR="00FA0CB8">
            <w:rPr>
              <w:noProof/>
            </w:rPr>
            <w:fldChar w:fldCharType="begin"/>
          </w:r>
          <w:r w:rsidR="00FA0C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k0ZTNmLWQzOTMtNDU4My04YTY3LWRlNTIwZGZhMDk1MyIsIlJhbmdlTGVuZ3RoIjo0LCJSZWZlcmVuY2VJZCI6ImMyOGI5ZjQwLWNhY2MtNDI0Yy04MDQxLTY4NzdiMmEzODd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MDYwNTIzOTQiLCJVcmlTdHJpbmciOiJodHRwOi8vd3d3LndvcmxkY2F0Lm9yZy9vY2xjLzkwNjA1MjM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NmMWM0NGZhMy0xZDE0LTQwYzYtYjc3Ni1jOTgxYTU0YTk3NWQiLCJUZXh0IjoiWzE2XSIsIldBSVZlcnNpb24iOiI2LjcuMC4wIn0=}</w:instrText>
          </w:r>
          <w:r w:rsidR="00FA0CB8">
            <w:rPr>
              <w:noProof/>
            </w:rPr>
            <w:fldChar w:fldCharType="separate"/>
          </w:r>
          <w:r w:rsidR="00FA0CB8">
            <w:rPr>
              <w:noProof/>
            </w:rPr>
            <w:t>[16]</w:t>
          </w:r>
          <w:r w:rsidR="00FA0CB8">
            <w:rPr>
              <w:noProof/>
            </w:rPr>
            <w:fldChar w:fldCharType="end"/>
          </w:r>
        </w:sdtContent>
      </w:sdt>
      <w:r w:rsidR="00666E2D">
        <w:t>.</w:t>
      </w:r>
      <w:r w:rsidR="003F192A">
        <w:t xml:space="preserve"> </w:t>
      </w:r>
      <w:r w:rsidR="009F4627">
        <w:t>Trainings mit einer eher niedrigen Intensität wie das GA 1-Train</w:t>
      </w:r>
      <w:r w:rsidR="007A0D90">
        <w:t>in</w:t>
      </w:r>
      <w:r w:rsidR="009F4627">
        <w:t xml:space="preserve">g oder das KA 1-Training </w:t>
      </w:r>
      <w:r w:rsidR="007A0D90">
        <w:t xml:space="preserve">sind beispielsweise besser dazu geeignet die aerobe Leistungsfähigkeit zu verbessern. </w:t>
      </w:r>
    </w:p>
    <w:p w14:paraId="42761146" w14:textId="2B88FCFB" w:rsidR="001E6E04" w:rsidRPr="001E6E04" w:rsidRDefault="007A0D90" w:rsidP="001E6E04">
      <w:pPr>
        <w:pStyle w:val="02Flietext"/>
      </w:pPr>
      <w:r>
        <w:lastRenderedPageBreak/>
        <w:t>Trainings mit einer höheren Intensität wie das GA 2-Training oder das KA 2-Training hingegen, verbessern die aerob/anaerobe Leistungsfähigkeit.</w:t>
      </w:r>
      <w:r w:rsidR="00E947A7">
        <w:t xml:space="preserve"> </w:t>
      </w:r>
      <w:sdt>
        <w:sdtPr>
          <w:alias w:val="To edit, see citavi.com/edit"/>
          <w:tag w:val="CitaviPlaceholder#64c2bca5-d0e1-4ab1-b88f-9b73efd16ae3"/>
          <w:id w:val="1293878176"/>
          <w:placeholder>
            <w:docPart w:val="DefaultPlaceholder_-1854013440"/>
          </w:placeholder>
        </w:sdtPr>
        <w:sdtContent>
          <w:r w:rsidR="00E947A7">
            <w:rPr>
              <w:noProof/>
            </w:rPr>
            <w:fldChar w:fldCharType="begin"/>
          </w:r>
          <w:r w:rsidR="00E947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TNmZmRkLTg4NDMtNDNlYi1iMjViLWQxYzY4NWZiZDdkYyIsIlJhbmdlTGVuZ3RoIjo0LCJSZWZlcmVuY2VJZCI6ImMyOGI5ZjQwLWNhY2MtNDI0Yy04MDQxLTY4NzdiMmEzODd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3b3JsZGNhdC5vcmcvb2NsYy85MDYwNTIzOTQiLCJVcmlTdHJpbmciOiJodHRwOi8vd3d3LndvcmxkY2F0Lm9yZy9vY2xjLzkwNjA1MjM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}</w:instrText>
          </w:r>
          <w:r w:rsidR="00E947A7">
            <w:rPr>
              <w:noProof/>
            </w:rPr>
            <w:fldChar w:fldCharType="separate"/>
          </w:r>
          <w:r w:rsidR="00E947A7">
            <w:rPr>
              <w:noProof/>
            </w:rPr>
            <w:t>[16]</w:t>
          </w:r>
          <w:r w:rsidR="00E947A7">
            <w:rPr>
              <w:noProof/>
            </w:rPr>
            <w:fldChar w:fldCharType="end"/>
          </w:r>
        </w:sdtContent>
      </w:sdt>
    </w:p>
    <w:p w14:paraId="3D0EB9AD" w14:textId="2B4E2043" w:rsidR="00D24802" w:rsidRDefault="00EB78AB" w:rsidP="00D24802">
      <w:pPr>
        <w:pStyle w:val="Heading3"/>
        <w:numPr>
          <w:ilvl w:val="1"/>
          <w:numId w:val="4"/>
        </w:numPr>
      </w:pPr>
      <w:bookmarkStart w:id="12" w:name="_Toc105777618"/>
      <w:r>
        <w:t>Fitness-Tracking und soziale Plattformen</w:t>
      </w:r>
      <w:bookmarkEnd w:id="12"/>
    </w:p>
    <w:p w14:paraId="6F387DCF" w14:textId="540DCEC0" w:rsidR="00D24802" w:rsidRDefault="00D24802" w:rsidP="00D24802">
      <w:pPr>
        <w:pStyle w:val="02Flietext"/>
      </w:pPr>
      <w:r w:rsidRPr="00D24802">
        <w:t xml:space="preserve">Fitness-Tracker allein haben das Potential </w:t>
      </w:r>
      <w:r w:rsidR="00A7120B">
        <w:t>Nutzer</w:t>
      </w:r>
      <w:r w:rsidRPr="00D24802">
        <w:t xml:space="preserve"> zu motivieren und können für das Training hilfreiche Daten sammeln. Häufig werden Fitness-Tracker jedoch in Kombination mit sozialen Plattformen verwendet, welche den </w:t>
      </w:r>
      <w:r w:rsidR="00A7120B">
        <w:t>Nutzern</w:t>
      </w:r>
      <w:r w:rsidRPr="00D24802">
        <w:t xml:space="preserve"> weitere Anreize liefern sollen Ihre Ziele zu erreichen oder gar zu übertreffen. Solche Plattformen nutzen Techniken zur Verhaltensänderung. Darunter am prominentesten Selbstüberwachung, Performance-Feedbacks und Zielsetzungen, sowie Stress-Management, </w:t>
      </w:r>
      <w:r w:rsidR="00C16503">
        <w:t xml:space="preserve">das Aufschauen zu </w:t>
      </w:r>
      <w:r w:rsidRPr="00D24802">
        <w:t>Vorbilder</w:t>
      </w:r>
      <w:r w:rsidR="00C16503">
        <w:t>n</w:t>
      </w:r>
      <w:r w:rsidRPr="00D24802">
        <w:t xml:space="preserve"> und Simulationen von motivierenden Gesprächsführungen </w:t>
      </w:r>
      <w:sdt>
        <w:sdtPr>
          <w:alias w:val="To edit, see citavi.com/edit"/>
          <w:tag w:val="CitaviPlaceholder#5c1ad352-4daf-42b5-9f73-7e1d4fe97fd5"/>
          <w:id w:val="-1026635872"/>
          <w:placeholder>
            <w:docPart w:val="DefaultPlaceholder_-1854013440"/>
          </w:placeholder>
        </w:sdtPr>
        <w:sdtEndPr/>
        <w:sdtContent>
          <w:r w:rsidR="001942D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jc2ZWZkLTJhZDctNDA4Mi05YWE3LTljZDVhYWVhMTg4NCIsIlJhbmdlTGVuZ3RoIjo0LCJSZWZlcmVuY2VJZCI6IjIzYjhmOWZjLTUzMjktNDIxYi05ZDEyLWI0OTkzYjI2Mm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0MTMyMjEzIiwiVXJpU3RyaW5nIjoiaHR0cHM6Ly93d3cubmNiaS5ubG0ubmloLmdvdi9wbWMvYXJ0aWNsZXMvUE1DNDEzMjIx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HNjaG9uYmUiLCJDcmVhdGVkT24iOiIyMDIyLTA1LTI1VDE0OjEyOjE5IiwiTW9kaWZpZWRCeSI6Il9Ec2Nob25iZSIsIklkIjoiZWIxZmM5MzEtYTcxMS00NTRhLWI2MjMtNzZhMjQ4OWM2ZDdmIiwiTW9kaWZpZWRPbiI6IjIwMjItMDUtMjVUMTQ6MTI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3MxMjk2Ni0wMTQtMDA5Ny05IiwiVXJpU3RyaW5nIjoiaHR0cHM6Ly9kb2kub3JnLzEwLjExODYvczEyOTY2LTAxNC0wMDk3L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xMjoxOSIsIk1vZGlmaWVkQnkiOiJfRHNjaG9uYmUiLCJJZCI6ImMwNTQyNGRkLWVhZjEtNDgxZS05MGNmLWIzYzYwMTIzNDQ5NiIsIk1vZGlmaWVkT24iOiIyMDIyLTA1LTI1VDE0OjEyOjE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NTk5ODEiLCJVcmlTdHJpbmciOiJodHRwOi8vd3d3Lm5jYmkubmxtLm5paC5nb3YvcHVibWVkLzI1MDU5OTg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}</w:instrText>
          </w:r>
          <w:r w:rsidR="001942D8">
            <w:rPr>
              <w:noProof/>
            </w:rPr>
            <w:fldChar w:fldCharType="separate"/>
          </w:r>
          <w:r w:rsidR="003F192A">
            <w:rPr>
              <w:noProof/>
            </w:rPr>
            <w:t>[17]</w:t>
          </w:r>
          <w:r w:rsidR="001942D8">
            <w:rPr>
              <w:noProof/>
            </w:rPr>
            <w:fldChar w:fldCharType="end"/>
          </w:r>
        </w:sdtContent>
      </w:sdt>
      <w:r w:rsidRPr="00D24802">
        <w:t xml:space="preserve">. Das Einbinden von Fitness-Trackern in soziale Plattformen hat einerseits den Vorteil, dass die </w:t>
      </w:r>
      <w:r w:rsidR="00A7120B">
        <w:t>Nutzer</w:t>
      </w:r>
      <w:r w:rsidRPr="00D24802">
        <w:t xml:space="preserve"> den Fitness-Tracker zuverlässiger verwenden und weniger </w:t>
      </w:r>
      <w:r w:rsidR="00A7120B">
        <w:t>Nutzer</w:t>
      </w:r>
      <w:r w:rsidRPr="00D24802">
        <w:t xml:space="preserve"> </w:t>
      </w:r>
      <w:r w:rsidR="00A7120B">
        <w:t>a</w:t>
      </w:r>
      <w:r w:rsidRPr="00D24802">
        <w:t>ufhören den Tracker zu verwenden</w:t>
      </w:r>
      <w:r w:rsidR="001942D8">
        <w:t xml:space="preserve"> </w:t>
      </w:r>
      <w:sdt>
        <w:sdtPr>
          <w:alias w:val="To edit, see citavi.com/edit"/>
          <w:tag w:val="CitaviPlaceholder#64580d35-38e6-4b67-9897-cef258dbd7b5"/>
          <w:id w:val="-573972928"/>
          <w:placeholder>
            <w:docPart w:val="DefaultPlaceholder_-1854013440"/>
          </w:placeholder>
        </w:sdtPr>
        <w:sdtEndPr/>
        <w:sdtContent>
          <w:r w:rsidR="001942D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TJlOGRjLTJhZDYtNDNlMS1iYzE5LWI2YmNkNDI3Zjc5OSIsIlJhbmdlTGVuZ3RoIjo0LCJSZWZlcmVuY2VJZCI6ImRiYmQxNTA5LTZlYzYtNDljNi1iZDJmLWFjYjUxNTA2N2U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DI1NDUzLjMwMjU2NTQiLCJVcmlTdHJpbmciOiJodHRwczovL2RvaS5vcmcvMTAuMTE0NS8zMDI1NDUzLjMwMjU2N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xMjo0NCIsIk1vZGlmaWVkQnkiOiJfRHNjaG9uYmUiLCJJZCI6IjY3NzQ1ODA0LTNhM2UtNDA5Ny1iOTA4LTgwMWExMTRmZGQwZiIsIk1vZGlmaWVkT24iOiIyMDIyLTA1LTI1VDE0OjEy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wMjU0NTMiLCJVcmlTdHJpbmciOiJodHRwczovL2RsLmFjbS5vcmcvZG9pL3Byb2NlZWRpbmdzLzEwLjExNDUvMzAyNTQ1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zAyNTQ1MyIsIlVyaVN0cmluZyI6Imh0dHBzOi8vZG9pLm9yZy8xMC4xMTQ1LzMwMjU0NT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xMjo0NCIsIk1vZGlmaWVkQnkiOiJfRHNjaG9uYmUiLCJJZCI6ImQ2Njg5ZDcyLWYxN2YtNGE4OC1hOTEyLThlZjgxMDRjNzYxNyIsIk1vZGlmaWVkT24iOiIyMDIyLTA1LTI1VDE0OjEyOjQ0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}</w:instrText>
          </w:r>
          <w:r w:rsidR="001942D8">
            <w:rPr>
              <w:noProof/>
            </w:rPr>
            <w:fldChar w:fldCharType="separate"/>
          </w:r>
          <w:r w:rsidR="003F192A">
            <w:rPr>
              <w:noProof/>
            </w:rPr>
            <w:t>[18]</w:t>
          </w:r>
          <w:r w:rsidR="001942D8">
            <w:rPr>
              <w:noProof/>
            </w:rPr>
            <w:fldChar w:fldCharType="end"/>
          </w:r>
        </w:sdtContent>
      </w:sdt>
      <w:r w:rsidRPr="00D24802">
        <w:t xml:space="preserve">. </w:t>
      </w:r>
      <w:r w:rsidR="00C16503">
        <w:t>Andererseits</w:t>
      </w:r>
      <w:r w:rsidRPr="00D24802">
        <w:t xml:space="preserve"> konnte </w:t>
      </w:r>
      <w:r w:rsidR="00C16503">
        <w:t xml:space="preserve">auch </w:t>
      </w:r>
      <w:r w:rsidRPr="00D24802">
        <w:t xml:space="preserve">beobachtet werden, dass </w:t>
      </w:r>
      <w:r w:rsidR="00612B5E">
        <w:t>Nutzer</w:t>
      </w:r>
      <w:r w:rsidRPr="00D24802">
        <w:t xml:space="preserve"> im Vergleich zum alleinigen Trainieren bei der zusätzlichen Nutzung von sozialen Plattformen länger physisch aktiv sind. Das ist sowohl bei kooperativen als auch bei kompetitiven sozialen Plattformen der Fall</w:t>
      </w:r>
      <w:r w:rsidR="001942D8">
        <w:t xml:space="preserve"> </w:t>
      </w:r>
      <w:sdt>
        <w:sdtPr>
          <w:alias w:val="To edit, see citavi.com/edit"/>
          <w:tag w:val="CitaviPlaceholder#85b72f78-d76b-4e36-8962-46126f060a9d"/>
          <w:id w:val="2146619712"/>
          <w:placeholder>
            <w:docPart w:val="DefaultPlaceholder_-1854013440"/>
          </w:placeholder>
        </w:sdtPr>
        <w:sdtEndPr/>
        <w:sdtContent>
          <w:r w:rsidR="001942D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DgwODYyLTMzMWUtNDBjZS04Yzk1LWUyYmNiNjAwYjIyZCIsIlJhbmdlTGVuZ3RoIjo0LCJSZWZlcmVuY2VJZCI6IjFmZjU0NWI3LTkwYmMtNDBkZi1hMjViLTE5NDIwOGU3MjZ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Q1LzI1OTIyMzUuMjU5MjI0MCIsIlVyaVN0cmluZyI6Imh0dHBzOi8vZG9pLm9yZy8xMC4xMTQ1LzI1OTIyMzUuMjU5MjI0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MTM6MTgiLCJNb2RpZmllZEJ5IjoiX0RzY2hvbmJlIiwiSWQiOiJmOTExNTdhMy00OTU5LTQzMmUtOGQ4OC1jMzIxMDVmM2JkZGEiLCJNb2RpZmllZE9uIjoiMjAyMi0wNS0yNVQxNDoxMz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kbC5hY20ub3JnL2NpdGF0aW9uLmNmbT9kb2lkPTI1OTIyMzUiLCJVcmlTdHJpbmciOiJodHRwOi8vZGwuYWNtLm9yZy9jaXRhdGlvbi5jZm0/ZG9pZD0yNTkyMjM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0NS8yNTkyMjM1IiwiVXJpU3RyaW5nIjoiaHR0cHM6Ly9kb2kub3JnLzEwLjExNDUvMjU5MjIz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}</w:instrText>
          </w:r>
          <w:r w:rsidR="001942D8">
            <w:rPr>
              <w:noProof/>
            </w:rPr>
            <w:fldChar w:fldCharType="separate"/>
          </w:r>
          <w:r w:rsidR="003F192A">
            <w:rPr>
              <w:noProof/>
            </w:rPr>
            <w:t>[19]</w:t>
          </w:r>
          <w:r w:rsidR="001942D8">
            <w:rPr>
              <w:noProof/>
            </w:rPr>
            <w:fldChar w:fldCharType="end"/>
          </w:r>
        </w:sdtContent>
      </w:sdt>
      <w:r w:rsidRPr="00D24802">
        <w:t>.</w:t>
      </w:r>
    </w:p>
    <w:p w14:paraId="57CA1863" w14:textId="68D07180" w:rsidR="00D24802" w:rsidRDefault="00D24802" w:rsidP="00D24802">
      <w:pPr>
        <w:pStyle w:val="Heading3"/>
        <w:numPr>
          <w:ilvl w:val="1"/>
          <w:numId w:val="4"/>
        </w:numPr>
        <w:tabs>
          <w:tab w:val="num" w:pos="792"/>
        </w:tabs>
      </w:pPr>
      <w:bookmarkStart w:id="13" w:name="_Toc105777619"/>
      <w:r>
        <w:t>Nachteile von Fitness-Trackern</w:t>
      </w:r>
      <w:bookmarkEnd w:id="13"/>
    </w:p>
    <w:p w14:paraId="488277B3" w14:textId="46B191CD" w:rsidR="00D24802" w:rsidRDefault="00D24802" w:rsidP="00D24802">
      <w:pPr>
        <w:pStyle w:val="02Flietext"/>
      </w:pPr>
      <w:r>
        <w:t>Zweifellos sind Fitness-Tracker essenziell für Profi- und Extremsportler. Der Gebrauch für Hobbysportler in der Freizeit kann aber auch von Nachteil sein. Beispielsweise kann ein zu starker Fokus auf die getrackten Fitnessdaten den Spaß des Sports nehmen</w:t>
      </w:r>
      <w:r w:rsidR="001942D8">
        <w:t xml:space="preserve"> </w:t>
      </w:r>
      <w:r w:rsidR="00C16503">
        <w:t xml:space="preserve">oder zu </w:t>
      </w:r>
      <w:r>
        <w:t>schlechter Laune während des Sports führen, wenn man gesetzte Ziele mal nicht erreicht und das sofort mittgeteilt bekommt</w:t>
      </w:r>
      <w:r w:rsidR="001942D8">
        <w:t xml:space="preserve"> </w:t>
      </w:r>
      <w:sdt>
        <w:sdtPr>
          <w:alias w:val="To edit, see citavi.com/edit"/>
          <w:tag w:val="CitaviPlaceholder#b72c0454-3012-466d-bc5c-881cd5c5b5df"/>
          <w:id w:val="-1332294333"/>
          <w:placeholder>
            <w:docPart w:val="DefaultPlaceholder_-1854013440"/>
          </w:placeholder>
        </w:sdtPr>
        <w:sdtEndPr/>
        <w:sdtContent>
          <w:r w:rsidR="001942D8">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TE1ZTRmLTY4YTEtNDNmNC04M2I0LTcyZWQ2MzI5OGRjZSIsIlJhbmdlTGVuZ3RoIjozLCJSZWZlcmVuY2VJZCI6ImFlNzY4NGEzLTcyMWMtNGY1Zi1iMTNmLWQ5OWZkMTYzZGV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1LjIwMjEiLCJEYXRlMiI6IjI2LjA1LjIwMjEiLCJEb2kiOiIxMC4zMzkwL3MyMTExMzY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xNDI0LTgyMjAvMjEvMTEvMzY4Ny9odG0iLCJVcmlTdHJpbmciOiJodHRwczovL3d3dy5tZHBpLmNvbS8xNDI0LTgyMjAvMjEvMTEvMzY4Ny9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Mzo1Njo0MiIsIk1vZGlmaWVkQnkiOiJfRHNjaG9uYmUiLCJJZCI6ImNlOWU5MTZkLWQyMmUtNGFhYS04MDgxLWMwMzAzOGVlMTZjNyIsIk1vZGlmaWVkT24iOiIyMDIyLTA1LTI1VDEzOjU2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wNzMxODEiLCJVcmlTdHJpbmciOiJodHRwOi8vd3d3Lm5jYmkubmxtLm5paC5nb3YvcHVibWVkLzM0MDczM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M6NTY6NDUiLCJNb2RpZmllZEJ5IjoiX0RzY2hvbmJlIiwiSWQiOiJlODVkNDFlMS04Yjc1LTQ5NmEtOGIxOS1lNmFjOTIzMjZjNGEiLCJNb2RpZmllZE9uIjoiMjAyMi0wNS0yNVQxMzo1Njo0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xOTg1MDYiLCJVcmlTdHJpbmciOiJodHRwczovL3d3dy5uY2JpLm5sbS5uaWguZ292L3BtYy9hcnRpY2xlcy9QTUM4MTk4N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M6NTY6NDUiLCJNb2RpZmllZEJ5IjoiX0RzY2hvbmJlIiwiSWQiOiJlODVhZjEzMi03ZWI4LTQyMWUtOGUzZC0xM2U1ZTkwZTFhMTkiLCJNb2RpZmllZE9uIjoiMjAyMi0wNS0yNVQxMzo1Nj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IxMTEzNjg3IiwiVXJpU3RyaW5nIjoiaHR0cHM6Ly9kb2kub3JnLzEwLjMzOTAvczIxMTEzNj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}</w:instrText>
          </w:r>
          <w:r w:rsidR="001942D8">
            <w:rPr>
              <w:noProof/>
            </w:rPr>
            <w:fldChar w:fldCharType="separate"/>
          </w:r>
          <w:r w:rsidR="00B148D6">
            <w:rPr>
              <w:noProof/>
            </w:rPr>
            <w:t>[3]</w:t>
          </w:r>
          <w:r w:rsidR="001942D8">
            <w:rPr>
              <w:noProof/>
            </w:rPr>
            <w:fldChar w:fldCharType="end"/>
          </w:r>
        </w:sdtContent>
      </w:sdt>
      <w:r w:rsidR="001942D8">
        <w:t xml:space="preserve">. </w:t>
      </w:r>
      <w:r>
        <w:t xml:space="preserve">Auch die Interpretation der gesammelten Daten kann zu Schwierigkeiten führen. Die isolierte Information über beispielsweise Geschwindigkeit, Herzfrequenz oder zurückgelegte Strecke ist für manche </w:t>
      </w:r>
      <w:r w:rsidR="0047334B">
        <w:t>Nutzer</w:t>
      </w:r>
      <w:r>
        <w:t xml:space="preserve"> nicht hilfreich, da Vergleichswerte fehlen oder unklar ist welche Schlüsse aus den Daten gezogen werden sollen</w:t>
      </w:r>
      <w:r w:rsidR="001942D8">
        <w:t xml:space="preserve"> </w:t>
      </w:r>
      <w:sdt>
        <w:sdtPr>
          <w:alias w:val="To edit, see citavi.com/edit"/>
          <w:tag w:val="CitaviPlaceholder#4b6a1d75-1cfa-44a1-8807-35dbd3dbe547"/>
          <w:id w:val="-282809934"/>
          <w:placeholder>
            <w:docPart w:val="DefaultPlaceholder_-1854013440"/>
          </w:placeholder>
        </w:sdtPr>
        <w:sdtEndPr/>
        <w:sdtContent>
          <w:r w:rsidR="001942D8">
            <w:rPr>
              <w:noProof/>
            </w:rPr>
            <w:fldChar w:fldCharType="begin"/>
          </w:r>
          <w:r w:rsidR="00B148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2ExM2NmLTg4ZjMtNDQ2Yy1iMjBlLWU5OGIyNGRiMzI2NSIsIlJhbmdlTGVuZ3RoIjozLCJSZWZlcmVuY2VJZCI6ImFlNzY4NGEzLTcyMWMtNGY1Zi1iMTNmLWQ5OWZkMTYzZGV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2LjA1LjIwMjEiLCJEYXRlMiI6IjI2LjA1LjIwMjEiLCJEb2kiOiIxMC4zMzkwL3MyMTExMzY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tZHBpLmNvbS8xNDI0LTgyMjAvMjEvMTEvMzY4Ny9odG0iLCJVcmlTdHJpbmciOiJodHRwczovL3d3dy5tZHBpLmNvbS8xNDI0LTgyMjAvMjEvMTEvMzY4Ny9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Mzo1Njo0MiIsIk1vZGlmaWVkQnkiOiJfRHNjaG9uYmUiLCJJZCI6ImNlOWU5MTZkLWQyMmUtNGFhYS04MDgxLWMwMzAzOGVlMTZjNyIsIk1vZGlmaWVkT24iOiIyMDIyLTA1LTI1VDEzOjU2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QwNzMxODEiLCJVcmlTdHJpbmciOiJodHRwOi8vd3d3Lm5jYmkubmxtLm5paC5nb3YvcHVibWVkLzM0MDczMTg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c2Nob25iZSIsIkNyZWF0ZWRPbiI6IjIwMjItMDUtMjVUMTM6NTY6NDUiLCJNb2RpZmllZEJ5IjoiX0RzY2hvbmJlIiwiSWQiOiJlODVkNDFlMS04Yjc1LTQ5NmEtOGIxOS1lNmFjOTIzMjZjNGEiLCJNb2RpZmllZE9uIjoiMjAyMi0wNS0yNVQxMzo1Njo0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lBNQzgxOTg1MDYiLCJVcmlTdHJpbmciOiJodHRwczovL3d3dy5uY2JpLm5sbS5uaWguZ292L3BtYy9hcnRpY2xlcy9QTUM4MTk4NTA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c2Nob25iZSIsIkNyZWF0ZWRPbiI6IjIwMjItMDUtMjVUMTM6NTY6NDUiLCJNb2RpZmllZEJ5IjoiX0RzY2hvbmJlIiwiSWQiOiJlODVhZjEzMi03ZWI4LTQyMWUtOGUzZC0xM2U1ZTkwZTFhMTkiLCJNb2RpZmllZE9uIjoiMjAyMi0wNS0yNVQxMzo1Njo0NS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MzOTAvczIxMTEzNjg3IiwiVXJpU3RyaW5nIjoiaHR0cHM6Ly9kb2kub3JnLzEwLjMzOTAvczIxMTEzNjg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}</w:instrText>
          </w:r>
          <w:r w:rsidR="001942D8">
            <w:rPr>
              <w:noProof/>
            </w:rPr>
            <w:fldChar w:fldCharType="separate"/>
          </w:r>
          <w:r w:rsidR="00B148D6">
            <w:rPr>
              <w:noProof/>
            </w:rPr>
            <w:t>[3]</w:t>
          </w:r>
          <w:r w:rsidR="001942D8">
            <w:rPr>
              <w:noProof/>
            </w:rPr>
            <w:fldChar w:fldCharType="end"/>
          </w:r>
        </w:sdtContent>
      </w:sdt>
      <w:r>
        <w:t xml:space="preserve">. </w:t>
      </w:r>
    </w:p>
    <w:p w14:paraId="5036ECA9" w14:textId="71CEA095" w:rsidR="00D24802" w:rsidRDefault="00D24802" w:rsidP="00D24802">
      <w:pPr>
        <w:pStyle w:val="02Flietext"/>
      </w:pPr>
      <w:r>
        <w:t xml:space="preserve">Ein weiterer Faktor, der gegen Fitness-Tracker spricht, ist die Genauigkeit der getrackten Daten. Die Genauigkeit variiert von Hersteller zu Hersteller, ist abhängig </w:t>
      </w:r>
      <w:r>
        <w:lastRenderedPageBreak/>
        <w:t>von de</w:t>
      </w:r>
      <w:r w:rsidR="00DA58D0">
        <w:t xml:space="preserve">m Nutzer </w:t>
      </w:r>
      <w:r>
        <w:t>und ist bei jeder zu trackenden Metrik unterschiedlich. Die Genauigkeit von Entfernungsmessungen via GPS ist beispielsweise zufriedenstellend</w:t>
      </w:r>
      <w:r w:rsidR="00522C81">
        <w:t xml:space="preserve"> </w:t>
      </w:r>
      <w:sdt>
        <w:sdtPr>
          <w:alias w:val="To edit, see citavi.com/edit"/>
          <w:tag w:val="CitaviPlaceholder#de4eb8da-2d71-4eca-a897-f9d8785a1585"/>
          <w:id w:val="-480306062"/>
          <w:placeholder>
            <w:docPart w:val="DefaultPlaceholder_-1854013440"/>
          </w:placeholder>
        </w:sdtPr>
        <w:sdtEndPr/>
        <w:sdtContent>
          <w:r w:rsidR="00522C8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jI3MDkwLWNmMGUtNDc1My05OWJjLTUxNTg0YjQ0M2VhZSIsIlJhbmdlTGVuZ3RoIjo0LCJSZWZlcmVuY2VJZCI6ImJhZTE3NzVmLWQ1Y2EtNDgwOC1iN2IyLWViYjlkNWViNzE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czEyNjYyLTAxOS0wMDYyMS0xIiwiVXJpU3RyaW5nIjoiaHR0cHM6Ly9kb2kub3JnLzEwLjEwMDcvczEyNjYyLTAxOS0wMDYyMS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}</w:instrText>
          </w:r>
          <w:r w:rsidR="00522C81">
            <w:rPr>
              <w:noProof/>
            </w:rPr>
            <w:fldChar w:fldCharType="separate"/>
          </w:r>
          <w:r w:rsidR="003F192A">
            <w:rPr>
              <w:noProof/>
            </w:rPr>
            <w:t>[20]</w:t>
          </w:r>
          <w:r w:rsidR="00522C81">
            <w:rPr>
              <w:noProof/>
            </w:rPr>
            <w:fldChar w:fldCharType="end"/>
          </w:r>
        </w:sdtContent>
      </w:sdt>
      <w:r>
        <w:t>, wobei die Genauigkeit von optischer Pulsmessung eine signifikante Ungenauigkeit aufweist</w:t>
      </w:r>
      <w:r w:rsidR="00522C81">
        <w:t xml:space="preserve"> </w:t>
      </w:r>
      <w:sdt>
        <w:sdtPr>
          <w:alias w:val="To edit, see citavi.com/edit"/>
          <w:tag w:val="CitaviPlaceholder#b36d6899-4e6a-4971-b85a-df6b510946a9"/>
          <w:id w:val="-173117452"/>
          <w:placeholder>
            <w:docPart w:val="DefaultPlaceholder_-1854013440"/>
          </w:placeholder>
        </w:sdtPr>
        <w:sdtEndPr/>
        <w:sdtContent>
          <w:r w:rsidR="00522C8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Dk2YzM3LTk0ZDAtNDcyZC05ODc4LWY1NjU5N2FmYTRmMSIsIlJhbmdlTGVuZ3RoIjozLCJSZWZlcmVuY2VJZCI6ImJhZTE3NzVmLWQ1Y2EtNDgwOC1iN2IyLWViYjlkNWViNzE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cvczEyNjYyLTAxOS0wMDYyMS0xIiwiVXJpU3RyaW5nIjoiaHR0cHM6Ly9kb2kub3JnLzEwLjEwMDcvczEyNjYyLTAxOS0wMDYyMS0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ucyIsIkxhc3ROYW1lIjoiV2VnaG9ybiIsIlByb3RlY3RlZCI6ZmFsc2UsIlNleCI6MiwiQ3JlYXRlZEJ5IjoiX0RzY2hvbmJlIiwiQ3JlYXRlZE9uIjoiMjAyMi0wNS0yNVQxNDoyMToyMSIsIk1vZGlmaWVkQnkiOiJfRHNjaG9uYmUiLCJJZCI6IjFlZTJjNWYzLWVhMjUtNDEyOS1hYjY2LTM1YTkzMzIyZGY5ZSIsIk1vZGlmaWVkT24iOiIyMDIyLTA1LTI1VDE0OjIxOjIxIiwiUHJvamVjdCI6eyIkcmVmIjoiNSJ9fV0sIkNpdGF0aW9uS2V5VXBkYXRlVHlwZSI6MCwiQ29sbGFib3JhdG9ycyI6W10sIkRvaSI6IjEwLjEwMDcvOTc4LTMtMDMwLTE0NTI2LTJfN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OTc4LTMtMDMwLTE0NTI2LTJfNCIsIlVyaVN0cmluZyI6Imh0dHBzOi8vZG9pLm9yZy8xMC4xMDA3Lzk3OC0zLTAzMC0xNDUyNi0yXz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yMToyMSIsIk1vZGlmaWVkQnkiOiJfRHNjaG9uYmUiLCJJZCI6ImRlMGI4NjAxLTdhNWQtNGE5NS05NzlkLWUzYTE2ZmI0ZTQ1MSIsIk1vZGlmaWVkT24iOiIyMDIyLTA1LTI1VDE0OjIxOjIxIiwiUHJvamVjdCI6eyIkcmVmIjoiNSJ9fV0sIk9yZ2FuaXphdGlvbnMiOltdLCJPdGhlcnNJbnZvbHZlZCI6W10sIlBhZ2VSYW5nZSI6IjxzcD5cclxuICA8bj41NTwvbj5cclxuICA8aW4+dHJ1ZTwvaW4+XHJcbiAgPG9zPjU1PC9vcz5cclxuICA8cHM+NTU8L3BzPlxyXG48L3NwPlxyXG48ZXA+XHJcbiAgPG4+NzQ8L24+XHJcbiAgPGluPnRydWU8L2luPlxyXG4gIDxvcz43NDwvb3M+XHJcbiAgPHBzPjc0PC9wcz5cclxuPC9lcD5cclxuPG9zPjU1LTc0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xNDUyNi0yIiwiVXJpU3RyaW5nIjoiaHR0cHM6Ly9kb2kub3JnLzEwLjEwMDcvOTc4LTMtMDMwLTE0NTI2LT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}</w:instrText>
          </w:r>
          <w:r w:rsidR="00522C81">
            <w:rPr>
              <w:noProof/>
            </w:rPr>
            <w:fldChar w:fldCharType="separate"/>
          </w:r>
          <w:r w:rsidR="003F192A">
            <w:rPr>
              <w:noProof/>
            </w:rPr>
            <w:t>[20, 21]</w:t>
          </w:r>
          <w:r w:rsidR="00522C81">
            <w:rPr>
              <w:noProof/>
            </w:rPr>
            <w:fldChar w:fldCharType="end"/>
          </w:r>
        </w:sdtContent>
      </w:sdt>
      <w:r>
        <w:t>. Gleiches gilt für die Genauigkeit bei der Schlafüberwachung</w:t>
      </w:r>
      <w:r w:rsidR="00522C81">
        <w:t xml:space="preserve"> </w:t>
      </w:r>
      <w:sdt>
        <w:sdtPr>
          <w:alias w:val="To edit, see citavi.com/edit"/>
          <w:tag w:val="CitaviPlaceholder#9cf6a93b-c5d1-4566-965e-40b5126124fa"/>
          <w:id w:val="1528748333"/>
          <w:placeholder>
            <w:docPart w:val="DefaultPlaceholder_-1854013440"/>
          </w:placeholder>
        </w:sdtPr>
        <w:sdtEndPr/>
        <w:sdtContent>
          <w:r w:rsidR="00522C8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2MzYWI1LWUzNjUtNGY2OC1iNzVmLTVlNzA0Y2UxNDk3MiIsIlJhbmdlTGVuZ3RoIjo0LCJSZWZlcmVuY2VJZCI6IjlkZGFiZmRiLTk1M2ItNGVjMS1hMWE2LWJlZDQ0YzZjYTJh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5OTExODciLCJVcmlTdHJpbmciOiJodHRwOi8vd3d3Lm5jYmkubmxtLm5paC5nb3YvcHVibWVkLzI1OTkxMTg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}</w:instrText>
          </w:r>
          <w:r w:rsidR="00522C81">
            <w:rPr>
              <w:noProof/>
            </w:rPr>
            <w:fldChar w:fldCharType="separate"/>
          </w:r>
          <w:r w:rsidR="003F192A">
            <w:rPr>
              <w:noProof/>
            </w:rPr>
            <w:t>[22]</w:t>
          </w:r>
          <w:r w:rsidR="00522C81">
            <w:rPr>
              <w:noProof/>
            </w:rPr>
            <w:fldChar w:fldCharType="end"/>
          </w:r>
        </w:sdtContent>
      </w:sdt>
      <w:r>
        <w:t xml:space="preserve">. Bei der Auswahl und Nutzung eines Fitness-Trackers gilt es also sich über die Genauigkeit des speziellen Produktes zu informieren und sich </w:t>
      </w:r>
      <w:r w:rsidR="0048794D">
        <w:t>b</w:t>
      </w:r>
      <w:r>
        <w:t>ewusst zu sein, dass die getrackten Daten eine gewisse Ungenauigkeit aufweisen können.</w:t>
      </w:r>
    </w:p>
    <w:p w14:paraId="36519784" w14:textId="1CA06702" w:rsidR="00A62806" w:rsidRDefault="00D24802" w:rsidP="00EB78AB">
      <w:pPr>
        <w:pStyle w:val="02Flietext"/>
      </w:pPr>
      <w:r>
        <w:t xml:space="preserve">Eine weitere Sorge, die </w:t>
      </w:r>
      <w:r w:rsidR="00DA58D0">
        <w:t xml:space="preserve">Nutzer </w:t>
      </w:r>
      <w:r>
        <w:t>und potenziell</w:t>
      </w:r>
      <w:r w:rsidR="00DA58D0">
        <w:t xml:space="preserve">e Nutzer </w:t>
      </w:r>
      <w:r>
        <w:t xml:space="preserve">von Fitness-Trackern haben hat mit der Sicherheit </w:t>
      </w:r>
      <w:r w:rsidR="00DA58D0">
        <w:t>Ihrer</w:t>
      </w:r>
      <w:r>
        <w:t xml:space="preserve"> Daten zu tun. Fitnessdaten enthalten besonders zu schützende Daten über die Gesundheit des </w:t>
      </w:r>
      <w:r w:rsidR="00DA58D0">
        <w:t>Nutzers</w:t>
      </w:r>
      <w:r>
        <w:t xml:space="preserve"> sowie kritische personenbezogene Daten wie den Standort. Daher besteht bei der Nutzung von Fitness-Trackern eine besondere Angst vor dem Diebstahl und der Überwachung dieser Daten</w:t>
      </w:r>
      <w:r w:rsidR="00522C81">
        <w:t xml:space="preserve"> </w:t>
      </w:r>
      <w:sdt>
        <w:sdtPr>
          <w:alias w:val="To edit, see citavi.com/edit"/>
          <w:tag w:val="CitaviPlaceholder#8adfe0da-36ee-4fc4-a6ff-6a04a2f889dc"/>
          <w:id w:val="1712305185"/>
          <w:placeholder>
            <w:docPart w:val="DefaultPlaceholder_-1854013440"/>
          </w:placeholder>
        </w:sdtPr>
        <w:sdtEndPr/>
        <w:sdtContent>
          <w:r w:rsidR="00522C8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DYyYmE5LWU0ZDAtNDUyYy04YjE4LTFmM2Q0ZmU3YjI5NyIsIlJhbmdlTGVuZ3RoIjo0LCJSZWZlcmVuY2VJZCI6IjBhZDc0Njg2LTE4M2ItNDJkNi04ZWM2LTZlNjY2MWUxNmRl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M5MTkvTUlQUk81MjEwMS4yMDIxLjk1OTcxMTQiLCJVcmlTdHJpbmciOiJodHRwczovL2RvaS5vcmcvMTAuMjM5MTkvTUlQUk81MjEwMS4yMDIxLjk1OTcx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IzOjEzIiwiTW9kaWZpZWRCeSI6Il9Ec2Nob25iZSIsIklkIjoiYTNjZjM0YzUtODc1My00NjdhLWI3YTAtMzYwN2VkMTA2MWY3IiwiTW9kaWZpZWRPbiI6IjIwMjItMDUtMjVUMTQ6MjM6MT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TU5NzExNC8iLCJVcmlTdHJpbmciOiJodHRwczovL2llZWV4cGxvcmUuaWVlZS5vcmcvZG9jdW1lbnQvOTU5NzExNC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}</w:instrText>
          </w:r>
          <w:r w:rsidR="00522C81">
            <w:rPr>
              <w:noProof/>
            </w:rPr>
            <w:fldChar w:fldCharType="separate"/>
          </w:r>
          <w:r w:rsidR="003F192A">
            <w:rPr>
              <w:noProof/>
            </w:rPr>
            <w:t>[23]</w:t>
          </w:r>
          <w:r w:rsidR="00522C81">
            <w:rPr>
              <w:noProof/>
            </w:rPr>
            <w:fldChar w:fldCharType="end"/>
          </w:r>
        </w:sdtContent>
      </w:sdt>
      <w:r>
        <w:t xml:space="preserve">. Besonders zu berücksichtigen ist dieser Punkt bei der zusätzlichen Verwendung von sozialen Plattformen, da ein Teil der Daten hier </w:t>
      </w:r>
      <w:r w:rsidR="0065125C">
        <w:t xml:space="preserve">an Dritte weitergegeben wird und </w:t>
      </w:r>
      <w:r>
        <w:t>möglicherweise frei zugänglich ist.</w:t>
      </w:r>
    </w:p>
    <w:p w14:paraId="0F04C1A7" w14:textId="77777777" w:rsidR="00A62806" w:rsidRDefault="00A62806">
      <w:pPr>
        <w:rPr>
          <w:rFonts w:ascii="Arial" w:hAnsi="Arial"/>
          <w:szCs w:val="24"/>
        </w:rPr>
      </w:pPr>
      <w:r>
        <w:br w:type="page"/>
      </w:r>
    </w:p>
    <w:p w14:paraId="51489B71" w14:textId="71380705" w:rsidR="008C3A13" w:rsidRPr="00F904CD" w:rsidRDefault="008C3A13" w:rsidP="008C3A13">
      <w:pPr>
        <w:pStyle w:val="Heading2"/>
        <w:numPr>
          <w:ilvl w:val="0"/>
          <w:numId w:val="4"/>
        </w:numPr>
      </w:pPr>
      <w:bookmarkStart w:id="14" w:name="_Toc105777620"/>
      <w:r w:rsidRPr="00F904CD">
        <w:lastRenderedPageBreak/>
        <w:t>Visual Analytics</w:t>
      </w:r>
      <w:bookmarkEnd w:id="14"/>
    </w:p>
    <w:p w14:paraId="265DE01D" w14:textId="4340E4A0" w:rsidR="009638F2" w:rsidRPr="00F904CD" w:rsidRDefault="009638F2" w:rsidP="00045E56">
      <w:pPr>
        <w:pStyle w:val="Heading3"/>
        <w:numPr>
          <w:ilvl w:val="1"/>
          <w:numId w:val="4"/>
        </w:numPr>
      </w:pPr>
      <w:bookmarkStart w:id="15" w:name="_Toc105777621"/>
      <w:r w:rsidRPr="00F904CD">
        <w:t>Grundlagen</w:t>
      </w:r>
      <w:bookmarkEnd w:id="15"/>
    </w:p>
    <w:p w14:paraId="371A4652" w14:textId="62E87A04" w:rsidR="000269FB" w:rsidRPr="00F904CD" w:rsidRDefault="007C633C" w:rsidP="006A07F6">
      <w:pPr>
        <w:pStyle w:val="02Flietext"/>
      </w:pPr>
      <w:r w:rsidRPr="00F904CD">
        <w:t xml:space="preserve">Visual Analytics beschreibt das </w:t>
      </w:r>
      <w:r w:rsidR="004367D5" w:rsidRPr="00F904CD">
        <w:t xml:space="preserve">Erstellen von abstrakten, visuellen Metaphern, welche in Interaktion mit Menschen das Entdecken neuer Informationen und das ziehen neuer Schlüsse möglich macht </w:t>
      </w:r>
      <w:sdt>
        <w:sdtPr>
          <w:alias w:val="To edit, see citavi.com/edit"/>
          <w:tag w:val="CitaviPlaceholder#95b467c2-2009-4b94-841d-8fc7228aec50"/>
          <w:id w:val="358788794"/>
          <w:placeholder>
            <w:docPart w:val="DefaultPlaceholder_-1854013440"/>
          </w:placeholder>
        </w:sdtPr>
        <w:sdtEndPr/>
        <w:sdtContent>
          <w:r w:rsidR="004367D5"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zU1ZmUzLWRkYWUtNDg5Zi1iMThlLWIwNThkODZhMTRmNiIsIlJhbmdlTGVuZ3RoIjo0LCJSZWZlcmVuY2VJZCI6ImE5NTNmNjUyLTRlNjktNGM3Mi1hYzZlLTZmZWVlYWZlM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ZWVleHBsb3JlLmllZWUub3JnL3N0YW1wL3N0YW1wLmpzcD90cD0mYXJudW1iZXI9MTMzMzYyMyIsIlVyaVN0cmluZyI6Imh0dHBzOi8vaWVlZXhwbG9yZS5pZWVlLm9yZy9zdGFtcC9zdGFtcC5qc3A/dHA9JmFybnVtYmVyPTEzMzM2M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Q5OjUwIiwiTW9kaWZpZWRCeSI6Il9EYXZpZCBTY2jDtm5iZXJnZXIiLCJJZCI6IjZlZWZiOTVkLThiOGUtNGNkMS05MTU4LWExYzA1MzI1YTJlNiIsIk1vZGlmaWVkT24iOiIyMDIxLTExLTE2VDA4OjQ5OjU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tY2cuMjAwNC4zOSIsIlVyaVN0cmluZyI6Imh0dHBzOi8vZG9pLm9yZy8xMC4xMTA5L21jZy4yMDA0LjM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Q4OjU0IiwiTW9kaWZpZWRCeSI6Il9EYXZpZCBTY2jDtm5iZXJnZXIiLCJJZCI6IjdmZGU0YjQ0LTc1NjItNDZiMy04OWNjLTY1Y2VjOTZkMDk1OSIsIk1vZGlmaWVkT24iOiIyMDIxLTExLTE2VDA4OjQ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2MjgwOTYiLCJVcmlTdHJpbmciOiJodHRwOi8vd3d3Lm5jYmkubmxtLm5paC5nb3YvcHVibWVkLzE1NjI4M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}</w:instrText>
          </w:r>
          <w:r w:rsidR="004367D5" w:rsidRPr="00F904CD">
            <w:rPr>
              <w:noProof/>
            </w:rPr>
            <w:fldChar w:fldCharType="separate"/>
          </w:r>
          <w:r w:rsidR="003F192A">
            <w:rPr>
              <w:noProof/>
            </w:rPr>
            <w:t>[24]</w:t>
          </w:r>
          <w:r w:rsidR="004367D5" w:rsidRPr="00F904CD">
            <w:rPr>
              <w:noProof/>
            </w:rPr>
            <w:fldChar w:fldCharType="end"/>
          </w:r>
        </w:sdtContent>
      </w:sdt>
      <w:r w:rsidR="004367D5" w:rsidRPr="00F904CD">
        <w:t xml:space="preserve">. </w:t>
      </w:r>
      <w:bookmarkStart w:id="16" w:name="_Hlk87965389"/>
      <w:r w:rsidR="00482E35" w:rsidRPr="00F904CD">
        <w:t xml:space="preserve">Visual Analytics soll helfen das Problem des Datenüberschusses zu lösen, denn Daten werden schneller generiert als sie analysiert werden können </w:t>
      </w:r>
      <w:sdt>
        <w:sdtPr>
          <w:alias w:val="To edit, see citavi.com/edit"/>
          <w:tag w:val="CitaviPlaceholder#7fdb70aa-2c24-4b37-b808-10644a14aaa7"/>
          <w:id w:val="-1235239575"/>
          <w:placeholder>
            <w:docPart w:val="DefaultPlaceholder_-1854013440"/>
          </w:placeholder>
        </w:sdtPr>
        <w:sdtEndPr/>
        <w:sdtContent>
          <w:r w:rsidR="00482E35"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WY4MzdmLTVlM2YtNDI2ZC05YjM1LTE5OTVhZDJhMDU4NS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dmZGI3MGFhLTJjMjQtNGIzNy1iODA4LTEwNjQ0YTE0YWFhNyIsIlRleHQiOiJbMjVdIiwiV0FJVmVyc2lvbiI6IjYuNy4wLjAifQ==}</w:instrText>
          </w:r>
          <w:r w:rsidR="00482E35" w:rsidRPr="00F904CD">
            <w:rPr>
              <w:noProof/>
            </w:rPr>
            <w:fldChar w:fldCharType="separate"/>
          </w:r>
          <w:r w:rsidR="003F192A">
            <w:rPr>
              <w:noProof/>
            </w:rPr>
            <w:t>[25]</w:t>
          </w:r>
          <w:r w:rsidR="00482E35" w:rsidRPr="00F904CD">
            <w:rPr>
              <w:noProof/>
            </w:rPr>
            <w:fldChar w:fldCharType="end"/>
          </w:r>
        </w:sdtContent>
      </w:sdt>
      <w:r w:rsidR="00482E35" w:rsidRPr="00F904CD">
        <w:t xml:space="preserve">. Rein automatisierte Methoden scheitern heutzutage oft an der Komplexität der zu analysierenden Daten. Es ist daher oft notwendig automatisierte Methoden und Visualisierungen mit der Intuition und dem Expertenwissen von Menschen zu kombinieren. Schlussendlich sollen </w:t>
      </w:r>
      <w:r w:rsidR="004744AF" w:rsidRPr="00F904CD">
        <w:t xml:space="preserve">so Entscheidungsfindungen auf Basis des Datenüberschusses ermöglicht werden </w:t>
      </w:r>
      <w:sdt>
        <w:sdtPr>
          <w:alias w:val="To edit, see citavi.com/edit"/>
          <w:tag w:val="CitaviPlaceholder#ed46949d-4f16-4e06-85ea-26d5c202679e"/>
          <w:id w:val="1615948739"/>
          <w:placeholder>
            <w:docPart w:val="DefaultPlaceholder_-1854013440"/>
          </w:placeholder>
        </w:sdtPr>
        <w:sdtEndPr/>
        <w:sdtContent>
          <w:r w:rsidR="004744AF"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Y0YmVlLTlmMjItNDcxYi1hNDg1LTAyZWE5NmVkMTYyNy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2VkNDY5NDlkLTRmMTYtNGUwNi04NWVhLTI2ZDVjMjAyNjc5ZSIsIlRleHQiOiJbMjVdIiwiV0FJVmVyc2lvbiI6IjYuNy4wLjAifQ==}</w:instrText>
          </w:r>
          <w:r w:rsidR="004744AF" w:rsidRPr="00F904CD">
            <w:rPr>
              <w:noProof/>
            </w:rPr>
            <w:fldChar w:fldCharType="separate"/>
          </w:r>
          <w:r w:rsidR="003F192A">
            <w:rPr>
              <w:noProof/>
            </w:rPr>
            <w:t>[25]</w:t>
          </w:r>
          <w:r w:rsidR="004744AF" w:rsidRPr="00F904CD">
            <w:rPr>
              <w:noProof/>
            </w:rPr>
            <w:fldChar w:fldCharType="end"/>
          </w:r>
        </w:sdtContent>
      </w:sdt>
      <w:r w:rsidR="004744AF" w:rsidRPr="00F904CD">
        <w:t>.</w:t>
      </w:r>
    </w:p>
    <w:p w14:paraId="5CDE9BB0" w14:textId="717C7A42" w:rsidR="00D56D24" w:rsidRPr="00F904CD" w:rsidRDefault="00D56D24" w:rsidP="006A07F6">
      <w:pPr>
        <w:pStyle w:val="02Flietext"/>
      </w:pPr>
      <w:r w:rsidRPr="00F904CD">
        <w:t xml:space="preserve">Visual Analytics ist jedoch mehr als nur Visualisierung. Visual Analytics kombiniert Visualisierung mit statistischer Analyse, </w:t>
      </w:r>
      <w:r w:rsidR="00EB66F8" w:rsidRPr="00F904CD">
        <w:t xml:space="preserve">Interaktion, Wahrnehmungs -und Kognitionswissenschaft, Wissensmanagement und weiteren Aspekten </w:t>
      </w:r>
      <w:sdt>
        <w:sdtPr>
          <w:alias w:val="To edit, see citavi.com/edit"/>
          <w:tag w:val="CitaviPlaceholder#694b7df1-cd5e-48ca-b82e-de864306db59"/>
          <w:id w:val="1360630030"/>
          <w:placeholder>
            <w:docPart w:val="DefaultPlaceholder_-1854013440"/>
          </w:placeholder>
        </w:sdtPr>
        <w:sdtEndPr/>
        <w:sdtContent>
          <w:r w:rsidR="00EB66F8"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Q3ZmJjLTZmN2MtNGFjZS1iMmU1LWI1N2IxNjllNGVkYSIsIlJhbmdlTGVuZ3RoIjo0LCJSZWZlcmVuY2VJZCI6Ijc4YTgxNDA1LTliNDYtNDBjNy04Y2ZjLTU0NGU3ODQ2YjJ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U0MC03MTA4MC02Xz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MTA4MC02XzYiLCJVcmlTdHJpbmciOiJodHRwczovL2RvaS5vcmcvMTAuMTAwNy85NzgtMy01NDAtNzEwODAtNl8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NvdmVyUGF0aCI6eyIkaWQiOiIxNiIsIiR0eXBlIjoiU3dpc3NBY2FkZW1pYy5DaXRhdmkuTGlua2VkUmVzb3VyY2UsIFN3aXNzQWNhZGVtaWMuQ2l0YXZpIiwiTGlua2VkUmVzb3VyY2VUeXBlIjoxLCJVcmlTdHJpbmciOiJTaW1vZmYsIELDtmhsZW4gZXQgYWwgKEhnKSAyMDA4IC0gVmlzdWFsIGRhdGEgbWluaW5n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3Lzk3OC0zLTU0MC03MTA4MC02IiwiVXJpU3RyaW5nIjoiaHR0cHM6Ly9kb2kub3JnLzEwLjEwMDcvOTc4LTMtNTQwLTcxMDgwLT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}</w:instrText>
          </w:r>
          <w:r w:rsidR="00EB66F8" w:rsidRPr="00F904CD">
            <w:rPr>
              <w:noProof/>
            </w:rPr>
            <w:fldChar w:fldCharType="separate"/>
          </w:r>
          <w:r w:rsidR="003F192A">
            <w:rPr>
              <w:noProof/>
            </w:rPr>
            <w:t>[26]</w:t>
          </w:r>
          <w:r w:rsidR="00EB66F8" w:rsidRPr="00F904CD">
            <w:rPr>
              <w:noProof/>
            </w:rPr>
            <w:fldChar w:fldCharType="end"/>
          </w:r>
        </w:sdtContent>
      </w:sdt>
      <w:r w:rsidR="00EB66F8" w:rsidRPr="00F904CD">
        <w:t>.</w:t>
      </w:r>
    </w:p>
    <w:p w14:paraId="3B57733A" w14:textId="576F9A27" w:rsidR="00E15171" w:rsidRPr="00E15171" w:rsidRDefault="00B372B8" w:rsidP="00E15171">
      <w:pPr>
        <w:pStyle w:val="Heading3"/>
        <w:numPr>
          <w:ilvl w:val="1"/>
          <w:numId w:val="4"/>
        </w:numPr>
      </w:pPr>
      <w:bookmarkStart w:id="17" w:name="_Toc105777622"/>
      <w:bookmarkEnd w:id="16"/>
      <w:r>
        <w:t>Prozess</w:t>
      </w:r>
      <w:bookmarkEnd w:id="17"/>
    </w:p>
    <w:p w14:paraId="26E4CDFC" w14:textId="783BC87E" w:rsidR="00E57B01" w:rsidRPr="00F904CD" w:rsidRDefault="00A436CA" w:rsidP="00E57B01">
      <w:pPr>
        <w:pStyle w:val="02Flietext"/>
        <w:keepNext/>
      </w:pPr>
      <w:r w:rsidRPr="00F904CD">
        <w:rPr>
          <w:noProof/>
        </w:rPr>
        <w:drawing>
          <wp:inline distT="0" distB="0" distL="0" distR="0" wp14:anchorId="030F0BCD" wp14:editId="5F25B6B0">
            <wp:extent cx="5759450" cy="2929890"/>
            <wp:effectExtent l="0" t="0" r="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759450" cy="2929890"/>
                    </a:xfrm>
                    <a:prstGeom prst="rect">
                      <a:avLst/>
                    </a:prstGeom>
                  </pic:spPr>
                </pic:pic>
              </a:graphicData>
            </a:graphic>
          </wp:inline>
        </w:drawing>
      </w:r>
    </w:p>
    <w:p w14:paraId="74846751" w14:textId="2B461684" w:rsidR="00EA6667" w:rsidRPr="00F904CD" w:rsidRDefault="00E57B01" w:rsidP="00E57B01">
      <w:pPr>
        <w:pStyle w:val="Caption"/>
      </w:pPr>
      <w:bookmarkStart w:id="18" w:name="_Ref90905706"/>
      <w:bookmarkStart w:id="19" w:name="_Ref90905542"/>
      <w:bookmarkStart w:id="20" w:name="_Ref90905692"/>
      <w:bookmarkStart w:id="21" w:name="_Toc105777912"/>
      <w:r w:rsidRPr="00F904CD">
        <w:t xml:space="preserve">Abbildung </w:t>
      </w:r>
      <w:fldSimple w:instr=" SEQ Abbildung \* ARABIC ">
        <w:r w:rsidR="00E86A7A">
          <w:rPr>
            <w:noProof/>
          </w:rPr>
          <w:t>2</w:t>
        </w:r>
      </w:fldSimple>
      <w:bookmarkEnd w:id="18"/>
      <w:r w:rsidRPr="00F904CD">
        <w:t>: Visual Analytics Methoden</w:t>
      </w:r>
      <w:bookmarkEnd w:id="19"/>
      <w:r w:rsidR="007B5479" w:rsidRPr="00F904CD">
        <w:t xml:space="preserve"> </w:t>
      </w:r>
      <w:sdt>
        <w:sdtPr>
          <w:alias w:val="To edit, see citavi.com/edit"/>
          <w:tag w:val="CitaviPlaceholder#4a90a49b-ba2d-4b90-9a9f-b218ab74b80d"/>
          <w:id w:val="1305896134"/>
          <w:placeholder>
            <w:docPart w:val="DefaultPlaceholder_-1854013440"/>
          </w:placeholder>
        </w:sdtPr>
        <w:sdtEndPr/>
        <w:sdtContent>
          <w:r w:rsidR="007B5479" w:rsidRPr="00F904CD">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TI0YmE5LWU5ZTAtNGFlYi04NDc2LTI4MGJiY2Y2NGY2Zi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RhOTBhNDliLWJhMmQtNGI5MC05YTlmLWIyMThhYjc0YjgwZCIsIlRleHQiOiJbMjVdIiwiV0FJVmVyc2lvbiI6IjYuNy4wLjAifQ==}</w:instrText>
          </w:r>
          <w:r w:rsidR="007B5479" w:rsidRPr="00F904CD">
            <w:rPr>
              <w:noProof/>
            </w:rPr>
            <w:fldChar w:fldCharType="separate"/>
          </w:r>
          <w:r w:rsidR="003F192A">
            <w:rPr>
              <w:noProof/>
            </w:rPr>
            <w:t>[25]</w:t>
          </w:r>
          <w:r w:rsidR="007B5479" w:rsidRPr="00F904CD">
            <w:rPr>
              <w:noProof/>
            </w:rPr>
            <w:fldChar w:fldCharType="end"/>
          </w:r>
        </w:sdtContent>
      </w:sdt>
      <w:bookmarkEnd w:id="20"/>
      <w:bookmarkEnd w:id="21"/>
    </w:p>
    <w:p w14:paraId="46350B10" w14:textId="6A721D2F" w:rsidR="00CC0249" w:rsidRDefault="00DB04DD" w:rsidP="00DB04DD">
      <w:pPr>
        <w:pStyle w:val="02Flietext"/>
      </w:pPr>
      <w:r>
        <w:lastRenderedPageBreak/>
        <w:t xml:space="preserve">Der Visual Analytics Prozess nach Keim et. al. ist in </w:t>
      </w:r>
      <w:r>
        <w:fldChar w:fldCharType="begin"/>
      </w:r>
      <w:r>
        <w:instrText>REF _Ref90905706 \h</w:instrText>
      </w:r>
      <w:r>
        <w:fldChar w:fldCharType="separate"/>
      </w:r>
      <w:r w:rsidR="00E86A7A" w:rsidRPr="00F904CD">
        <w:t xml:space="preserve">Abbildung </w:t>
      </w:r>
      <w:r w:rsidR="00E86A7A">
        <w:rPr>
          <w:noProof/>
        </w:rPr>
        <w:t>2</w:t>
      </w:r>
      <w:r>
        <w:fldChar w:fldCharType="end"/>
      </w:r>
      <w:r>
        <w:t xml:space="preserve"> dargestellt. Er besteht aus vier zentralen Phasen. Beginnend mit der Daten-Phase. Die Daten sind Grundlage des gesamten Prozesses. Daher ist es wichtig vor Interpretation der Daten, diese bestmöglich vorzuverarbeiten. In einer der zwei anschließenden Phasen werden die vorverarbeiteten Daten nun visualisiert. Ziel der Visualisierungen ist schlussendlich das Gewinnen von neuem Wissen. </w:t>
      </w:r>
      <w:r w:rsidR="0051286F">
        <w:t>Möglich ist das entweder</w:t>
      </w:r>
      <w:r>
        <w:t xml:space="preserve"> durch eine reine Betrachtung der Visualisierung von</w:t>
      </w:r>
      <w:r w:rsidR="0051286F">
        <w:t xml:space="preserve"> dem Nutzer</w:t>
      </w:r>
      <w:r>
        <w:t xml:space="preserve"> oder unterstützt von Interaktionen zwischen Visualisierung und</w:t>
      </w:r>
      <w:r w:rsidR="0051286F">
        <w:t xml:space="preserve"> Nutzer</w:t>
      </w:r>
      <w:r>
        <w:t>. Eine weitere Phase von Visual Analytics ist das Erstellen von Modellen. Das ist einerseits durch Data Mining möglich, andererseits auch durch aus den Visualisierungen gewonnenes Wissen. In Interaktion mit diesem Modell durch beispielsweise Anpassung von Parametern können wiederum weitere Einsichten gewonnen werden, welche sich durch die Visualisierung des Modells wiederum überprüfen lassen. Das insgesamt gewonnene Wissen wird schlussendlich in der letzten Phase gesammelt und innerhalb des Systems gespeichert. So neu gewonnene Daten können wiederum selbst mit dem Visual Analytics Prozess analysiert werde</w:t>
      </w:r>
      <w:r w:rsidR="0051286F">
        <w:t>n</w:t>
      </w:r>
      <w:r>
        <w:t>.</w:t>
      </w:r>
      <w:r w:rsidR="00B372B8">
        <w:t xml:space="preserve"> </w:t>
      </w:r>
      <w:sdt>
        <w:sdtPr>
          <w:alias w:val="To edit, see citavi.com/edit"/>
          <w:tag w:val="CitaviPlaceholder#e5537e34-b151-4672-af1c-1594b103eb71"/>
          <w:id w:val="-1618058069"/>
          <w:placeholder>
            <w:docPart w:val="DefaultPlaceholder_-1854013440"/>
          </w:placeholder>
        </w:sdtPr>
        <w:sdtEndPr/>
        <w:sdtContent>
          <w:r w:rsidR="00B372B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WFmYTUzLTIyNDMtNDhhMy04NmJhLThiY2I5MWMzZWFkNi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2U1NTM3ZTM0LWIxNTEtNDY3Mi1hZjFjLTE1OTRiMTAzZWI3MSIsIlRleHQiOiJbMjVdIiwiV0FJVmVyc2lvbiI6IjYuNy4wLjAifQ==}</w:instrText>
          </w:r>
          <w:r w:rsidR="00B372B8">
            <w:rPr>
              <w:noProof/>
            </w:rPr>
            <w:fldChar w:fldCharType="separate"/>
          </w:r>
          <w:r w:rsidR="003F192A">
            <w:rPr>
              <w:noProof/>
            </w:rPr>
            <w:t>[25]</w:t>
          </w:r>
          <w:r w:rsidR="00B372B8">
            <w:rPr>
              <w:noProof/>
            </w:rPr>
            <w:fldChar w:fldCharType="end"/>
          </w:r>
        </w:sdtContent>
      </w:sdt>
    </w:p>
    <w:p w14:paraId="69BBACFF" w14:textId="77777777" w:rsidR="00CC0249" w:rsidRDefault="00CC0249">
      <w:pPr>
        <w:rPr>
          <w:rFonts w:ascii="Arial" w:hAnsi="Arial"/>
          <w:szCs w:val="24"/>
        </w:rPr>
      </w:pPr>
      <w:r>
        <w:br w:type="page"/>
      </w:r>
    </w:p>
    <w:p w14:paraId="2A7E5C6A" w14:textId="6DDED845" w:rsidR="00B81CC2" w:rsidRDefault="00B81CC2" w:rsidP="00B81CC2">
      <w:pPr>
        <w:pStyle w:val="Heading3"/>
        <w:numPr>
          <w:ilvl w:val="1"/>
          <w:numId w:val="4"/>
        </w:numPr>
      </w:pPr>
      <w:bookmarkStart w:id="22" w:name="_Toc105777623"/>
      <w:r>
        <w:lastRenderedPageBreak/>
        <w:t>Daten</w:t>
      </w:r>
      <w:bookmarkEnd w:id="22"/>
    </w:p>
    <w:p w14:paraId="40485FD2" w14:textId="166A90F0" w:rsidR="00B81CC2" w:rsidRDefault="00B81CC2" w:rsidP="00B81CC2">
      <w:pPr>
        <w:pStyle w:val="02Flietext"/>
      </w:pPr>
      <w:r>
        <w:t>Grundlage des gesamten Visual Analytics Prozesses sind die Daten. Daher gilt es sich vor Beginn der Analyse einen Überblick über die Daten zu verschaffen und sie gegebenenfalls vorzuverarbeiten. Vorhandene Daten können in verschiedensten Arten vorliegen. Prinzipiell kann man Daten in zwei Typen einteilen. In nominale und ordinale Daten</w:t>
      </w:r>
      <w:r w:rsidR="00CA1B88">
        <w:t xml:space="preserve"> </w:t>
      </w:r>
      <w:sdt>
        <w:sdtPr>
          <w:alias w:val="To edit, see citavi.com/edit"/>
          <w:tag w:val="CitaviPlaceholder#b6dcad43-974b-4f08-a137-accf4d0ffea1"/>
          <w:id w:val="-1854176860"/>
          <w:placeholder>
            <w:docPart w:val="DefaultPlaceholder_-1854013440"/>
          </w:placeholder>
        </w:sdtPr>
        <w:sdtEndPr/>
        <w:sdtContent>
          <w:r w:rsidR="00CA1B8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ZjhlYmIyLWU1YmMtNGU1MC05MDMyLTg5OThjYWUwNWYwYSIsIlJhbmdlTGVuZ3RoIjo0LCJSZWZlcmVuY2VJZCI6IjEwNWZhZjY0LTAxOGQtNDIzNC05YmE1LWIwMzVjNDNiZmY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5kcmV3cyIsIk1pZGRsZU5hbWUiOiJKLiIsIlByb3RlY3RlZCI6ZmFsc2UsIlNleCI6MCwiQ3JlYXRlZEJ5IjoiX0RzY2hvbmJlIiwiQ3JlYXRlZE9uIjoiMjAyMi0wNS0yNVQxNDozMDoxMyIsIk1vZGlmaWVkQnkiOiJfRHNjaG9uYmUiLCJJZCI6IjM4NDdkOTQ1LWFmMTQtNGE5Ny04YmNhLTY4ZTUwZWM5NjUwMyIsIk1vZGlmaWVkT24iOiIyMDIyLTA1LTI1VDE0OjMwOjE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Jld3MgMjAxOSAtIEluZm8gd2UgdHJ1c3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}</w:instrText>
          </w:r>
          <w:r w:rsidR="00CA1B88">
            <w:rPr>
              <w:noProof/>
            </w:rPr>
            <w:fldChar w:fldCharType="separate"/>
          </w:r>
          <w:r w:rsidR="003F192A">
            <w:rPr>
              <w:noProof/>
            </w:rPr>
            <w:t>[27]</w:t>
          </w:r>
          <w:r w:rsidR="00CA1B88">
            <w:rPr>
              <w:noProof/>
            </w:rPr>
            <w:fldChar w:fldCharType="end"/>
          </w:r>
        </w:sdtContent>
      </w:sdt>
      <w:r>
        <w:t xml:space="preserve">. Diese Einteilung ist in </w:t>
      </w:r>
      <w:r w:rsidR="00CC089D">
        <w:fldChar w:fldCharType="begin"/>
      </w:r>
      <w:r w:rsidR="00CC089D">
        <w:instrText xml:space="preserve"> REF _Ref105657030 \h </w:instrText>
      </w:r>
      <w:r w:rsidR="00CC089D">
        <w:fldChar w:fldCharType="separate"/>
      </w:r>
      <w:r w:rsidR="00E86A7A">
        <w:t xml:space="preserve">Tabelle </w:t>
      </w:r>
      <w:r w:rsidR="00E86A7A">
        <w:rPr>
          <w:noProof/>
        </w:rPr>
        <w:t>1</w:t>
      </w:r>
      <w:r w:rsidR="00CC089D">
        <w:fldChar w:fldCharType="end"/>
      </w:r>
      <w:r>
        <w:t xml:space="preserve"> illustriert. </w:t>
      </w:r>
    </w:p>
    <w:tbl>
      <w:tblPr>
        <w:tblStyle w:val="StandardtabelleohneLinien"/>
        <w:tblW w:w="0" w:type="auto"/>
        <w:tblLook w:val="04A0" w:firstRow="1" w:lastRow="0" w:firstColumn="1" w:lastColumn="0" w:noHBand="0" w:noVBand="1"/>
      </w:tblPr>
      <w:tblGrid>
        <w:gridCol w:w="1859"/>
        <w:gridCol w:w="2018"/>
        <w:gridCol w:w="1627"/>
        <w:gridCol w:w="1785"/>
        <w:gridCol w:w="1771"/>
      </w:tblGrid>
      <w:tr w:rsidR="00CB6A5D" w14:paraId="62CF02E1" w14:textId="77777777" w:rsidTr="00CC089D">
        <w:trPr>
          <w:cnfStyle w:val="100000000000" w:firstRow="1" w:lastRow="0" w:firstColumn="0" w:lastColumn="0" w:oddVBand="0" w:evenVBand="0" w:oddHBand="0" w:evenHBand="0" w:firstRowFirstColumn="0" w:firstRowLastColumn="0" w:lastRowFirstColumn="0" w:lastRowLastColumn="0"/>
        </w:trPr>
        <w:tc>
          <w:tcPr>
            <w:tcW w:w="3624" w:type="dxa"/>
            <w:gridSpan w:val="2"/>
            <w:tcBorders>
              <w:left w:val="single" w:sz="4" w:space="0" w:color="auto"/>
              <w:right w:val="single" w:sz="4" w:space="0" w:color="auto"/>
            </w:tcBorders>
          </w:tcPr>
          <w:p w14:paraId="3B682D44" w14:textId="437CCBCF" w:rsidR="00CB6A5D" w:rsidRDefault="00CB6A5D" w:rsidP="00B81CC2">
            <w:pPr>
              <w:pStyle w:val="02Flietext"/>
            </w:pPr>
            <w:r>
              <w:t>Nominal</w:t>
            </w:r>
          </w:p>
        </w:tc>
        <w:tc>
          <w:tcPr>
            <w:tcW w:w="5436" w:type="dxa"/>
            <w:gridSpan w:val="3"/>
            <w:tcBorders>
              <w:left w:val="single" w:sz="4" w:space="0" w:color="auto"/>
              <w:right w:val="single" w:sz="4" w:space="0" w:color="auto"/>
            </w:tcBorders>
          </w:tcPr>
          <w:p w14:paraId="0B62A7E0" w14:textId="64B4484B" w:rsidR="00CB6A5D" w:rsidRDefault="00CB6A5D" w:rsidP="00B81CC2">
            <w:pPr>
              <w:pStyle w:val="02Flietext"/>
            </w:pPr>
            <w:r>
              <w:t>Ordinal</w:t>
            </w:r>
          </w:p>
        </w:tc>
      </w:tr>
      <w:tr w:rsidR="00A854C0" w14:paraId="67C23BC4" w14:textId="77777777" w:rsidTr="00756BBC">
        <w:tc>
          <w:tcPr>
            <w:tcW w:w="1812" w:type="dxa"/>
            <w:tcBorders>
              <w:left w:val="single" w:sz="4" w:space="0" w:color="auto"/>
              <w:right w:val="single" w:sz="4" w:space="0" w:color="auto"/>
            </w:tcBorders>
          </w:tcPr>
          <w:p w14:paraId="3AAE6F05" w14:textId="2A68D1C3" w:rsidR="00CB6A5D" w:rsidRDefault="00CB6A5D" w:rsidP="00B81CC2">
            <w:pPr>
              <w:pStyle w:val="02Flietext"/>
            </w:pPr>
            <w:r>
              <w:t>Aufzählungstyp</w:t>
            </w:r>
          </w:p>
        </w:tc>
        <w:tc>
          <w:tcPr>
            <w:tcW w:w="1812" w:type="dxa"/>
            <w:tcBorders>
              <w:left w:val="single" w:sz="4" w:space="0" w:color="auto"/>
              <w:right w:val="single" w:sz="4" w:space="0" w:color="auto"/>
            </w:tcBorders>
          </w:tcPr>
          <w:p w14:paraId="50E5E144" w14:textId="4149BE85" w:rsidR="00CB6A5D" w:rsidRDefault="00CB6A5D" w:rsidP="00B81CC2">
            <w:pPr>
              <w:pStyle w:val="02Flietext"/>
            </w:pPr>
            <w:r>
              <w:t>Uneingeschränkt</w:t>
            </w:r>
          </w:p>
        </w:tc>
        <w:tc>
          <w:tcPr>
            <w:tcW w:w="1812" w:type="dxa"/>
            <w:tcBorders>
              <w:left w:val="single" w:sz="4" w:space="0" w:color="auto"/>
              <w:right w:val="single" w:sz="4" w:space="0" w:color="auto"/>
            </w:tcBorders>
          </w:tcPr>
          <w:p w14:paraId="1DFFCE5D" w14:textId="5C43A43D" w:rsidR="00CB6A5D" w:rsidRDefault="00CB6A5D" w:rsidP="00B81CC2">
            <w:pPr>
              <w:pStyle w:val="02Flietext"/>
            </w:pPr>
            <w:r>
              <w:t>Binär</w:t>
            </w:r>
          </w:p>
        </w:tc>
        <w:tc>
          <w:tcPr>
            <w:tcW w:w="1812" w:type="dxa"/>
            <w:tcBorders>
              <w:left w:val="single" w:sz="4" w:space="0" w:color="auto"/>
              <w:right w:val="single" w:sz="4" w:space="0" w:color="auto"/>
            </w:tcBorders>
          </w:tcPr>
          <w:p w14:paraId="799C8565" w14:textId="3A3CD174" w:rsidR="00CB6A5D" w:rsidRDefault="00CB6A5D" w:rsidP="00B81CC2">
            <w:pPr>
              <w:pStyle w:val="02Flietext"/>
            </w:pPr>
            <w:r>
              <w:t>diskret</w:t>
            </w:r>
          </w:p>
        </w:tc>
        <w:tc>
          <w:tcPr>
            <w:tcW w:w="1812" w:type="dxa"/>
            <w:tcBorders>
              <w:left w:val="single" w:sz="4" w:space="0" w:color="auto"/>
              <w:right w:val="single" w:sz="4" w:space="0" w:color="auto"/>
            </w:tcBorders>
          </w:tcPr>
          <w:p w14:paraId="04B67C11" w14:textId="7E119120" w:rsidR="00CB6A5D" w:rsidRDefault="00CB6A5D" w:rsidP="00B81CC2">
            <w:pPr>
              <w:pStyle w:val="02Flietext"/>
            </w:pPr>
            <w:r>
              <w:t>kontinuierlich</w:t>
            </w:r>
          </w:p>
        </w:tc>
      </w:tr>
      <w:tr w:rsidR="00A854C0" w14:paraId="1FD7FAF6" w14:textId="77777777" w:rsidTr="00756BBC">
        <w:tc>
          <w:tcPr>
            <w:tcW w:w="1812" w:type="dxa"/>
            <w:tcBorders>
              <w:left w:val="single" w:sz="4" w:space="0" w:color="auto"/>
              <w:right w:val="single" w:sz="4" w:space="0" w:color="auto"/>
            </w:tcBorders>
          </w:tcPr>
          <w:p w14:paraId="217BB2C2" w14:textId="7C4FE8EB" w:rsidR="00CB6A5D" w:rsidRDefault="00CB6A5D" w:rsidP="00B81CC2">
            <w:pPr>
              <w:pStyle w:val="02Flietext"/>
            </w:pPr>
            <w:r>
              <w:t xml:space="preserve">Farbe, Jahreszeit </w:t>
            </w:r>
          </w:p>
        </w:tc>
        <w:tc>
          <w:tcPr>
            <w:tcW w:w="1812" w:type="dxa"/>
            <w:tcBorders>
              <w:left w:val="single" w:sz="4" w:space="0" w:color="auto"/>
              <w:right w:val="single" w:sz="4" w:space="0" w:color="auto"/>
            </w:tcBorders>
          </w:tcPr>
          <w:p w14:paraId="21858D2D" w14:textId="5400BC21" w:rsidR="00CB6A5D" w:rsidRDefault="00CB6A5D" w:rsidP="00B81CC2">
            <w:pPr>
              <w:pStyle w:val="02Flietext"/>
            </w:pPr>
            <w:r>
              <w:t>Name, Rezension</w:t>
            </w:r>
          </w:p>
        </w:tc>
        <w:tc>
          <w:tcPr>
            <w:tcW w:w="1812" w:type="dxa"/>
            <w:tcBorders>
              <w:left w:val="single" w:sz="4" w:space="0" w:color="auto"/>
              <w:right w:val="single" w:sz="4" w:space="0" w:color="auto"/>
            </w:tcBorders>
          </w:tcPr>
          <w:p w14:paraId="1B85C2E1" w14:textId="42BA8AC8" w:rsidR="00CB6A5D" w:rsidRDefault="00CB6A5D" w:rsidP="00B81CC2">
            <w:pPr>
              <w:pStyle w:val="02Flietext"/>
            </w:pPr>
            <w:r>
              <w:t>0/1, ja/nein</w:t>
            </w:r>
          </w:p>
        </w:tc>
        <w:tc>
          <w:tcPr>
            <w:tcW w:w="1812" w:type="dxa"/>
            <w:tcBorders>
              <w:left w:val="single" w:sz="4" w:space="0" w:color="auto"/>
              <w:right w:val="single" w:sz="4" w:space="0" w:color="auto"/>
            </w:tcBorders>
          </w:tcPr>
          <w:p w14:paraId="7591E8CF" w14:textId="4D413F0F" w:rsidR="00CB6A5D" w:rsidRDefault="00A854C0" w:rsidP="00B81CC2">
            <w:pPr>
              <w:pStyle w:val="02Flietext"/>
            </w:pPr>
            <w:r>
              <w:t>Werte einer Zahlenmenge</w:t>
            </w:r>
          </w:p>
        </w:tc>
        <w:tc>
          <w:tcPr>
            <w:tcW w:w="1812" w:type="dxa"/>
            <w:tcBorders>
              <w:left w:val="single" w:sz="4" w:space="0" w:color="auto"/>
              <w:right w:val="single" w:sz="4" w:space="0" w:color="auto"/>
            </w:tcBorders>
          </w:tcPr>
          <w:p w14:paraId="799D3A71" w14:textId="08BDC030" w:rsidR="00CB6A5D" w:rsidRDefault="0052761F" w:rsidP="00CC089D">
            <w:pPr>
              <w:pStyle w:val="02Flietext"/>
              <w:keepNext/>
            </w:pPr>
            <w:r>
              <w:t>1, -23, 14.056</w:t>
            </w:r>
          </w:p>
        </w:tc>
      </w:tr>
    </w:tbl>
    <w:p w14:paraId="45B68220" w14:textId="4499DC93" w:rsidR="00CC089D" w:rsidRDefault="00CC089D">
      <w:pPr>
        <w:pStyle w:val="Caption"/>
      </w:pPr>
      <w:bookmarkStart w:id="23" w:name="_Ref105657030"/>
      <w:bookmarkStart w:id="24" w:name="_Toc105776924"/>
      <w:r>
        <w:t xml:space="preserve">Tabelle </w:t>
      </w:r>
      <w:fldSimple w:instr=" SEQ Tabelle \* ARABIC ">
        <w:r w:rsidR="00E86A7A">
          <w:rPr>
            <w:noProof/>
          </w:rPr>
          <w:t>1</w:t>
        </w:r>
      </w:fldSimple>
      <w:bookmarkEnd w:id="23"/>
      <w:r>
        <w:t>: Datentypen</w:t>
      </w:r>
      <w:bookmarkEnd w:id="24"/>
    </w:p>
    <w:p w14:paraId="54EFEB5E" w14:textId="714C3255" w:rsidR="0052761F" w:rsidRDefault="00B81CC2" w:rsidP="00B81CC2">
      <w:pPr>
        <w:pStyle w:val="02Flietext"/>
        <w:rPr>
          <w:b/>
          <w:bCs/>
        </w:rPr>
      </w:pPr>
      <w:r>
        <w:t>Nominale Daten enthalten nicht numerische Werte. Diese können entweder Teil eines Aufzählungstyps sein, beispielsweise eine Farbe</w:t>
      </w:r>
      <w:r w:rsidR="00CB6A5D">
        <w:t xml:space="preserve"> oder Jahreszeit.</w:t>
      </w:r>
      <w:r>
        <w:t xml:space="preserve"> </w:t>
      </w:r>
      <w:r w:rsidR="00CB6A5D">
        <w:t>H</w:t>
      </w:r>
      <w:r>
        <w:t xml:space="preserve">ier sind die Werte Teil einer endlichen, definierten Ordnung und können deshalb sowohl nicht numerisch als auch numerisch dargestellt werden. </w:t>
      </w:r>
      <w:r w:rsidR="00756BBC">
        <w:t xml:space="preserve">Uneingeschränkte </w:t>
      </w:r>
      <w:r>
        <w:t>nominalen Daten sind ein uneingeschränkter nicht numerischer Wert, wie ein Name oder eine Rezension. Ordinale Daten hingegen enthalten rein numerische Werte. Diese können entweder binär, diskret oder kontinuierlich sein</w:t>
      </w:r>
      <w:r w:rsidR="00CA1B88">
        <w:t xml:space="preserve"> </w:t>
      </w:r>
      <w:sdt>
        <w:sdtPr>
          <w:alias w:val="To edit, see citavi.com/edit"/>
          <w:tag w:val="CitaviPlaceholder#fe0fbb4b-fc4b-4661-a5e0-dbfcbe446d5f"/>
          <w:id w:val="-1418702131"/>
          <w:placeholder>
            <w:docPart w:val="DefaultPlaceholder_-1854013440"/>
          </w:placeholder>
        </w:sdtPr>
        <w:sdtEndPr/>
        <w:sdtContent>
          <w:r w:rsidR="00CA1B8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2JmOTg5LTYwNjAtNDUzOS04Y2NmLTI4MDkyODdlZjVjNCIsIlJhbmdlTGVuZ3RoIjo0LCJSZWZlcmVuY2VJZCI6IjEwNWZhZjY0LTAxOGQtNDIzNC05YmE1LWIwMzVjNDNiZmY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5kcmV3cyIsIk1pZGRsZU5hbWUiOiJKLiIsIlByb3RlY3RlZCI6ZmFsc2UsIlNleCI6MCwiQ3JlYXRlZEJ5IjoiX0RzY2hvbmJlIiwiQ3JlYXRlZE9uIjoiMjAyMi0wNS0yNVQxNDozMDoxMyIsIk1vZGlmaWVkQnkiOiJfRHNjaG9uYmUiLCJJZCI6IjM4NDdkOTQ1LWFmMTQtNGE5Ny04YmNhLTY4ZTUwZWM5NjUwMyIsIk1vZGlmaWVkT24iOiIyMDIyLTA1LTI1VDE0OjMwOjE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Jld3MgMjAxOSAtIEluZm8gd2UgdHJ1c3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}</w:instrText>
          </w:r>
          <w:r w:rsidR="00CA1B88">
            <w:rPr>
              <w:noProof/>
            </w:rPr>
            <w:fldChar w:fldCharType="separate"/>
          </w:r>
          <w:r w:rsidR="003F192A">
            <w:rPr>
              <w:noProof/>
            </w:rPr>
            <w:t>[27]</w:t>
          </w:r>
          <w:r w:rsidR="00CA1B88">
            <w:rPr>
              <w:noProof/>
            </w:rPr>
            <w:fldChar w:fldCharType="end"/>
          </w:r>
        </w:sdtContent>
      </w:sdt>
      <w:r>
        <w:t>.</w:t>
      </w:r>
      <w:r w:rsidR="00A854C0">
        <w:t xml:space="preserve"> </w:t>
      </w:r>
      <w:r w:rsidR="0087100D">
        <w:t xml:space="preserve">Binäre Daten sind entweder Eins oder Null, Sie haben nur zwei Möglichkeiten. Diskrete Daten sind Werte </w:t>
      </w:r>
      <w:r w:rsidR="0052761F">
        <w:t>einer Zahlenmenge, beispielsweise 1 bis 12</w:t>
      </w:r>
      <w:r w:rsidR="00756BBC">
        <w:t>,</w:t>
      </w:r>
      <w:r w:rsidR="0052761F">
        <w:t xml:space="preserve"> stehend für die Monate. Kontinuierliche </w:t>
      </w:r>
      <w:r w:rsidR="009542B8">
        <w:t>Daten</w:t>
      </w:r>
      <w:r w:rsidR="0052761F">
        <w:t xml:space="preserve"> sind nicht beschränkt</w:t>
      </w:r>
      <w:r w:rsidR="009542B8">
        <w:t>, Sie</w:t>
      </w:r>
      <w:r w:rsidR="00756BBC">
        <w:t xml:space="preserve"> können reelle Zahlen enthalten</w:t>
      </w:r>
      <w:r w:rsidR="0052761F">
        <w:t xml:space="preserve">. </w:t>
      </w:r>
      <w:sdt>
        <w:sdtPr>
          <w:alias w:val="To edit, see citavi.com/edit"/>
          <w:tag w:val="CitaviPlaceholder#e9f914ad-c84d-4f46-9460-8c797b7c8825"/>
          <w:id w:val="-781653991"/>
          <w:placeholder>
            <w:docPart w:val="DefaultPlaceholder_-1854013440"/>
          </w:placeholder>
        </w:sdtPr>
        <w:sdtContent>
          <w:r w:rsidR="007744DF">
            <w:rPr>
              <w:noProof/>
            </w:rPr>
            <w:fldChar w:fldCharType="begin"/>
          </w:r>
          <w:r w:rsidR="007744D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U1YmU1LTNkZDYtNDVhMS04YTNhLWFiMDRiNWEwYzAwYi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ZTlmOTE0YWQtYzg0ZC00ZjQ2LTk0NjAtOGM3OTdiN2M4ODI1IiwiVGV4dCI6IlsyOF0iLCJXQUlWZXJzaW9uIjoiNi43LjAuMCJ9}</w:instrText>
          </w:r>
          <w:r w:rsidR="007744DF">
            <w:rPr>
              <w:noProof/>
            </w:rPr>
            <w:fldChar w:fldCharType="separate"/>
          </w:r>
          <w:r w:rsidR="007744DF">
            <w:rPr>
              <w:noProof/>
            </w:rPr>
            <w:t>[28]</w:t>
          </w:r>
          <w:r w:rsidR="007744DF">
            <w:rPr>
              <w:noProof/>
            </w:rPr>
            <w:fldChar w:fldCharType="end"/>
          </w:r>
        </w:sdtContent>
      </w:sdt>
    </w:p>
    <w:p w14:paraId="04A88D2C" w14:textId="17488A57" w:rsidR="00B81CC2" w:rsidRDefault="00B81CC2" w:rsidP="00B81CC2">
      <w:pPr>
        <w:pStyle w:val="02Flietext"/>
      </w:pPr>
      <w:r>
        <w:t xml:space="preserve">Neben dem Typ der Daten ist es auch </w:t>
      </w:r>
      <w:r w:rsidR="00CA1B88">
        <w:t>essenziell</w:t>
      </w:r>
      <w:r>
        <w:t xml:space="preserve"> wichtig den Kontext der vorhandenen Daten zu verstehen. Welche Attribute beschreiben die Daten und wie wurden sie gesammelt? Nur die Kombination aus Daten und Kontext beschreibt eine Information</w:t>
      </w:r>
      <w:r w:rsidR="00CA1B88">
        <w:t xml:space="preserve"> </w:t>
      </w:r>
      <w:sdt>
        <w:sdtPr>
          <w:alias w:val="To edit, see citavi.com/edit"/>
          <w:tag w:val="CitaviPlaceholder#5e795f0c-8f7d-4233-89fe-5e12d71fcd44"/>
          <w:id w:val="1603076133"/>
          <w:placeholder>
            <w:docPart w:val="DefaultPlaceholder_-1854013440"/>
          </w:placeholder>
        </w:sdtPr>
        <w:sdtEndPr/>
        <w:sdtContent>
          <w:r w:rsidR="00CA1B8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YmU3NmQxLWI5OGYtNDMyMi04OWE4LWY4ZWI3ZTRkOTBiYyIsIlJhbmdlTGVuZ3RoIjo0LCJSZWZlcmVuY2VJZCI6IjEwNWZhZjY0LTAxOGQtNDIzNC05YmE1LWIwMzVjNDNiZmY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5kcmV3cyIsIk1pZGRsZU5hbWUiOiJKLiIsIlByb3RlY3RlZCI6ZmFsc2UsIlNleCI6MCwiQ3JlYXRlZEJ5IjoiX0RzY2hvbmJlIiwiQ3JlYXRlZE9uIjoiMjAyMi0wNS0yNVQxNDozMDoxMyIsIk1vZGlmaWVkQnkiOiJfRHNjaG9uYmUiLCJJZCI6IjM4NDdkOTQ1LWFmMTQtNGE5Ny04YmNhLTY4ZTUwZWM5NjUwMyIsIk1vZGlmaWVkT24iOiIyMDIyLTA1LTI1VDE0OjMwOjE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Jld3MgMjAxOSAtIEluZm8gd2UgdHJ1c3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}</w:instrText>
          </w:r>
          <w:r w:rsidR="00CA1B88">
            <w:rPr>
              <w:noProof/>
            </w:rPr>
            <w:fldChar w:fldCharType="separate"/>
          </w:r>
          <w:r w:rsidR="003F192A">
            <w:rPr>
              <w:noProof/>
            </w:rPr>
            <w:t>[27]</w:t>
          </w:r>
          <w:r w:rsidR="00CA1B88">
            <w:rPr>
              <w:noProof/>
            </w:rPr>
            <w:fldChar w:fldCharType="end"/>
          </w:r>
        </w:sdtContent>
      </w:sdt>
      <w:r>
        <w:t>.</w:t>
      </w:r>
    </w:p>
    <w:p w14:paraId="513C8F28" w14:textId="6745607C" w:rsidR="00B81CC2" w:rsidRDefault="00B81CC2" w:rsidP="00B81CC2">
      <w:pPr>
        <w:pStyle w:val="02Flietext"/>
      </w:pPr>
      <w:r>
        <w:lastRenderedPageBreak/>
        <w:t xml:space="preserve">Nachdem Typ und Kontext der Daten verstanden ist werden die Daten so vorverarbeitet, dass sie für Visualisierung und Modellbildung brauchbar sind. Hierbei ist zu beachten, dass die Vorverarbeitung kein Bias einführen und keine </w:t>
      </w:r>
      <w:r w:rsidR="00CA1B88">
        <w:t>potenziell</w:t>
      </w:r>
      <w:r>
        <w:t xml:space="preserve"> wertvolle Information entfern</w:t>
      </w:r>
      <w:r w:rsidR="00A86404">
        <w:t>t</w:t>
      </w:r>
      <w:r>
        <w:t xml:space="preserve">. Außerdem </w:t>
      </w:r>
      <w:r w:rsidR="00502C7D">
        <w:t>sollte</w:t>
      </w:r>
      <w:r>
        <w:t xml:space="preserve"> dem </w:t>
      </w:r>
      <w:r w:rsidR="00502C7D">
        <w:t xml:space="preserve">Nutzer </w:t>
      </w:r>
      <w:r>
        <w:t>klar kommuniziert werden, wann und wie visualisierte Daten vorverarbeitet wurden</w:t>
      </w:r>
      <w:r w:rsidR="00CA1B88">
        <w:t xml:space="preserve"> </w:t>
      </w:r>
      <w:sdt>
        <w:sdtPr>
          <w:alias w:val="To edit, see citavi.com/edit"/>
          <w:tag w:val="CitaviPlaceholder#0849aea6-f9a4-4260-b952-e544d61ac718"/>
          <w:id w:val="204691743"/>
          <w:placeholder>
            <w:docPart w:val="DefaultPlaceholder_-1854013440"/>
          </w:placeholder>
        </w:sdtPr>
        <w:sdtEndPr/>
        <w:sdtContent>
          <w:r w:rsidR="00CA1B88">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AzYTA1LTllNWItNDk4Yy1hYWUyLWJjNDRiMjQ1NWJiYi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MDg0OWFlYTYtZjlhNC00MjYwLWI5NTItZTU0NGQ2MWFjNzE4IiwiVGV4dCI6IlsyOF0iLCJXQUlWZXJzaW9uIjoiNi43LjAuMCJ9}</w:instrText>
          </w:r>
          <w:r w:rsidR="00CA1B88">
            <w:rPr>
              <w:noProof/>
            </w:rPr>
            <w:fldChar w:fldCharType="separate"/>
          </w:r>
          <w:r w:rsidR="003F192A">
            <w:rPr>
              <w:noProof/>
            </w:rPr>
            <w:t>[28]</w:t>
          </w:r>
          <w:r w:rsidR="00CA1B88">
            <w:rPr>
              <w:noProof/>
            </w:rPr>
            <w:fldChar w:fldCharType="end"/>
          </w:r>
        </w:sdtContent>
      </w:sdt>
      <w:r w:rsidR="00CA1B88">
        <w:t>.</w:t>
      </w:r>
      <w:r>
        <w:t xml:space="preserve"> </w:t>
      </w:r>
    </w:p>
    <w:p w14:paraId="6BF1376E" w14:textId="7A27F60C" w:rsidR="00B81CC2" w:rsidRDefault="00B81CC2" w:rsidP="00B81CC2">
      <w:pPr>
        <w:pStyle w:val="02Flietext"/>
      </w:pPr>
      <w:r>
        <w:t>Erster Schritt der Vorverarbeitung kann die Normalisierung der Daten sein. Normalisierung wird bei kontinuierliche Daten angewandt. Dabei werden die Daten verschiedener Attribute mit unterschiedlichen Maßstäben auf einen Maßstab gebracht</w:t>
      </w:r>
      <w:r w:rsidR="00C9513F">
        <w:t xml:space="preserve"> </w:t>
      </w:r>
      <w:sdt>
        <w:sdtPr>
          <w:alias w:val="To edit, see citavi.com/edit"/>
          <w:tag w:val="CitaviPlaceholder#57a9b74b-38c8-4e10-a453-47fa0f6408d6"/>
          <w:id w:val="-1399974333"/>
          <w:placeholder>
            <w:docPart w:val="DefaultPlaceholder_-1854013440"/>
          </w:placeholder>
        </w:sdtPr>
        <w:sdtEndPr/>
        <w:sdtContent>
          <w:r w:rsidR="00C9513F">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UZWFtIDI5MDUyMDIwIC0gSG93LCBXaGVuLCBhbmQgV2h5IFNob3VsZ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wN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G93YXJkc2FpLm5ldC9wL2RhdGEtc2NpZW5jZS9ob3ctd2hlbi1hbmQtd2h5LXNob3VsZC15b3Utbm9ybWFsaXplLXN0YW5kYXJkaXplLXJlc2NhbGUteW91ci1kYXRhLTNmMDgzZGVmMzhmZiIsIlVyaVN0cmluZyI6Imh0dHBzOi8vdG93YXJkc2FpLm5ldC9wL2RhdGEtc2NpZW5jZS9ob3ctd2hlbi1hbmQtd2h5LXNob3VsZC15b3Utbm9ybWFsaXplLXN0YW5kYXJkaXplLXJlc2NhbGUteW91ci1kYXRhLTNmMDgzZGVmMzhm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}</w:instrText>
          </w:r>
          <w:r w:rsidR="00C9513F">
            <w:rPr>
              <w:noProof/>
            </w:rPr>
            <w:fldChar w:fldCharType="separate"/>
          </w:r>
          <w:r w:rsidR="003F192A">
            <w:rPr>
              <w:noProof/>
            </w:rPr>
            <w:t>[29]</w:t>
          </w:r>
          <w:r w:rsidR="00C9513F">
            <w:rPr>
              <w:noProof/>
            </w:rPr>
            <w:fldChar w:fldCharType="end"/>
          </w:r>
        </w:sdtContent>
      </w:sdt>
      <w:r>
        <w:t>. Beispielsweise könnte ein Datenset Daten zur Geschwindigkeit und zur Herzfrequenz eines Läufers enthalten. Angenommen Maximalwert der Geschwindigkeit ist 15km</w:t>
      </w:r>
      <w:r w:rsidR="0058716B">
        <w:t>/h</w:t>
      </w:r>
      <w:r>
        <w:t xml:space="preserve"> und Maximalwert der Herzfrequenz ist 150bpm. Hier fällt eine unterschiedliche Skalierung der Daten auf. Das kann problematisch werden, wenn </w:t>
      </w:r>
      <w:r w:rsidR="00045F5B">
        <w:t xml:space="preserve">aus diesen Daten ein Modell gebildet werden soll. Also </w:t>
      </w:r>
      <w:r>
        <w:t>auf diesen Daten ein Algorithmus wie k-</w:t>
      </w:r>
      <w:proofErr w:type="spellStart"/>
      <w:r>
        <w:t>nearest</w:t>
      </w:r>
      <w:proofErr w:type="spellEnd"/>
      <w:r>
        <w:t xml:space="preserve"> </w:t>
      </w:r>
      <w:proofErr w:type="spellStart"/>
      <w:r>
        <w:t>neigbor</w:t>
      </w:r>
      <w:proofErr w:type="spellEnd"/>
      <w:r>
        <w:t xml:space="preserve"> angewandt</w:t>
      </w:r>
      <w:r w:rsidR="00045F5B">
        <w:t xml:space="preserve"> wird</w:t>
      </w:r>
      <w:r>
        <w:t>. Die unterschiedliche Skalierung führt dann zu Übergewichtung der größer skalierten Daten und verhindert somit eine sinnvolle Verwendung des Algorithmus. In solch einem Fall ist eine Normalisierung sinnvoll</w:t>
      </w:r>
      <w:r w:rsidR="00C9513F">
        <w:t xml:space="preserve"> </w:t>
      </w:r>
      <w:sdt>
        <w:sdtPr>
          <w:alias w:val="To edit, see citavi.com/edit"/>
          <w:tag w:val="CitaviPlaceholder#3a332e46-72b7-48ce-83a5-fcb4fb0b00b8"/>
          <w:id w:val="1625734328"/>
          <w:placeholder>
            <w:docPart w:val="DefaultPlaceholder_-1854013440"/>
          </w:placeholder>
        </w:sdtPr>
        <w:sdtEndPr/>
        <w:sdtContent>
          <w:r w:rsidR="00C9513F">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UZWFtIDI5MDUyMDIwIC0gSG93LCBXaGVuLCBhbmQgV2h5IFNob3VsZC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wNS4yMD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G93YXJkc2FpLm5ldC9wL2RhdGEtc2NpZW5jZS9ob3ctd2hlbi1hbmQtd2h5LXNob3VsZC15b3Utbm9ybWFsaXplLXN0YW5kYXJkaXplLXJlc2NhbGUteW91ci1kYXRhLTNmMDgzZGVmMzhmZiIsIlVyaVN0cmluZyI6Imh0dHBzOi8vdG93YXJkc2FpLm5ldC9wL2RhdGEtc2NpZW5jZS9ob3ctd2hlbi1hbmQtd2h5LXNob3VsZC15b3Utbm9ybWFsaXplLXN0YW5kYXJkaXplLXJlc2NhbGUteW91ci1kYXRhLTNmMDgzZGVmMzhm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}</w:instrText>
          </w:r>
          <w:r w:rsidR="00C9513F">
            <w:rPr>
              <w:noProof/>
            </w:rPr>
            <w:fldChar w:fldCharType="separate"/>
          </w:r>
          <w:r w:rsidR="003F192A">
            <w:rPr>
              <w:noProof/>
            </w:rPr>
            <w:t>[29]</w:t>
          </w:r>
          <w:r w:rsidR="00C9513F">
            <w:rPr>
              <w:noProof/>
            </w:rPr>
            <w:fldChar w:fldCharType="end"/>
          </w:r>
        </w:sdtContent>
      </w:sdt>
      <w:r>
        <w:t>.</w:t>
      </w:r>
      <w:r w:rsidR="00CC0249">
        <w:t xml:space="preserve"> </w:t>
      </w:r>
      <w:r>
        <w:t xml:space="preserve">Ein weiterer Schritt der Vorverarbeitung kann </w:t>
      </w:r>
      <w:r w:rsidR="00575385">
        <w:t>das</w:t>
      </w:r>
      <w:r>
        <w:t xml:space="preserve"> Erkenn</w:t>
      </w:r>
      <w:r w:rsidR="00575385">
        <w:t xml:space="preserve">en </w:t>
      </w:r>
      <w:r>
        <w:t xml:space="preserve">von Ausreißern innerhalb der Daten sein. Es besteht immer die Möglichkeit von ungenauen Daten </w:t>
      </w:r>
      <w:r w:rsidR="00575385">
        <w:t>oder Messfehlern</w:t>
      </w:r>
      <w:r>
        <w:t>. Durch verschiedene Analysemethoden können diese erkannt werden. Die erkannten Ausreißer können dann entweder entfernt oder als Ausreißer markiert werden</w:t>
      </w:r>
      <w:r w:rsidR="00DF08C0">
        <w:t xml:space="preserve"> </w:t>
      </w:r>
      <w:sdt>
        <w:sdtPr>
          <w:alias w:val="To edit, see citavi.com/edit"/>
          <w:tag w:val="CitaviPlaceholder#cf032227-af65-4149-8d57-a54bf110d763"/>
          <w:id w:val="1903177844"/>
          <w:placeholder>
            <w:docPart w:val="DefaultPlaceholder_-1854013440"/>
          </w:placeholder>
        </w:sdtPr>
        <w:sdtEndPr/>
        <w:sdtContent>
          <w:r w:rsidR="00DF08C0">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GE2Yjg5LWRiN2EtNGJlOS1hNGIwLTMyN2RmMDgxNTkxYi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Y2YwMzIyMjctYWY2NS00MTQ5LThkNTctYTU0YmYxMTBkNzYzIiwiVGV4dCI6IlsyOF0iLCJXQUlWZXJzaW9uIjoiNi43LjAuMCJ9}</w:instrText>
          </w:r>
          <w:r w:rsidR="00DF08C0">
            <w:rPr>
              <w:noProof/>
            </w:rPr>
            <w:fldChar w:fldCharType="separate"/>
          </w:r>
          <w:r w:rsidR="003F192A">
            <w:rPr>
              <w:noProof/>
            </w:rPr>
            <w:t>[28]</w:t>
          </w:r>
          <w:r w:rsidR="00DF08C0">
            <w:rPr>
              <w:noProof/>
            </w:rPr>
            <w:fldChar w:fldCharType="end"/>
          </w:r>
        </w:sdtContent>
      </w:sdt>
      <w:r>
        <w:t xml:space="preserve">. Es gibt </w:t>
      </w:r>
      <w:r w:rsidR="00C9513F">
        <w:t>statistische Möglichkeiten</w:t>
      </w:r>
      <w:r>
        <w:t xml:space="preserve"> wie den </w:t>
      </w:r>
      <w:proofErr w:type="spellStart"/>
      <w:r>
        <w:t>Grubbs</w:t>
      </w:r>
      <w:proofErr w:type="spellEnd"/>
      <w:r>
        <w:t>’ Test zur Entdeckung von Ausreißern. Grundlage solcher Tests ist, dass die Daten annährend normalverteilt sind</w:t>
      </w:r>
      <w:r w:rsidR="00CF7266">
        <w:t xml:space="preserve"> </w:t>
      </w:r>
      <w:sdt>
        <w:sdtPr>
          <w:alias w:val="To edit, see citavi.com/edit"/>
          <w:tag w:val="CitaviPlaceholder#08de117b-5097-4f88-8db6-5e7d3b2128f0"/>
          <w:id w:val="1013265185"/>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TYzMmRmLTE5YTItNDgxOS1hNTRlLTMxZmYyZWNiMTQ3ZSIsIlJhbmdlTGVuZ3RoIjo0LCJSZWZlcmVuY2VJZCI6ImM5NjYxZmQxLWEyZTMtNGJhNy1iMTc1LWMxM2JlZjQzNWUy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IxNC9hb21zLzExNzc3Mjk4ODUiLCJVcmlTdHJpbmciOiJodHRwczovL2RvaS5vcmcvMTAuMTIxNC9hb21zLzExNzc3Mjk4OD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}</w:instrText>
          </w:r>
          <w:r w:rsidR="00CF7266">
            <w:rPr>
              <w:noProof/>
            </w:rPr>
            <w:fldChar w:fldCharType="separate"/>
          </w:r>
          <w:r w:rsidR="003F192A">
            <w:rPr>
              <w:noProof/>
            </w:rPr>
            <w:t>[30]</w:t>
          </w:r>
          <w:r w:rsidR="00CF7266">
            <w:rPr>
              <w:noProof/>
            </w:rPr>
            <w:fldChar w:fldCharType="end"/>
          </w:r>
        </w:sdtContent>
      </w:sdt>
      <w:r>
        <w:t>. Weiter gibt es komplexere Verfahren wie Clusteranalyse</w:t>
      </w:r>
      <w:r w:rsidR="00CF7266">
        <w:t xml:space="preserve"> </w:t>
      </w:r>
      <w:sdt>
        <w:sdtPr>
          <w:alias w:val="To edit, see citavi.com/edit"/>
          <w:tag w:val="CitaviPlaceholder#05b54825-6290-4467-8c77-1139b251f1d4"/>
          <w:id w:val="710699342"/>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TU4YzdlLTE1YzYtNDM5OS04NjAxLWZhNmY2YTIzNzg3MSIsIlJhbmdlTGVuZ3RoIjo0LCJSZWZlcmVuY2VJZCI6IjE2M2M0Yjg0LWEwNmYtNGM3OS1iN2RkLWI3OTg0MmU4ZGI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1MwMTY3LTg2NTUoMDMpMDAwMDMtNSIsIlVyaVN0cmluZyI6Imh0dHBzOi8vZG9pLm9yZy8xMC4xMDE2L1MwMTY3LTg2NTUoMDMpMDAwMDMt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}</w:instrText>
          </w:r>
          <w:r w:rsidR="00CF7266">
            <w:rPr>
              <w:noProof/>
            </w:rPr>
            <w:fldChar w:fldCharType="separate"/>
          </w:r>
          <w:r w:rsidR="003F192A">
            <w:rPr>
              <w:noProof/>
            </w:rPr>
            <w:t>[31]</w:t>
          </w:r>
          <w:r w:rsidR="00CF7266">
            <w:rPr>
              <w:noProof/>
            </w:rPr>
            <w:fldChar w:fldCharType="end"/>
          </w:r>
        </w:sdtContent>
      </w:sdt>
      <w:r w:rsidR="00CF7266">
        <w:t xml:space="preserve"> </w:t>
      </w:r>
      <w:r>
        <w:t xml:space="preserve">oder </w:t>
      </w:r>
      <w:proofErr w:type="spellStart"/>
      <w:r>
        <w:t>Bayessche</w:t>
      </w:r>
      <w:proofErr w:type="spellEnd"/>
      <w:r>
        <w:t xml:space="preserve"> Netze</w:t>
      </w:r>
      <w:r w:rsidR="00CF7266">
        <w:t xml:space="preserve"> </w:t>
      </w:r>
      <w:sdt>
        <w:sdtPr>
          <w:alias w:val="To edit, see citavi.com/edit"/>
          <w:tag w:val="CitaviPlaceholder#47fd4a98-2b95-4876-a4f8-9b9807dbd13d"/>
          <w:id w:val="-1611045525"/>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2YxYTQ3LTA4NTItNDRjNS04NTdiLWExMmU1OGRlNmE3OCIsIlJhbmdlTGVuZ3RoIjo0LCJSZWZlcmVuY2VJZCI6IjU0NDE3Y2MwLWYxM2EtNDBiZC1hNGUwLWJlYTdiYWNkZjE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My01NDAtNDYxNDUtMF8xNy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uay5zcHJpbmdlci5jb20vY2hhcHRlci8xMC4xMDA3LzMtNTQwLTQ2MTQ1LTBfMTciLCJVcmlTdHJpbmciOiJodHRwczovL2xpbmsuc3ByaW5nZXIuY29tL2NoYXB0ZXIvMTAuMTAwNy8zLTU0MC00NjE0NS0wXz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UtMjVUMTQ6MzM6NTUiLCJNb2RpZmllZEJ5IjoiX0RzY2hvbmJlIiwiSWQiOiIxYjdjZmMyNy04NzhhLTRlOTEtYmVjOC04ZDFiMTAzOTI5MDEiLCJNb2RpZmllZE9uIjoiMjAyMi0wNS0yNVQxNDozMz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My01NDAtNDYxNDUtMF8xNyIsIlVyaVN0cmluZyI6Imh0dHBzOi8vZG9pLm9yZy8xMC4xMDA3LzMtNTQwLTQ2MTQ1LTBf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}</w:instrText>
          </w:r>
          <w:r w:rsidR="00CF7266">
            <w:rPr>
              <w:noProof/>
            </w:rPr>
            <w:fldChar w:fldCharType="separate"/>
          </w:r>
          <w:r w:rsidR="003F192A">
            <w:rPr>
              <w:noProof/>
            </w:rPr>
            <w:t>[32]</w:t>
          </w:r>
          <w:r w:rsidR="00CF7266">
            <w:rPr>
              <w:noProof/>
            </w:rPr>
            <w:fldChar w:fldCharType="end"/>
          </w:r>
        </w:sdtContent>
      </w:sdt>
      <w:r w:rsidR="00CF7266">
        <w:t xml:space="preserve"> </w:t>
      </w:r>
      <w:r>
        <w:t xml:space="preserve">zur Erkennung von Ausreißern. </w:t>
      </w:r>
    </w:p>
    <w:p w14:paraId="191BC801" w14:textId="4E3E43B5" w:rsidR="00B81CC2" w:rsidRPr="00B81CC2" w:rsidRDefault="00B81CC2" w:rsidP="00B81CC2">
      <w:pPr>
        <w:pStyle w:val="02Flietext"/>
      </w:pPr>
      <w:r>
        <w:t xml:space="preserve">Abschließend in der Vorverarbeitung können die Daten noch transformiert und gemappt werden. Beispielsweise können verschiedene Attribute durch </w:t>
      </w:r>
      <w:proofErr w:type="spellStart"/>
      <w:r>
        <w:t>Principle</w:t>
      </w:r>
      <w:proofErr w:type="spellEnd"/>
      <w:r>
        <w:t xml:space="preserve"> </w:t>
      </w:r>
      <w:proofErr w:type="spellStart"/>
      <w:r>
        <w:t>Component</w:t>
      </w:r>
      <w:proofErr w:type="spellEnd"/>
      <w:r>
        <w:t xml:space="preserve"> Analysis</w:t>
      </w:r>
      <w:r w:rsidR="00575385">
        <w:t xml:space="preserve"> (PCA)</w:t>
      </w:r>
      <w:r>
        <w:t xml:space="preserve"> auf die wirklich relevanten</w:t>
      </w:r>
      <w:r w:rsidR="00575385">
        <w:t xml:space="preserve"> Daten</w:t>
      </w:r>
      <w:r>
        <w:t xml:space="preserve"> reduziert werden</w:t>
      </w:r>
      <w:r w:rsidR="00CF7266">
        <w:t xml:space="preserve"> </w:t>
      </w:r>
      <w:sdt>
        <w:sdtPr>
          <w:alias w:val="To edit, see citavi.com/edit"/>
          <w:tag w:val="CitaviPlaceholder#36b1fee2-9d98-47a8-a5a8-bc0b756ed616"/>
          <w:id w:val="-85928238"/>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jYwY2YzLTIwNTgtNDlhOS1iNjY5LWI3MWU1YjJkNGVmMS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MzZiMWZlZTItOWQ5OC00N2E4LWE1YTgtYmMwYjc1NmVkNjE2IiwiVGV4dCI6IlsyOF0iLCJXQUlWZXJzaW9uIjoiNi43LjAuMCJ9}</w:instrText>
          </w:r>
          <w:r w:rsidR="00CF7266">
            <w:rPr>
              <w:noProof/>
            </w:rPr>
            <w:fldChar w:fldCharType="separate"/>
          </w:r>
          <w:r w:rsidR="003F192A">
            <w:rPr>
              <w:noProof/>
            </w:rPr>
            <w:t>[28]</w:t>
          </w:r>
          <w:r w:rsidR="00CF7266">
            <w:rPr>
              <w:noProof/>
            </w:rPr>
            <w:fldChar w:fldCharType="end"/>
          </w:r>
        </w:sdtContent>
      </w:sdt>
      <w:r w:rsidR="00575385">
        <w:t>.</w:t>
      </w:r>
      <w:r w:rsidR="00CF7266">
        <w:t xml:space="preserve"> </w:t>
      </w:r>
      <w:r w:rsidR="00575385">
        <w:t xml:space="preserve">Auch können </w:t>
      </w:r>
      <w:r>
        <w:t>verschiedene Attribute zusammengeführt werden, beispielsweise Vor- und Nachname. Die Daten können dann auf ein möglicherweise schon vorhandenes Datenschema gemappt und so in Visualisierung und Modell</w:t>
      </w:r>
      <w:r w:rsidR="00575385">
        <w:t>-B</w:t>
      </w:r>
      <w:r>
        <w:t>ildung verwendet werden</w:t>
      </w:r>
      <w:r w:rsidR="00CF7266">
        <w:t xml:space="preserve"> </w:t>
      </w:r>
      <w:sdt>
        <w:sdtPr>
          <w:alias w:val="To edit, see citavi.com/edit"/>
          <w:tag w:val="CitaviPlaceholder#b6342205-e8fa-4127-b738-8c3f8536c058"/>
          <w:id w:val="430247253"/>
          <w:placeholder>
            <w:docPart w:val="DefaultPlaceholder_-1854013440"/>
          </w:placeholder>
        </w:sdtPr>
        <w:sdtEndPr/>
        <w:sdtContent>
          <w:r w:rsidR="00CF7266">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Y2ODk5LWJiMGItNDRjYS05OGFlLTAyYTc2NzRkYjc3MCIsIlJhbmdlU3RhcnQiOjMsIlJhbmdlTGVuZ3RoIjo1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Sx7IiRpZCI6IjE3IiwiJHR5cGUiOiJTd2lzc0FjYWRlbWljLkNpdGF2aS5DaXRhdGlvbnMuV29yZFBsYWNlaG9sZGVyRW50cnksIFN3aXNzQWNhZGVtaWMuQ2l0YXZpIiwiSWQiOiI0ODZjZTUxYi02NzBiLTQwY2MtOTYzZC04ZjdmZGY1NDk2ZTciLCJSYW5nZUxlbmd0aCI6MywiUmVmZXJlbmNlSWQiOiJjMWMxZTNhMS0yOWZkLTQ3YzQtODhhOS03MWIwZDAyYzM4ODk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MjMiLCIkdHlwZSI6IlN3aXNzQWNhZGVtaWMuQ2l0YXZpLkxpbmtlZFJlc291cmNlLCBTd2lzc0FjYWRlbWljLkNpdGF2aSIsIkxpbmtlZFJlc291cmNlVHlwZSI6MSwiVXJpU3RyaW5nIjoiS2VpbSwgTWFuc21hbm4gZXQgYWwgMjAwOSAtIFZpc3VhbCBBbmFseXRpY3MuanBn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C0zODctMzk5NDAtOV8xMT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C0zODctMzk5NDAtOV8xMTIyIiwiVXJpU3RyaW5nIjoiaHR0cHM6Ly9kb2kub3JnLzEwLjEwMDcvOTc4LTAtMzg3LTM5OTQwLTlfMTEy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iNjZmYmJkYi1kZDNkLTRiYmEtOGYzMC0zMjE3YzgxOTg5ODAiLCJNb2RpZmllZE9uIjoiMjAyMS0xMS0xNlQwODozNDozM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YmliLmRidmlzLmRlL3VwbG9hZGVkRmlsZXMvMzYucGRmIiwiVXJpU3RyaW5nIjoiaHR0cHM6Ly9iaWIuZGJ2aXMuZGUvdXBsb2FkZWRGaWxlcy8zNi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A3Lzk3OC0wLTM4Ny0zOTk0MC05IiwiVXJpU3RyaW5nIjoiaHR0cHM6Ly9kb2kub3JnLzEwLjEwMDcvOTc4LTAtMzg3LTM5OTQwL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}</w:instrText>
          </w:r>
          <w:r w:rsidR="00CF7266">
            <w:rPr>
              <w:noProof/>
            </w:rPr>
            <w:fldChar w:fldCharType="separate"/>
          </w:r>
          <w:r w:rsidR="003F192A">
            <w:rPr>
              <w:noProof/>
            </w:rPr>
            <w:t>[25, 28]</w:t>
          </w:r>
          <w:r w:rsidR="00CF7266">
            <w:rPr>
              <w:noProof/>
            </w:rPr>
            <w:fldChar w:fldCharType="end"/>
          </w:r>
        </w:sdtContent>
      </w:sdt>
      <w:r w:rsidR="00336AA0">
        <w:t>.</w:t>
      </w:r>
    </w:p>
    <w:p w14:paraId="7B916999" w14:textId="75E9330B" w:rsidR="00B81CC2" w:rsidRDefault="00B81CC2" w:rsidP="00B81CC2">
      <w:pPr>
        <w:pStyle w:val="Heading3"/>
        <w:numPr>
          <w:ilvl w:val="1"/>
          <w:numId w:val="4"/>
        </w:numPr>
      </w:pPr>
      <w:bookmarkStart w:id="25" w:name="_Toc105777624"/>
      <w:r>
        <w:lastRenderedPageBreak/>
        <w:t>Visualisierungen</w:t>
      </w:r>
      <w:bookmarkEnd w:id="25"/>
    </w:p>
    <w:p w14:paraId="0C36ECB0" w14:textId="77777777" w:rsidR="007D0A9C" w:rsidRDefault="00C649FB" w:rsidP="007D0A9C">
      <w:pPr>
        <w:pStyle w:val="02Flietext"/>
        <w:keepNext/>
      </w:pPr>
      <w:r>
        <w:rPr>
          <w:noProof/>
        </w:rPr>
        <w:drawing>
          <wp:inline distT="0" distB="0" distL="0" distR="0" wp14:anchorId="590614C3" wp14:editId="2BCDC22D">
            <wp:extent cx="5759450" cy="2799080"/>
            <wp:effectExtent l="0" t="0" r="0" b="1270"/>
            <wp:docPr id="5" name="Image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Chart, bar chart&#10;&#10;Description automatically generated"/>
                    <pic:cNvPicPr>
                      <a:picLocks noChangeAspect="1" noChangeArrowheads="1"/>
                    </pic:cNvPicPr>
                  </pic:nvPicPr>
                  <pic:blipFill>
                    <a:blip r:embed="rId20"/>
                    <a:stretch>
                      <a:fillRect/>
                    </a:stretch>
                  </pic:blipFill>
                  <pic:spPr bwMode="auto">
                    <a:xfrm>
                      <a:off x="0" y="0"/>
                      <a:ext cx="5759450" cy="2799080"/>
                    </a:xfrm>
                    <a:prstGeom prst="rect">
                      <a:avLst/>
                    </a:prstGeom>
                  </pic:spPr>
                </pic:pic>
              </a:graphicData>
            </a:graphic>
          </wp:inline>
        </w:drawing>
      </w:r>
    </w:p>
    <w:p w14:paraId="0E582389" w14:textId="599AFE36" w:rsidR="00C649FB" w:rsidRDefault="007D0A9C" w:rsidP="007D0A9C">
      <w:pPr>
        <w:pStyle w:val="Caption"/>
      </w:pPr>
      <w:bookmarkStart w:id="26" w:name="_Ref105657093"/>
      <w:bookmarkStart w:id="27" w:name="_Toc105777913"/>
      <w:r>
        <w:t xml:space="preserve">Abbildung </w:t>
      </w:r>
      <w:fldSimple w:instr=" SEQ Abbildung \* ARABIC ">
        <w:r w:rsidR="00E86A7A">
          <w:rPr>
            <w:noProof/>
          </w:rPr>
          <w:t>3</w:t>
        </w:r>
      </w:fldSimple>
      <w:bookmarkEnd w:id="26"/>
      <w:r>
        <w:t xml:space="preserve">: </w:t>
      </w:r>
      <w:r w:rsidR="00881F31">
        <w:t>V</w:t>
      </w:r>
      <w:r w:rsidR="00EC0DC9">
        <w:t xml:space="preserve">erbreitete </w:t>
      </w:r>
      <w:r>
        <w:t>Visualisierung</w:t>
      </w:r>
      <w:r w:rsidR="00EC0DC9">
        <w:t>s-Möglichkeiten,</w:t>
      </w:r>
      <w:r>
        <w:t xml:space="preserve"> von links </w:t>
      </w:r>
      <w:r w:rsidR="00EC0DC9">
        <w:t xml:space="preserve">oben </w:t>
      </w:r>
      <w:r>
        <w:t>nach rechts</w:t>
      </w:r>
      <w:r w:rsidR="00EC0DC9">
        <w:t xml:space="preserve"> unten</w:t>
      </w:r>
      <w:r>
        <w:t xml:space="preserve">: (1) Liniendiagramm, (2) Säulendiagramm, (3) Kreisdiagramm, (4) </w:t>
      </w:r>
      <w:proofErr w:type="spellStart"/>
      <w:r>
        <w:t>Sankey</w:t>
      </w:r>
      <w:proofErr w:type="spellEnd"/>
      <w:r>
        <w:t xml:space="preserve">-Diagramm, (5) Mosaik-Diagramm, (6) </w:t>
      </w:r>
      <w:r w:rsidR="00EC0DC9">
        <w:t>Netzdiagramm</w:t>
      </w:r>
      <w:bookmarkEnd w:id="27"/>
    </w:p>
    <w:p w14:paraId="64FC87EF" w14:textId="761DD2D5" w:rsidR="00C649FB" w:rsidRDefault="00C649FB" w:rsidP="00C649FB">
      <w:pPr>
        <w:pStyle w:val="02Flietext"/>
      </w:pPr>
      <w:r>
        <w:t xml:space="preserve">Das Darstellen der Daten in Visualisierungen ist einer der zwei zentralen Punkte zur Wissensgewinnung in Visual Analytics. Die Visualisierung erlauben Experten in dem Fachgebiet der Daten Auffälligkeiten und Muster zu erkennen. So können sie Schlüsse ziehen und Entscheidungen treffen. Um das zu ermöglichen müssen die Visualisierung möglichst klar und verständlich sein. Sie müssen die Fähigkeit haben Tausende oder gar Millionen von Datensätzen verständlich zu repräsentieren </w:t>
      </w:r>
      <w:sdt>
        <w:sdtPr>
          <w:alias w:val="To edit, see citavi.com/edit"/>
          <w:tag w:val="CitaviPlaceholder#fdd54d18-c436-4b1a-9be7-95d21de2bcc9"/>
          <w:id w:val="-1369214674"/>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TU1NWUzLWNiYTktNGJhOS1hODViLTk0NTA3NWExMWFhMy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ZmRkNTRkMTgtYzQzNi00YjFhLTliZTctOTVkMjFkZTJiY2M5IiwiVGV4dCI6IlsyOF0iLCJXQUlWZXJzaW9uIjoiNi43LjAuMCJ9}</w:instrText>
          </w:r>
          <w:r>
            <w:rPr>
              <w:noProof/>
            </w:rPr>
            <w:fldChar w:fldCharType="separate"/>
          </w:r>
          <w:r w:rsidR="003F192A">
            <w:rPr>
              <w:noProof/>
            </w:rPr>
            <w:t>[28]</w:t>
          </w:r>
          <w:r>
            <w:rPr>
              <w:noProof/>
            </w:rPr>
            <w:fldChar w:fldCharType="end"/>
          </w:r>
        </w:sdtContent>
      </w:sdt>
      <w:r>
        <w:t>.</w:t>
      </w:r>
    </w:p>
    <w:p w14:paraId="184748C9" w14:textId="522A21E7" w:rsidR="00BB2C10" w:rsidRDefault="00250E3A" w:rsidP="00250E3A">
      <w:pPr>
        <w:pStyle w:val="02Flietext"/>
      </w:pPr>
      <w:r>
        <w:t>Es gibt verschiedenste Möglichkeiten Daten zu visualisieren. In</w:t>
      </w:r>
      <w:r w:rsidR="007D0A9C">
        <w:t xml:space="preserve"> </w:t>
      </w:r>
      <w:r w:rsidR="007D0A9C">
        <w:fldChar w:fldCharType="begin"/>
      </w:r>
      <w:r w:rsidR="007D0A9C">
        <w:instrText xml:space="preserve"> REF _Ref105657093 \h </w:instrText>
      </w:r>
      <w:r w:rsidR="007D0A9C">
        <w:fldChar w:fldCharType="separate"/>
      </w:r>
      <w:r w:rsidR="00E86A7A">
        <w:t xml:space="preserve">Abbildung </w:t>
      </w:r>
      <w:r w:rsidR="00E86A7A">
        <w:rPr>
          <w:noProof/>
        </w:rPr>
        <w:t>3</w:t>
      </w:r>
      <w:r w:rsidR="007D0A9C">
        <w:fldChar w:fldCharType="end"/>
      </w:r>
      <w:r>
        <w:t xml:space="preserve"> sind eine Reihe an typischen Möglichkeiten illustriert. Visualisierung (1) ist ein Liniendiagramm, welches die Daten auf einem zweidimensionalen Koordinatensystem visualisiert. Hier wird jedem X-Wert ein Y-Wert zugeordnet. Es ist auch möglich mehrere Linienverläufe in einem Diagramm darzustellen. Liniendiagramme sind besonders nützlich, um Trends über einen bestimmten Zeitraum zu visualisieren. Visualisierung (2) zeigt ein Säulendiagramm. Es visualisiert für jeden X-Wert einen Y-Wert. Im Kontrast zu dem Liniendiagramm stehen hier die X-Werte aber nicht unbedingt im Zusammenhang. X-Werte können hier beispielsweise auch nominale Beschriftungen sein. Säulendiagramme sind nützlich, um Werte verschiedener Kategorien zu visualisieren. </w:t>
      </w:r>
      <w:r>
        <w:lastRenderedPageBreak/>
        <w:t xml:space="preserve">Beispielsweise Umsätze verschiedener Abteilungen. In Visualisierung (3) ist ein Kreisdiagramm zu sehen. Ein Kreisdiagramm visualisiert die Zusammensetzung einer Menge. Einzelne Stücke des Kreises stehen für bestimmte Untermenge und abhängig von der Größe dieser Untermenge ist die visualisierte Stückgröße. Kreisdiagramme sind nützlich um beispielsweise Zusammensetzungen von Kosten, Gewinnen oder Abstimmungen zu visualisieren. Visualisierung (4) zeigt ein </w:t>
      </w:r>
      <w:proofErr w:type="spellStart"/>
      <w:r>
        <w:t>Sankey</w:t>
      </w:r>
      <w:proofErr w:type="spellEnd"/>
      <w:r>
        <w:t xml:space="preserve">-Diagramm. Ein </w:t>
      </w:r>
      <w:proofErr w:type="spellStart"/>
      <w:r>
        <w:t>Sankey</w:t>
      </w:r>
      <w:proofErr w:type="spellEnd"/>
      <w:r>
        <w:t xml:space="preserve">-Diagramm ist ein Mengenflussdiagramm und visualisiert, wie eine Menge und Ihre Untermengen sich aufteilen oder zusammenfließen. Dabei werden die Mengen durch Pfeile oder Balken symbolisiert, welche je nach Größe der Menge skaliert sind. </w:t>
      </w:r>
      <w:proofErr w:type="spellStart"/>
      <w:r>
        <w:t>Sankey</w:t>
      </w:r>
      <w:proofErr w:type="spellEnd"/>
      <w:r>
        <w:t>-Diagramme werden verwendet um Energie-, Material- oder Geldflüsse zu visualisieren und ermöglichen es Einsparpotentiale zu erkennen. Visualisierung (5) zeigt ein Mosaikdiagramm. Ein Mosaikdiagramm ermöglicht es Datensätze mit zwei oder mehr binären Attribute zu visualisieren. Jede Kombination aus diesen Variablen wird dann ein Mosaikstück zugewiesen, dessen Größe abhängig von der Häufigkeit der Kombination im Datensatz ist. Mosaikdiagramme eignen sich besonders um multidimensionale Datensätze zu visualisieren. In Visualisierung (6) ist eine Netzdia</w:t>
      </w:r>
      <w:r w:rsidR="00EC0DC9">
        <w:t>g</w:t>
      </w:r>
      <w:r>
        <w:t xml:space="preserve">ramm dargestellt. Ein Netzdiagramm visualisiert mehrere Werte von gleichwertigen Kategorien auf jeweils einer Achse, welche im Zentrum des Diagramms zusammenkommen. Netzdiagramme werden häufig verwendet um zwei Zahlenserien anhand festgelegter Kriterien zu vergleichen. Die Serien können entweder in zwei separaten Netzdiagrammen dargestellt werden oder zusammen in einem, wobei auf die Farbgebung geachtet werden muss. </w:t>
      </w:r>
    </w:p>
    <w:p w14:paraId="00A6B53A" w14:textId="38470994" w:rsidR="00250E3A" w:rsidRDefault="00250E3A" w:rsidP="00250E3A">
      <w:pPr>
        <w:pStyle w:val="02Flietext"/>
      </w:pPr>
      <w:r>
        <w:t xml:space="preserve">Es ist weiter möglich verschiedene Visualisierungen zusammen zu führen und ein sogenanntes </w:t>
      </w:r>
      <w:r w:rsidR="008617BB">
        <w:t>Verbunds-Diagramm</w:t>
      </w:r>
      <w:r>
        <w:t xml:space="preserve"> zu erstellen. Es ist beispielsweise denkbar Linien- und Säulendiagramme zu verbinden. </w:t>
      </w:r>
    </w:p>
    <w:p w14:paraId="1FF18FF8" w14:textId="4550E56D" w:rsidR="00F4130B" w:rsidRDefault="000B311F" w:rsidP="00F4130B">
      <w:pPr>
        <w:pStyle w:val="02Flietext"/>
      </w:pPr>
      <w:r>
        <w:rPr>
          <w:noProof/>
        </w:rPr>
        <w:lastRenderedPageBreak/>
        <mc:AlternateContent>
          <mc:Choice Requires="wps">
            <w:drawing>
              <wp:anchor distT="0" distB="0" distL="114300" distR="114300" simplePos="0" relativeHeight="251665408" behindDoc="0" locked="0" layoutInCell="1" allowOverlap="1" wp14:anchorId="704A0892" wp14:editId="1921BC8E">
                <wp:simplePos x="0" y="0"/>
                <wp:positionH relativeFrom="column">
                  <wp:posOffset>804545</wp:posOffset>
                </wp:positionH>
                <wp:positionV relativeFrom="paragraph">
                  <wp:posOffset>3157220</wp:posOffset>
                </wp:positionV>
                <wp:extent cx="4265295"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4265295" cy="635"/>
                        </a:xfrm>
                        <a:prstGeom prst="rect">
                          <a:avLst/>
                        </a:prstGeom>
                        <a:solidFill>
                          <a:prstClr val="white"/>
                        </a:solidFill>
                        <a:ln>
                          <a:noFill/>
                        </a:ln>
                      </wps:spPr>
                      <wps:txbx>
                        <w:txbxContent>
                          <w:p w14:paraId="5B053D91" w14:textId="6CE1671C" w:rsidR="000B311F" w:rsidRPr="0005567F" w:rsidRDefault="000B311F" w:rsidP="000B311F">
                            <w:pPr>
                              <w:pStyle w:val="Caption"/>
                              <w:rPr>
                                <w:rFonts w:ascii="Arial" w:hAnsi="Arial"/>
                                <w:noProof/>
                                <w:color w:val="000000"/>
                                <w:sz w:val="24"/>
                                <w:szCs w:val="24"/>
                              </w:rPr>
                            </w:pPr>
                            <w:bookmarkStart w:id="28" w:name="_Ref105657407"/>
                            <w:bookmarkStart w:id="29" w:name="_Toc105777914"/>
                            <w:r>
                              <w:t xml:space="preserve">Abbildung </w:t>
                            </w:r>
                            <w:fldSimple w:instr=" SEQ Abbildung \* ARABIC ">
                              <w:r w:rsidR="00E86A7A">
                                <w:rPr>
                                  <w:noProof/>
                                </w:rPr>
                                <w:t>4</w:t>
                              </w:r>
                            </w:fldSimple>
                            <w:bookmarkEnd w:id="28"/>
                            <w:r>
                              <w:t>: Computertomographie Visualisierung</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4A0892" id="_x0000_t202" coordsize="21600,21600" o:spt="202" path="m,l,21600r21600,l21600,xe">
                <v:stroke joinstyle="miter"/>
                <v:path gradientshapeok="t" o:connecttype="rect"/>
              </v:shapetype>
              <v:shape id="Text Box 13" o:spid="_x0000_s1026" type="#_x0000_t202" style="position:absolute;left:0;text-align:left;margin-left:63.35pt;margin-top:248.6pt;width:335.8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" stroked="f">
                <v:textbox style="mso-fit-shape-to-text:t" inset="0,0,0,0">
                  <w:txbxContent>
                    <w:p w14:paraId="5B053D91" w14:textId="6CE1671C" w:rsidR="000B311F" w:rsidRPr="0005567F" w:rsidRDefault="000B311F" w:rsidP="000B311F">
                      <w:pPr>
                        <w:pStyle w:val="Caption"/>
                        <w:rPr>
                          <w:rFonts w:ascii="Arial" w:hAnsi="Arial"/>
                          <w:noProof/>
                          <w:color w:val="000000"/>
                          <w:sz w:val="24"/>
                          <w:szCs w:val="24"/>
                        </w:rPr>
                      </w:pPr>
                      <w:bookmarkStart w:id="30" w:name="_Ref105657407"/>
                      <w:bookmarkStart w:id="31" w:name="_Toc105777914"/>
                      <w:r>
                        <w:t xml:space="preserve">Abbildung </w:t>
                      </w:r>
                      <w:fldSimple w:instr=" SEQ Abbildung \* ARABIC ">
                        <w:r w:rsidR="00E86A7A">
                          <w:rPr>
                            <w:noProof/>
                          </w:rPr>
                          <w:t>4</w:t>
                        </w:r>
                      </w:fldSimple>
                      <w:bookmarkEnd w:id="30"/>
                      <w:r>
                        <w:t>: Computertomographie Visualisierung</w:t>
                      </w:r>
                      <w:bookmarkEnd w:id="31"/>
                    </w:p>
                  </w:txbxContent>
                </v:textbox>
                <w10:wrap type="topAndBottom"/>
              </v:shape>
            </w:pict>
          </mc:Fallback>
        </mc:AlternateContent>
      </w:r>
      <w:r w:rsidR="00F4130B">
        <w:rPr>
          <w:noProof/>
        </w:rPr>
        <w:drawing>
          <wp:anchor distT="0" distB="0" distL="114300" distR="114300" simplePos="0" relativeHeight="251658240" behindDoc="0" locked="0" layoutInCell="1" allowOverlap="1" wp14:anchorId="2F831B1E" wp14:editId="4CBD3A7E">
            <wp:simplePos x="0" y="0"/>
            <wp:positionH relativeFrom="column">
              <wp:posOffset>804545</wp:posOffset>
            </wp:positionH>
            <wp:positionV relativeFrom="paragraph">
              <wp:posOffset>61595</wp:posOffset>
            </wp:positionV>
            <wp:extent cx="4265295" cy="3038475"/>
            <wp:effectExtent l="0" t="0" r="1905" b="9525"/>
            <wp:wrapTopAndBottom/>
            <wp:docPr id="8"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265295" cy="3038475"/>
                    </a:xfrm>
                    <a:prstGeom prst="rect">
                      <a:avLst/>
                    </a:prstGeom>
                  </pic:spPr>
                </pic:pic>
              </a:graphicData>
            </a:graphic>
          </wp:anchor>
        </w:drawing>
      </w:r>
      <w:r w:rsidR="00F4130B">
        <w:t>Neben den in</w:t>
      </w:r>
      <w:r>
        <w:t xml:space="preserve"> </w:t>
      </w:r>
      <w:r>
        <w:fldChar w:fldCharType="begin"/>
      </w:r>
      <w:r>
        <w:instrText xml:space="preserve"> REF _Ref105657093 \h </w:instrText>
      </w:r>
      <w:r>
        <w:fldChar w:fldCharType="separate"/>
      </w:r>
      <w:r w:rsidR="00E86A7A">
        <w:t xml:space="preserve">Abbildung </w:t>
      </w:r>
      <w:r w:rsidR="00E86A7A">
        <w:rPr>
          <w:noProof/>
        </w:rPr>
        <w:t>3</w:t>
      </w:r>
      <w:r>
        <w:fldChar w:fldCharType="end"/>
      </w:r>
      <w:r w:rsidR="00F4130B">
        <w:t xml:space="preserve"> dargestellten Visualisierungen können auch komplexere auf die spezifischen Daten zugeschnittene Visualisierungen verwendet werden. Beispielsweise bei der Computertomographie gesammelte Daten werden in extra dazu entwickelten Visualisierungen dargestellt. In</w:t>
      </w:r>
      <w:r>
        <w:t xml:space="preserve"> </w:t>
      </w:r>
      <w:r>
        <w:fldChar w:fldCharType="begin"/>
      </w:r>
      <w:r>
        <w:instrText xml:space="preserve"> REF _Ref105657407 \h </w:instrText>
      </w:r>
      <w:r>
        <w:fldChar w:fldCharType="separate"/>
      </w:r>
      <w:r w:rsidR="00E86A7A">
        <w:t xml:space="preserve">Abbildung </w:t>
      </w:r>
      <w:r w:rsidR="00E86A7A">
        <w:rPr>
          <w:noProof/>
        </w:rPr>
        <w:t>4</w:t>
      </w:r>
      <w:r>
        <w:fldChar w:fldCharType="end"/>
      </w:r>
      <w:r w:rsidR="00F4130B">
        <w:t xml:space="preserve"> ist eine </w:t>
      </w:r>
      <w:r>
        <w:t xml:space="preserve">solche </w:t>
      </w:r>
      <w:r w:rsidR="00F4130B">
        <w:t xml:space="preserve">Visualisierung zu sehen. </w:t>
      </w:r>
    </w:p>
    <w:p w14:paraId="112CE5ED" w14:textId="1961D545" w:rsidR="00F4130B" w:rsidRDefault="00F4130B" w:rsidP="00F4130B">
      <w:pPr>
        <w:pStyle w:val="02Flietext"/>
      </w:pPr>
      <w:r>
        <w:t xml:space="preserve">Ob komplexe Computertomographie oder simples Liniendiagramm, bei Visualisierungen gilt es eine Reihe an Faktoren zu beachten, um eine erfolgreiche Interpretation der Daten zu ermöglichen. Einerseits muss die Visualisierung für die Betrachtenden ansprechend gestaltet sein und andererseits darf die Visualisierung selbst keinen Bias in die Daten einbringen. </w:t>
      </w:r>
    </w:p>
    <w:p w14:paraId="0156F94D" w14:textId="4D6EAC31" w:rsidR="00250E3A" w:rsidRDefault="00F4130B" w:rsidP="00F4130B">
      <w:pPr>
        <w:pStyle w:val="02Flietext"/>
      </w:pPr>
      <w:r>
        <w:t xml:space="preserve">Eine ansprechende Gestaltung der Visualisierung ist wichtig, damit </w:t>
      </w:r>
      <w:r w:rsidR="00BB2C10">
        <w:t xml:space="preserve">ein Betrachter </w:t>
      </w:r>
      <w:r>
        <w:t>nicht von Gestaltungsdetails abgelenkt werden</w:t>
      </w:r>
      <w:r w:rsidR="00BB2C10">
        <w:t>.</w:t>
      </w:r>
      <w:r>
        <w:t xml:space="preserve"> </w:t>
      </w:r>
      <w:r w:rsidR="00BB2C10">
        <w:t>Stattdessen soll er Seine</w:t>
      </w:r>
      <w:r>
        <w:t xml:space="preserve"> volle Aufmerksamkeit den präsentierten Informationen schenken können. Ein wichtiger Faktor in der Gestaltung einer Visualisierung ist die Wahl einer Farbpalette. Die minimale Anforderung an in einer Visualisierung genutzten Farbpalette ist, dass sie nicht ablenkend ist. Bestenfalls hilft sie dabei die Aufmerksamkeit der Betrachtenden zu halten und ist visuell ansprechend. Dazu gibt es einige Best-Practices. Es sollten </w:t>
      </w:r>
      <w:r>
        <w:lastRenderedPageBreak/>
        <w:t xml:space="preserve">nur wenigen verschiedene Farbkategorien verwendet werden. Viele verschiedene Farben mit verschiedenen kategorischen Bedeutungen sind verwirrend, besonders wenn zusätzlich noch unterschiedliche Helligkeiten innerhalb der Kategorie verwendet </w:t>
      </w:r>
      <w:r w:rsidR="009551EB">
        <w:rPr>
          <w:noProof/>
        </w:rPr>
        <mc:AlternateContent>
          <mc:Choice Requires="wps">
            <w:drawing>
              <wp:anchor distT="0" distB="0" distL="114300" distR="114300" simplePos="0" relativeHeight="251667456" behindDoc="0" locked="0" layoutInCell="1" allowOverlap="1" wp14:anchorId="55B15852" wp14:editId="56DC4685">
                <wp:simplePos x="0" y="0"/>
                <wp:positionH relativeFrom="column">
                  <wp:posOffset>1147445</wp:posOffset>
                </wp:positionH>
                <wp:positionV relativeFrom="paragraph">
                  <wp:posOffset>3333115</wp:posOffset>
                </wp:positionV>
                <wp:extent cx="355473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54730" cy="635"/>
                        </a:xfrm>
                        <a:prstGeom prst="rect">
                          <a:avLst/>
                        </a:prstGeom>
                        <a:solidFill>
                          <a:prstClr val="white"/>
                        </a:solidFill>
                        <a:ln>
                          <a:noFill/>
                        </a:ln>
                      </wps:spPr>
                      <wps:txbx>
                        <w:txbxContent>
                          <w:p w14:paraId="4E824EE2" w14:textId="55E57DC7" w:rsidR="009551EB" w:rsidRPr="006B6022" w:rsidRDefault="009551EB" w:rsidP="009551EB">
                            <w:pPr>
                              <w:pStyle w:val="Caption"/>
                              <w:rPr>
                                <w:rFonts w:ascii="Arial" w:hAnsi="Arial"/>
                                <w:color w:val="000000"/>
                                <w:sz w:val="24"/>
                                <w:szCs w:val="24"/>
                              </w:rPr>
                            </w:pPr>
                            <w:bookmarkStart w:id="32" w:name="_Ref105657513"/>
                            <w:bookmarkStart w:id="33" w:name="_Toc105777915"/>
                            <w:r>
                              <w:t xml:space="preserve">Abbildung </w:t>
                            </w:r>
                            <w:fldSimple w:instr=" SEQ Abbildung \* ARABIC ">
                              <w:r w:rsidR="00E86A7A">
                                <w:rPr>
                                  <w:noProof/>
                                </w:rPr>
                                <w:t>5</w:t>
                              </w:r>
                            </w:fldSimple>
                            <w:bookmarkEnd w:id="32"/>
                            <w:r>
                              <w:t>: Helligkeit über Farbkategorien</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15852" id="Text Box 15" o:spid="_x0000_s1027" type="#_x0000_t202" style="position:absolute;left:0;text-align:left;margin-left:90.35pt;margin-top:262.45pt;width:279.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" stroked="f">
                <v:textbox style="mso-fit-shape-to-text:t" inset="0,0,0,0">
                  <w:txbxContent>
                    <w:p w14:paraId="4E824EE2" w14:textId="55E57DC7" w:rsidR="009551EB" w:rsidRPr="006B6022" w:rsidRDefault="009551EB" w:rsidP="009551EB">
                      <w:pPr>
                        <w:pStyle w:val="Caption"/>
                        <w:rPr>
                          <w:rFonts w:ascii="Arial" w:hAnsi="Arial"/>
                          <w:color w:val="000000"/>
                          <w:sz w:val="24"/>
                          <w:szCs w:val="24"/>
                        </w:rPr>
                      </w:pPr>
                      <w:bookmarkStart w:id="34" w:name="_Ref105657513"/>
                      <w:bookmarkStart w:id="35" w:name="_Toc105777915"/>
                      <w:r>
                        <w:t xml:space="preserve">Abbildung </w:t>
                      </w:r>
                      <w:fldSimple w:instr=" SEQ Abbildung \* ARABIC ">
                        <w:r w:rsidR="00E86A7A">
                          <w:rPr>
                            <w:noProof/>
                          </w:rPr>
                          <w:t>5</w:t>
                        </w:r>
                      </w:fldSimple>
                      <w:bookmarkEnd w:id="34"/>
                      <w:r>
                        <w:t>: Helligkeit über Farbkategorien</w:t>
                      </w:r>
                      <w:bookmarkEnd w:id="35"/>
                    </w:p>
                  </w:txbxContent>
                </v:textbox>
                <w10:wrap type="topAndBottom"/>
              </v:shape>
            </w:pict>
          </mc:Fallback>
        </mc:AlternateContent>
      </w:r>
      <w:r w:rsidR="009551EB">
        <w:rPr>
          <w:noProof/>
        </w:rPr>
        <w:drawing>
          <wp:anchor distT="0" distB="0" distL="114300" distR="114300" simplePos="0" relativeHeight="251659264" behindDoc="0" locked="0" layoutInCell="1" allowOverlap="1" wp14:anchorId="31A87B59" wp14:editId="32F1D468">
            <wp:simplePos x="0" y="0"/>
            <wp:positionH relativeFrom="column">
              <wp:posOffset>1147445</wp:posOffset>
            </wp:positionH>
            <wp:positionV relativeFrom="paragraph">
              <wp:posOffset>1025525</wp:posOffset>
            </wp:positionV>
            <wp:extent cx="3554730" cy="2250440"/>
            <wp:effectExtent l="0" t="0" r="7620" b="0"/>
            <wp:wrapTopAndBottom/>
            <wp:docPr id="11" name="Image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554730" cy="2250440"/>
                    </a:xfrm>
                    <a:prstGeom prst="rect">
                      <a:avLst/>
                    </a:prstGeom>
                  </pic:spPr>
                </pic:pic>
              </a:graphicData>
            </a:graphic>
            <wp14:sizeRelH relativeFrom="page">
              <wp14:pctWidth>0</wp14:pctWidth>
            </wp14:sizeRelH>
            <wp14:sizeRelV relativeFrom="page">
              <wp14:pctHeight>0</wp14:pctHeight>
            </wp14:sizeRelV>
          </wp:anchor>
        </w:drawing>
      </w:r>
      <w:r>
        <w:t>werden.</w:t>
      </w:r>
    </w:p>
    <w:p w14:paraId="787442B6" w14:textId="16B5D401" w:rsidR="0075782A" w:rsidRDefault="00F4130B" w:rsidP="00F4130B">
      <w:pPr>
        <w:pStyle w:val="02Flietext"/>
      </w:pPr>
      <w:r>
        <w:t>Außerdem sollte die Helligkeit über verschiedene Farbkategorien hinweg einheitlich sein. Die Helligkeit einer Farbe ist oft mit dem Wert der von Ihr repräsentierten Information verbunden. Wie in</w:t>
      </w:r>
      <w:r w:rsidR="005002DC">
        <w:t xml:space="preserve"> </w:t>
      </w:r>
      <w:r w:rsidR="005002DC">
        <w:fldChar w:fldCharType="begin"/>
      </w:r>
      <w:r w:rsidR="005002DC">
        <w:instrText xml:space="preserve"> REF _Ref105657513 \h </w:instrText>
      </w:r>
      <w:r w:rsidR="005002DC">
        <w:fldChar w:fldCharType="separate"/>
      </w:r>
      <w:r w:rsidR="00E86A7A">
        <w:t xml:space="preserve">Abbildung </w:t>
      </w:r>
      <w:r w:rsidR="00E86A7A">
        <w:rPr>
          <w:noProof/>
        </w:rPr>
        <w:t>5</w:t>
      </w:r>
      <w:r w:rsidR="005002DC">
        <w:fldChar w:fldCharType="end"/>
      </w:r>
      <w:r>
        <w:t xml:space="preserve"> zu sehen sollten daher gleiche Wertunterschiede über verschiedene Kategorien gleiche Helligkeitsunterschiede haben. Schlussendlich sollten Farben gewählt werden, welche auch für Personen mit Sehschwächen zu unterscheiden sind. </w:t>
      </w:r>
    </w:p>
    <w:p w14:paraId="5E309310" w14:textId="6A1715A8" w:rsidR="00F4130B" w:rsidRDefault="00F4130B" w:rsidP="00F4130B">
      <w:pPr>
        <w:pStyle w:val="02Flietext"/>
      </w:pPr>
      <w:r>
        <w:t xml:space="preserve">Neben den rein ästhetischen Faktoren der Farbwahl ist es auch sinnvoll die Farben mit den Informationen in Zusammenhang zu bringen. Sofern möglich sollte die Farbwahl von den Informationen und Ihrem Kontext abhängen. Visualisierungen im Kontext der Forstwirtschaft könnten beispielsweise Grün oder Brauntöne verwenden. Wenn hingegen über Wasserversorgung informiert wird, wären Blautöne sinnvoll. Abschließend sollte jede Visualisierung, die über Farben Informationen vermittelt eine leicht verständliche Farblegende verwenden. </w:t>
      </w:r>
      <w:sdt>
        <w:sdtPr>
          <w:alias w:val="To edit, see citavi.com/edit"/>
          <w:tag w:val="CitaviPlaceholder#41efc085-6017-42f1-ae9f-7514ee661420"/>
          <w:id w:val="-14162896"/>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Dg0Zjk2LTJmNGMtNGQwYi1iZWVkLTE3OTRjMzYwNjk2YSIsIlJhbmdlTGVuZ3RoIjo0LCJSZWZlcmVuY2VJZCI6IjEwNWZhZjY0LTAxOGQtNDIzNC05YmE1LWIwMzVjNDNiZmY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QW5kcmV3cyIsIk1pZGRsZU5hbWUiOiJKLiIsIlByb3RlY3RlZCI6ZmFsc2UsIlNleCI6MCwiQ3JlYXRlZEJ5IjoiX0RzY2hvbmJlIiwiQ3JlYXRlZE9uIjoiMjAyMi0wNS0yNVQxNDozMDoxMyIsIk1vZGlmaWVkQnkiOiJfRHNjaG9uYmUiLCJJZCI6IjM4NDdkOTQ1LWFmMTQtNGE5Ny04YmNhLTY4ZTUwZWM5NjUwMyIsIk1vZGlmaWVkT24iOiIyMDIyLTA1LTI1VDE0OjMwOjE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FuZHJld3MgMjAxOSAtIEluZm8gd2UgdHJ1c3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}</w:instrText>
          </w:r>
          <w:r>
            <w:rPr>
              <w:noProof/>
            </w:rPr>
            <w:fldChar w:fldCharType="separate"/>
          </w:r>
          <w:r w:rsidR="003F192A">
            <w:rPr>
              <w:noProof/>
            </w:rPr>
            <w:t>[27]</w:t>
          </w:r>
          <w:r>
            <w:rPr>
              <w:noProof/>
            </w:rPr>
            <w:fldChar w:fldCharType="end"/>
          </w:r>
        </w:sdtContent>
      </w:sdt>
      <w:r w:rsidR="00495FFE">
        <w:t xml:space="preserve"> </w:t>
      </w:r>
    </w:p>
    <w:p w14:paraId="12A6AC12" w14:textId="7013464F" w:rsidR="00CC0249" w:rsidRDefault="00CC0249" w:rsidP="00F4130B">
      <w:pPr>
        <w:pStyle w:val="02Flietext"/>
      </w:pPr>
    </w:p>
    <w:p w14:paraId="2E7D316C" w14:textId="77777777" w:rsidR="00CC0249" w:rsidRDefault="00CC0249" w:rsidP="00F4130B">
      <w:pPr>
        <w:pStyle w:val="02Flietext"/>
      </w:pPr>
    </w:p>
    <w:p w14:paraId="59E7E2BC" w14:textId="35DE81ED" w:rsidR="00495FFE" w:rsidRDefault="00495FFE" w:rsidP="00495FFE">
      <w:pPr>
        <w:pStyle w:val="02Flietext"/>
      </w:pPr>
      <w:bookmarkStart w:id="36" w:name="_Hlk104389221"/>
      <w:r>
        <w:lastRenderedPageBreak/>
        <w:t xml:space="preserve">Was eine gut gestaltete Visualisierung können soll stellt das Prinzip der </w:t>
      </w:r>
      <w:proofErr w:type="spellStart"/>
      <w:r>
        <w:t>Graphical</w:t>
      </w:r>
      <w:proofErr w:type="spellEnd"/>
      <w:r>
        <w:t xml:space="preserve"> Excellence auf </w:t>
      </w:r>
      <w:sdt>
        <w:sdtPr>
          <w:alias w:val="To edit, see citavi.com/edit"/>
          <w:tag w:val="CitaviPlaceholder#1d31c1f2-5211-461e-948d-393b790061eb"/>
          <w:id w:val="1090584453"/>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2YzZTQ0LTQ4NjQtNGM4Yi1hOGUxLTYzMGMzMDJhNmNkZS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FkMzFjMWYyLTUyMTEtNDYxZS05NDhkLTM5M2I3OTAwNjFlYiIsIlRleHQiOiJbMzNdIiwiV0FJVmVyc2lvbiI6IjYuNy4wLjAifQ==}</w:instrText>
          </w:r>
          <w:r>
            <w:rPr>
              <w:noProof/>
            </w:rPr>
            <w:fldChar w:fldCharType="separate"/>
          </w:r>
          <w:r w:rsidR="003F192A">
            <w:rPr>
              <w:noProof/>
            </w:rPr>
            <w:t>[33]</w:t>
          </w:r>
          <w:r>
            <w:rPr>
              <w:noProof/>
            </w:rPr>
            <w:fldChar w:fldCharType="end"/>
          </w:r>
        </w:sdtContent>
      </w:sdt>
      <w:r>
        <w:t>. Die Prinzipien besagen, eine Visualisierung soll:</w:t>
      </w:r>
      <w:bookmarkEnd w:id="36"/>
    </w:p>
    <w:p w14:paraId="2FF21CC4" w14:textId="77777777" w:rsidR="00495FFE" w:rsidRDefault="00495FFE" w:rsidP="00495FFE">
      <w:pPr>
        <w:pStyle w:val="02Flietext"/>
        <w:numPr>
          <w:ilvl w:val="0"/>
          <w:numId w:val="28"/>
        </w:numPr>
        <w:suppressAutoHyphens/>
      </w:pPr>
      <w:bookmarkStart w:id="37" w:name="_Hlk104389290"/>
      <w:r>
        <w:t>die Daten zeigen</w:t>
      </w:r>
    </w:p>
    <w:p w14:paraId="76465634" w14:textId="77777777" w:rsidR="00495FFE" w:rsidRDefault="00495FFE" w:rsidP="00495FFE">
      <w:pPr>
        <w:pStyle w:val="02Flietext"/>
        <w:numPr>
          <w:ilvl w:val="0"/>
          <w:numId w:val="28"/>
        </w:numPr>
        <w:suppressAutoHyphens/>
      </w:pPr>
      <w:r>
        <w:t>die Anschauenden zum Nachdenken anregen</w:t>
      </w:r>
    </w:p>
    <w:p w14:paraId="03660247" w14:textId="77777777" w:rsidR="00495FFE" w:rsidRDefault="00495FFE" w:rsidP="00495FFE">
      <w:pPr>
        <w:pStyle w:val="02Flietext"/>
        <w:numPr>
          <w:ilvl w:val="0"/>
          <w:numId w:val="28"/>
        </w:numPr>
        <w:suppressAutoHyphens/>
      </w:pPr>
      <w:r>
        <w:t>es vermeiden zu verzerren, was die Daten sagen</w:t>
      </w:r>
    </w:p>
    <w:p w14:paraId="7B721B28" w14:textId="77777777" w:rsidR="00495FFE" w:rsidRDefault="00495FFE" w:rsidP="00495FFE">
      <w:pPr>
        <w:pStyle w:val="02Flietext"/>
        <w:numPr>
          <w:ilvl w:val="0"/>
          <w:numId w:val="28"/>
        </w:numPr>
        <w:suppressAutoHyphens/>
      </w:pPr>
      <w:r>
        <w:t>viele Zahlen in wenig Raum zeigen</w:t>
      </w:r>
    </w:p>
    <w:p w14:paraId="6388C4AA" w14:textId="77777777" w:rsidR="00495FFE" w:rsidRDefault="00495FFE" w:rsidP="00495FFE">
      <w:pPr>
        <w:pStyle w:val="02Flietext"/>
        <w:numPr>
          <w:ilvl w:val="0"/>
          <w:numId w:val="28"/>
        </w:numPr>
        <w:suppressAutoHyphens/>
      </w:pPr>
      <w:r>
        <w:t>große Datensätze in einen Zusammenhang bringen</w:t>
      </w:r>
    </w:p>
    <w:p w14:paraId="10EDA6C5" w14:textId="77777777" w:rsidR="00495FFE" w:rsidRDefault="00495FFE" w:rsidP="00495FFE">
      <w:pPr>
        <w:pStyle w:val="02Flietext"/>
        <w:numPr>
          <w:ilvl w:val="0"/>
          <w:numId w:val="28"/>
        </w:numPr>
        <w:suppressAutoHyphens/>
      </w:pPr>
      <w:r>
        <w:t>Vergleiche zwischen den Daten unterstützten</w:t>
      </w:r>
    </w:p>
    <w:p w14:paraId="08239475" w14:textId="77777777" w:rsidR="00495FFE" w:rsidRDefault="00495FFE" w:rsidP="00495FFE">
      <w:pPr>
        <w:pStyle w:val="02Flietext"/>
        <w:numPr>
          <w:ilvl w:val="0"/>
          <w:numId w:val="28"/>
        </w:numPr>
        <w:suppressAutoHyphens/>
      </w:pPr>
      <w:r>
        <w:t>die Daten in verschiedenen Detailgraden präsentieren</w:t>
      </w:r>
    </w:p>
    <w:p w14:paraId="58030B84" w14:textId="77777777" w:rsidR="00495FFE" w:rsidRDefault="00495FFE" w:rsidP="00495FFE">
      <w:pPr>
        <w:pStyle w:val="02Flietext"/>
        <w:numPr>
          <w:ilvl w:val="0"/>
          <w:numId w:val="28"/>
        </w:numPr>
        <w:suppressAutoHyphens/>
      </w:pPr>
      <w:r>
        <w:t>einen klaren Zweck haben: Beschreibung, Exploration, Auflistung, Dekoration</w:t>
      </w:r>
    </w:p>
    <w:p w14:paraId="07DDBDF1" w14:textId="6B28B868" w:rsidR="00495FFE" w:rsidRDefault="00495FFE" w:rsidP="00495FFE">
      <w:pPr>
        <w:pStyle w:val="02Flietext"/>
      </w:pPr>
      <w:r>
        <w:t xml:space="preserve">Bei der Erstellung einer Visualisierung können diese Prinzipien zu Rate gezogen werden, um zu prüfen ob noch Verbesserungspotential besteht. </w:t>
      </w:r>
      <w:sdt>
        <w:sdtPr>
          <w:alias w:val="To edit, see citavi.com/edit"/>
          <w:tag w:val="CitaviPlaceholder#0446d5a2-5e0a-4812-a093-4e19a1c1c817"/>
          <w:id w:val="-1116294623"/>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DVhOGMxLWI2NTAtNDYzMC05ZTU1LWY0ZjAxMDQ4YWNjNy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A0NDZkNWEyLTVlMGEtNDgxMi1hMDkzLTRlMTlhMWMxYzgxNyIsIlRleHQiOiJbMzNdIiwiV0FJVmVyc2lvbiI6IjYuNy4wLjAifQ==}</w:instrText>
          </w:r>
          <w:r>
            <w:rPr>
              <w:noProof/>
            </w:rPr>
            <w:fldChar w:fldCharType="separate"/>
          </w:r>
          <w:r w:rsidR="003F192A">
            <w:rPr>
              <w:noProof/>
            </w:rPr>
            <w:t>[33]</w:t>
          </w:r>
          <w:r>
            <w:rPr>
              <w:noProof/>
            </w:rPr>
            <w:fldChar w:fldCharType="end"/>
          </w:r>
        </w:sdtContent>
      </w:sdt>
    </w:p>
    <w:bookmarkEnd w:id="37"/>
    <w:p w14:paraId="6327986B" w14:textId="77777777" w:rsidR="00E9183C" w:rsidRDefault="007B0361" w:rsidP="00E9183C">
      <w:pPr>
        <w:pStyle w:val="02Flietext"/>
        <w:keepNext/>
      </w:pPr>
      <w:r>
        <w:rPr>
          <w:noProof/>
        </w:rPr>
        <w:drawing>
          <wp:inline distT="0" distB="0" distL="0" distR="0" wp14:anchorId="149CF0F7" wp14:editId="46143D12">
            <wp:extent cx="5759450" cy="1588770"/>
            <wp:effectExtent l="0" t="0" r="0" b="0"/>
            <wp:docPr id="14" name="Image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 descr="Chart, line chart&#10;&#10;Description automatically generated"/>
                    <pic:cNvPicPr>
                      <a:picLocks noChangeAspect="1" noChangeArrowheads="1"/>
                    </pic:cNvPicPr>
                  </pic:nvPicPr>
                  <pic:blipFill>
                    <a:blip r:embed="rId23"/>
                    <a:stretch>
                      <a:fillRect/>
                    </a:stretch>
                  </pic:blipFill>
                  <pic:spPr bwMode="auto">
                    <a:xfrm>
                      <a:off x="0" y="0"/>
                      <a:ext cx="5759450" cy="1588770"/>
                    </a:xfrm>
                    <a:prstGeom prst="rect">
                      <a:avLst/>
                    </a:prstGeom>
                  </pic:spPr>
                </pic:pic>
              </a:graphicData>
            </a:graphic>
          </wp:inline>
        </w:drawing>
      </w:r>
    </w:p>
    <w:p w14:paraId="190E6FE8" w14:textId="3AB4D2A9" w:rsidR="00495FFE" w:rsidRDefault="00E9183C" w:rsidP="00E9183C">
      <w:pPr>
        <w:pStyle w:val="Caption"/>
      </w:pPr>
      <w:bookmarkStart w:id="38" w:name="_Ref105657559"/>
      <w:bookmarkStart w:id="39" w:name="_Toc105777916"/>
      <w:r>
        <w:t xml:space="preserve">Abbildung </w:t>
      </w:r>
      <w:fldSimple w:instr=" SEQ Abbildung \* ARABIC ">
        <w:r w:rsidR="00E86A7A">
          <w:rPr>
            <w:noProof/>
          </w:rPr>
          <w:t>6</w:t>
        </w:r>
      </w:fldSimple>
      <w:bookmarkEnd w:id="38"/>
      <w:r>
        <w:t xml:space="preserve">: </w:t>
      </w:r>
      <w:r w:rsidR="00881F31">
        <w:t>V</w:t>
      </w:r>
      <w:r>
        <w:t xml:space="preserve">erschiedene Skalierung </w:t>
      </w:r>
      <w:r w:rsidR="00A06B70">
        <w:t>derselben</w:t>
      </w:r>
      <w:r>
        <w:t xml:space="preserve"> Daten</w:t>
      </w:r>
      <w:bookmarkEnd w:id="39"/>
    </w:p>
    <w:p w14:paraId="380BC0B2" w14:textId="6DB9D4C0" w:rsidR="007B0361" w:rsidRDefault="007B0361" w:rsidP="00F4130B">
      <w:pPr>
        <w:pStyle w:val="02Flietext"/>
      </w:pPr>
      <w:bookmarkStart w:id="40" w:name="_Hlk104389323"/>
      <w:r>
        <w:t xml:space="preserve">Neben der ansprechenden Gestaltung der Visualisierung muss auch sichergestellt werden, dass die Visualisierung keinen Bias in die Daten einbringt. Das kann beispielsweise durch eine ungünstige Wahl der Skalierung </w:t>
      </w:r>
      <w:r w:rsidR="00DF3897">
        <w:t>passieren</w:t>
      </w:r>
      <w:r>
        <w:t>. Durch Anpassen der Skalierung können große Unterschiede in den Daten klein und kleine groß erscheinen. In</w:t>
      </w:r>
      <w:r w:rsidR="00E9183C">
        <w:t xml:space="preserve"> </w:t>
      </w:r>
      <w:r w:rsidR="00E9183C">
        <w:fldChar w:fldCharType="begin"/>
      </w:r>
      <w:r w:rsidR="00E9183C">
        <w:instrText xml:space="preserve"> REF _Ref105657559 \h </w:instrText>
      </w:r>
      <w:r w:rsidR="00E9183C">
        <w:fldChar w:fldCharType="separate"/>
      </w:r>
      <w:r w:rsidR="00E86A7A">
        <w:t xml:space="preserve">Abbildung </w:t>
      </w:r>
      <w:r w:rsidR="00E86A7A">
        <w:rPr>
          <w:noProof/>
        </w:rPr>
        <w:t>6</w:t>
      </w:r>
      <w:r w:rsidR="00E9183C">
        <w:fldChar w:fldCharType="end"/>
      </w:r>
      <w:r>
        <w:t xml:space="preserve"> sind </w:t>
      </w:r>
      <w:r w:rsidR="00DF3897">
        <w:t>dieselben</w:t>
      </w:r>
      <w:r>
        <w:t xml:space="preserve"> drei Daten unterschiedlich skaliert dargestellt. Um die Daten unverzerrt </w:t>
      </w:r>
      <w:r w:rsidR="00DF3897">
        <w:t>darstellen</w:t>
      </w:r>
      <w:r>
        <w:t xml:space="preserve"> sollte folgendes beachtet werden. Die </w:t>
      </w:r>
      <w:r>
        <w:lastRenderedPageBreak/>
        <w:t xml:space="preserve">Skala einer Visualisierung sollte immer bei </w:t>
      </w:r>
      <w:r w:rsidR="00DF3897">
        <w:t>null</w:t>
      </w:r>
      <w:r>
        <w:t xml:space="preserve"> beginnen</w:t>
      </w:r>
      <w:r w:rsidR="0075782A">
        <w:t>.</w:t>
      </w:r>
      <w:r>
        <w:t xml:space="preserve"> </w:t>
      </w:r>
      <w:r w:rsidR="0075782A">
        <w:t>S</w:t>
      </w:r>
      <w:r>
        <w:t xml:space="preserve">o lässt sich die Veränderung eins Werts im </w:t>
      </w:r>
      <w:r w:rsidR="00DF3897">
        <w:t>Gesamtkontext</w:t>
      </w:r>
      <w:r>
        <w:t xml:space="preserve"> </w:t>
      </w:r>
      <w:r w:rsidR="00DF3897">
        <w:t>bewerten</w:t>
      </w:r>
      <w:r>
        <w:t>. Außerdem sollte keine Dimension einer Visualisierung gestreckt oder gestaucht werden und es sollten keine Werte übersprungen oder zusammengefasst werden, besonders bei der Visualisierung von Daten über einen Zeitraum</w:t>
      </w:r>
      <w:bookmarkEnd w:id="40"/>
      <w:r>
        <w:t xml:space="preserve"> </w:t>
      </w:r>
      <w:sdt>
        <w:sdtPr>
          <w:alias w:val="To edit, see citavi.com/edit"/>
          <w:tag w:val="CitaviPlaceholder#75a222b5-df22-4a41-bf97-ab602ddd4af4"/>
          <w:id w:val="-512218167"/>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TMzNjA2LTNiMjEtNGYzMy05MGZhLTJjMzJhZGU0ZDRjYSIsIlJhbmdlTGVuZ3RoIjoz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Sx7IiRpZCI6IjE3IiwiJHR5cGUiOiJTd2lzc0FjYWRlbWljLkNpdGF2aS5DaXRhdGlvbnMuV29yZFBsYWNlaG9sZGVyRW50cnksIFN3aXNzQWNhZGVtaWMuQ2l0YXZpIiwiSWQiOiIyYTJmY2Y1Mi01MWQ0LTQ4NDgtOTQ5MC0yMTBmNDhlZjVlYTUiLCJSYW5nZVN0YXJ0IjozLCJSYW5nZUxlbmd0aCI6NSwiUmVmZXJlbmNlSWQiOiIxYTUzOTM4Yy0wZjI3LTRmMTUtYmUzNy05MjE1ZDM5MzUwYj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ZWJvb2tzLmNpYW5kby5jb20vYm9vay9pbmRleC5jZm0vYm9rX2lkLzE5ODQwNDUiLCJVcmlTdHJpbmciOiJodHRwOi8vZWJvb2tzLmNpYW5kby5jb20vYm9vay9pbmRleC5jZm0vYm9rX2lkLzE5ODQwND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}</w:instrText>
          </w:r>
          <w:r>
            <w:rPr>
              <w:noProof/>
            </w:rPr>
            <w:fldChar w:fldCharType="separate"/>
          </w:r>
          <w:r w:rsidR="003F192A">
            <w:rPr>
              <w:noProof/>
            </w:rPr>
            <w:t>[28, 34]</w:t>
          </w:r>
          <w:r>
            <w:rPr>
              <w:noProof/>
            </w:rPr>
            <w:fldChar w:fldCharType="end"/>
          </w:r>
        </w:sdtContent>
      </w:sdt>
      <w:r>
        <w:t>.</w:t>
      </w:r>
    </w:p>
    <w:p w14:paraId="1D703B19" w14:textId="6562EF90" w:rsidR="0061103B" w:rsidRDefault="0061103B" w:rsidP="0061103B">
      <w:pPr>
        <w:pStyle w:val="02Flietext"/>
      </w:pPr>
      <w:r>
        <w:t xml:space="preserve">Zusätzlich stellen das Konzept der </w:t>
      </w:r>
      <w:proofErr w:type="spellStart"/>
      <w:r>
        <w:t>Graphical</w:t>
      </w:r>
      <w:proofErr w:type="spellEnd"/>
      <w:r>
        <w:t xml:space="preserve"> Integrity Prinzipien auf, welche beachtet werden sollten, um die unverzerrte Visualisierung der Daten sicherzustellen. </w:t>
      </w:r>
      <w:sdt>
        <w:sdtPr>
          <w:alias w:val="To edit, see citavi.com/edit"/>
          <w:tag w:val="CitaviPlaceholder#656691dd-627b-492d-a926-1a3a5050a145"/>
          <w:id w:val="1434312826"/>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DE0NzExLTM5ZjYtNDRhMS1hOTA0LTVmZTMzYzIwNjU4MC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Y1NjY5MWRkLTYyN2ItNDkyZC1hOTI2LTFhM2E1MDUwYTE0NSIsIlRleHQiOiJbMzNdIiwiV0FJVmVyc2lvbiI6IjYuNy4wLjAifQ==}</w:instrText>
          </w:r>
          <w:r>
            <w:rPr>
              <w:noProof/>
            </w:rPr>
            <w:fldChar w:fldCharType="separate"/>
          </w:r>
          <w:r w:rsidR="003F192A">
            <w:rPr>
              <w:noProof/>
            </w:rPr>
            <w:t>[33]</w:t>
          </w:r>
          <w:r>
            <w:rPr>
              <w:noProof/>
            </w:rPr>
            <w:fldChar w:fldCharType="end"/>
          </w:r>
        </w:sdtContent>
      </w:sdt>
    </w:p>
    <w:p w14:paraId="1F753CE5" w14:textId="77777777" w:rsidR="0061103B" w:rsidRDefault="0061103B" w:rsidP="0061103B">
      <w:pPr>
        <w:pStyle w:val="02Flietext"/>
        <w:numPr>
          <w:ilvl w:val="0"/>
          <w:numId w:val="29"/>
        </w:numPr>
        <w:suppressAutoHyphens/>
      </w:pPr>
      <w:r>
        <w:t>Visualisierungen von Zahlen müssen Ihren tatsächlichen Proportionen entsprechen</w:t>
      </w:r>
    </w:p>
    <w:p w14:paraId="6FADF169" w14:textId="77777777" w:rsidR="0061103B" w:rsidRDefault="0061103B" w:rsidP="0061103B">
      <w:pPr>
        <w:pStyle w:val="02Flietext"/>
        <w:numPr>
          <w:ilvl w:val="0"/>
          <w:numId w:val="29"/>
        </w:numPr>
        <w:suppressAutoHyphens/>
      </w:pPr>
      <w:r>
        <w:t>Beschriftungen müssen klar und detailliert sein</w:t>
      </w:r>
    </w:p>
    <w:p w14:paraId="7F132946" w14:textId="77777777" w:rsidR="0061103B" w:rsidRDefault="0061103B" w:rsidP="0061103B">
      <w:pPr>
        <w:pStyle w:val="02Flietext"/>
        <w:numPr>
          <w:ilvl w:val="0"/>
          <w:numId w:val="29"/>
        </w:numPr>
        <w:suppressAutoHyphens/>
      </w:pPr>
      <w:r>
        <w:t>Visualisierungen dürfen keinen versteckten Zweck haben, sondern nur Schwankungen der Daten zeigen</w:t>
      </w:r>
    </w:p>
    <w:p w14:paraId="1D23646F" w14:textId="77777777" w:rsidR="0061103B" w:rsidRDefault="0061103B" w:rsidP="0061103B">
      <w:pPr>
        <w:pStyle w:val="02Flietext"/>
        <w:numPr>
          <w:ilvl w:val="0"/>
          <w:numId w:val="29"/>
        </w:numPr>
        <w:suppressAutoHyphens/>
      </w:pPr>
      <w:r>
        <w:t>Es sollten bekannte Einheiten verwendet werden</w:t>
      </w:r>
    </w:p>
    <w:p w14:paraId="71D0AF7E" w14:textId="77777777" w:rsidR="0061103B" w:rsidRDefault="0061103B" w:rsidP="0061103B">
      <w:pPr>
        <w:pStyle w:val="02Flietext"/>
        <w:numPr>
          <w:ilvl w:val="0"/>
          <w:numId w:val="29"/>
        </w:numPr>
        <w:suppressAutoHyphens/>
      </w:pPr>
      <w:r>
        <w:t>Die Zahl der visualisierten Dimensionen sollte der Zahl der Dimensionen der Daten entsprechen</w:t>
      </w:r>
    </w:p>
    <w:p w14:paraId="6DE96550" w14:textId="77777777" w:rsidR="0061103B" w:rsidRDefault="0061103B" w:rsidP="0061103B">
      <w:pPr>
        <w:pStyle w:val="02Flietext"/>
        <w:numPr>
          <w:ilvl w:val="0"/>
          <w:numId w:val="29"/>
        </w:numPr>
        <w:suppressAutoHyphens/>
      </w:pPr>
      <w:r>
        <w:t>Visualisierungen sollten nichts implizieren</w:t>
      </w:r>
    </w:p>
    <w:p w14:paraId="5083EB4A" w14:textId="614EB003" w:rsidR="00B81CC2" w:rsidRDefault="00B81CC2" w:rsidP="00B81CC2">
      <w:pPr>
        <w:pStyle w:val="Heading3"/>
        <w:numPr>
          <w:ilvl w:val="1"/>
          <w:numId w:val="4"/>
        </w:numPr>
      </w:pPr>
      <w:bookmarkStart w:id="41" w:name="_Toc105777625"/>
      <w:r>
        <w:t>Modelle</w:t>
      </w:r>
      <w:bookmarkEnd w:id="41"/>
    </w:p>
    <w:p w14:paraId="338939B1" w14:textId="6254626D" w:rsidR="0050130E" w:rsidRDefault="0050130E" w:rsidP="0050130E">
      <w:pPr>
        <w:pStyle w:val="02Flietext"/>
      </w:pPr>
      <w:r>
        <w:t xml:space="preserve">Der zweite zentrale Punkt von Visual Analytics ist das Erstellen von Modellen. Es gibt zwei Wege, sie zu erstellen. Entweder direkt aus den vorhandenen Daten oder nach den Visualisierungen </w:t>
      </w:r>
      <w:r w:rsidR="0075782A">
        <w:t>mit</w:t>
      </w:r>
      <w:r>
        <w:t xml:space="preserve"> den dort </w:t>
      </w:r>
      <w:r w:rsidR="0075782A">
        <w:t xml:space="preserve">gewonnenen </w:t>
      </w:r>
      <w:r>
        <w:t xml:space="preserve">Erkenntnissen. </w:t>
      </w:r>
      <w:sdt>
        <w:sdtPr>
          <w:alias w:val="To edit, see citavi.com/edit"/>
          <w:tag w:val="CitaviPlaceholder#ea4aad29-136e-451b-b5f6-cc6a7b30cd22"/>
          <w:id w:val="1942721230"/>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YjZkMTVmLWViZjItNDI1ZS05YzllLWQ3NjBlZGY2MmIxMi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2VhNGFhZDI5LTEzNmUtNDUxYi1iNWY2LWNjNmE3YjMwY2QyMiIsIlRleHQiOiJbMjVdIiwiV0FJVmVyc2lvbiI6IjYuNy4wLjAifQ==}</w:instrText>
          </w:r>
          <w:r>
            <w:rPr>
              <w:noProof/>
            </w:rPr>
            <w:fldChar w:fldCharType="separate"/>
          </w:r>
          <w:r w:rsidR="003F192A">
            <w:rPr>
              <w:noProof/>
            </w:rPr>
            <w:t>[25]</w:t>
          </w:r>
          <w:r>
            <w:rPr>
              <w:noProof/>
            </w:rPr>
            <w:fldChar w:fldCharType="end"/>
          </w:r>
        </w:sdtContent>
      </w:sdt>
      <w:r>
        <w:t xml:space="preserve"> </w:t>
      </w:r>
    </w:p>
    <w:p w14:paraId="3AEA10D5" w14:textId="77777777" w:rsidR="00CC0249" w:rsidRDefault="0050130E" w:rsidP="0050130E">
      <w:pPr>
        <w:pStyle w:val="02Flietext"/>
      </w:pPr>
      <w:r>
        <w:t xml:space="preserve">Direkt aus den Daten können Modelle durch Data Mining erstellt werden. Beispielsweise können die Daten nach Sequenzmustern durchsucht werden, dazu können Algorithmen wie der </w:t>
      </w:r>
      <w:proofErr w:type="spellStart"/>
      <w:r>
        <w:t>Prefix</w:t>
      </w:r>
      <w:proofErr w:type="spellEnd"/>
      <w:r>
        <w:t>-Span Algorithmus verwendet werden</w:t>
      </w:r>
      <w:r w:rsidR="00DF08C0">
        <w:t xml:space="preserve"> </w:t>
      </w:r>
      <w:sdt>
        <w:sdtPr>
          <w:alias w:val="To edit, see citavi.com/edit"/>
          <w:tag w:val="CitaviPlaceholder#3dd1735a-9582-4b1b-8064-b920adcfe31d"/>
          <w:id w:val="-1258754854"/>
          <w:placeholder>
            <w:docPart w:val="DefaultPlaceholder_-1854013440"/>
          </w:placeholder>
        </w:sdtPr>
        <w:sdtEndPr/>
        <w:sdtContent>
          <w:r w:rsidR="00DF08C0">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mJmMGEwLTQ1ZjEtNGE5NC1hYzk5LTIwMTE4NzQ0OWEzNyIsIlJhbmdlTGVuZ3RoIjo0LCJSZWZlcmVuY2VJZCI6Ijg5NzQzM2NkLWIxMmEtNDllNy05ZDU0LTFiNTE5NzFjOTF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9pamFpczE1LTQ1MTM4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Jlc2VhcmNoZ2F0ZS5uZXQvcHVibGljYXRpb24vMjc5MjM0OTA5X1ByZWZpeFNwYW5fQWxnb3JpdGhtX2Zvcl9GaW5kaW5nX1NlcXVlbnRpYWxfUGF0dGVybl93aXRoX1ZhcmlvdXNfQ29uc3RyYWludHMiLCJVcmlTdHJpbmciOiJodHRwczovL3d3dy5yZXNlYXJjaGdhdGUubmV0L3B1YmxpY2F0aW9uLzI3OTIzNDkwOV9QcmVmaXhTcGFuX0FsZ29yaXRobV9mb3JfRmluZGluZ19TZXF1ZW50aWFsX1BhdHRlcm5fd2l0aF9WYXJpb3VzX0NvbnN0cmFpbnR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UtMjVUMTQ6NTA6NTEiLCJNb2RpZmllZEJ5IjoiX0RzY2hvbmJlIiwiSWQiOiIyNTZmYTY3YS0zNWVjLTQ4N2MtYmNhZi1kZGRiMTllNjU2MTkiLCJNb2RpZmllZE9uIjoiMjAyMi0wNS0yNVQxNDo1MDo1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UxMjAvaWphaXMxNS00NTEzODAiLCJVcmlTdHJpbmciOiJodHRwczovL2RvaS5vcmcvMTAuNTEyMC9pamFpczE1LTQ1MTM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}</w:instrText>
          </w:r>
          <w:r w:rsidR="00DF08C0">
            <w:rPr>
              <w:noProof/>
            </w:rPr>
            <w:fldChar w:fldCharType="separate"/>
          </w:r>
          <w:r w:rsidR="003F192A">
            <w:rPr>
              <w:noProof/>
            </w:rPr>
            <w:t>[35]</w:t>
          </w:r>
          <w:r w:rsidR="00DF08C0">
            <w:rPr>
              <w:noProof/>
            </w:rPr>
            <w:fldChar w:fldCharType="end"/>
          </w:r>
        </w:sdtContent>
      </w:sdt>
      <w:r>
        <w:t xml:space="preserve">. Sequenzmuster sind beispielsweise nützlich bei Verkaufsdaten und können helfen das Kaufverhalten der Kunden zu verstehen. Auch Clustering-Verfahren, welche die vorhandenen Daten gruppieren können hilfreich sein und Auskunft über Zusammenhänge in den Daten geben </w:t>
      </w:r>
      <w:sdt>
        <w:sdtPr>
          <w:alias w:val="To edit, see citavi.com/edit"/>
          <w:tag w:val="CitaviPlaceholder#98dbde5c-d03b-4c37-8ebd-48cddd94b85f"/>
          <w:id w:val="1484816765"/>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I3MTAxLWVjNGItNGQyZC1hM2MyLTQ1OWQ2ZTlhMmRkOS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OThkYmRlNWMtZDAzYi00YzM3LThlYmQtNDhjZGRkOTRiODVmIiwiVGV4dCI6IlsyOF0iLCJXQUlWZXJzaW9uIjoiNi43LjAuMCJ9}</w:instrText>
          </w:r>
          <w:r>
            <w:rPr>
              <w:noProof/>
            </w:rPr>
            <w:fldChar w:fldCharType="separate"/>
          </w:r>
          <w:r w:rsidR="003F192A">
            <w:rPr>
              <w:noProof/>
            </w:rPr>
            <w:t>[28]</w:t>
          </w:r>
          <w:r>
            <w:rPr>
              <w:noProof/>
            </w:rPr>
            <w:fldChar w:fldCharType="end"/>
          </w:r>
        </w:sdtContent>
      </w:sdt>
      <w:r>
        <w:t xml:space="preserve">. </w:t>
      </w:r>
    </w:p>
    <w:p w14:paraId="3276FFC9" w14:textId="04CCABDE" w:rsidR="0050130E" w:rsidRDefault="0050130E" w:rsidP="0050130E">
      <w:pPr>
        <w:pStyle w:val="02Flietext"/>
      </w:pPr>
      <w:r>
        <w:lastRenderedPageBreak/>
        <w:t xml:space="preserve">Auch das Trainieren von überwachten Machine-Learning Modellen wie </w:t>
      </w:r>
      <w:r>
        <w:tab/>
        <w:t>K-</w:t>
      </w:r>
      <w:proofErr w:type="spellStart"/>
      <w:r>
        <w:t>Nearest</w:t>
      </w:r>
      <w:proofErr w:type="spellEnd"/>
      <w:r>
        <w:t>-</w:t>
      </w:r>
      <w:proofErr w:type="spellStart"/>
      <w:r>
        <w:t>Neighbor</w:t>
      </w:r>
      <w:proofErr w:type="spellEnd"/>
      <w:r>
        <w:t>, neuronale</w:t>
      </w:r>
      <w:r w:rsidR="00BE0BD8">
        <w:t>n</w:t>
      </w:r>
      <w:r>
        <w:t xml:space="preserve"> Netze</w:t>
      </w:r>
      <w:r w:rsidR="00BE0BD8">
        <w:t>n</w:t>
      </w:r>
      <w:r>
        <w:t xml:space="preserve"> oder Support Vector Maschinen ist denkbar </w:t>
      </w:r>
      <w:sdt>
        <w:sdtPr>
          <w:alias w:val="To edit, see citavi.com/edit"/>
          <w:tag w:val="CitaviPlaceholder#3fdcb26a-fba2-4d46-9da5-0ffa88904e09"/>
          <w:id w:val="-1411392148"/>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ZDAxMDVkLWYzOWMtNDM3My05MWZlLWM2YzcxYzMyYWI0Ny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NmZGNiMjZhLWZiYTItNGQ0Ni05ZGE1LTBmZmE4ODkwNGUwOSIsIlRleHQiOiJbMjVdIiwiV0FJVmVyc2lvbiI6IjYuNy4wLjAifQ==}</w:instrText>
          </w:r>
          <w:r>
            <w:rPr>
              <w:noProof/>
            </w:rPr>
            <w:fldChar w:fldCharType="separate"/>
          </w:r>
          <w:r w:rsidR="003F192A">
            <w:rPr>
              <w:noProof/>
            </w:rPr>
            <w:t>[25]</w:t>
          </w:r>
          <w:r>
            <w:rPr>
              <w:noProof/>
            </w:rPr>
            <w:fldChar w:fldCharType="end"/>
          </w:r>
        </w:sdtContent>
      </w:sdt>
      <w:r>
        <w:t>.</w:t>
      </w:r>
    </w:p>
    <w:p w14:paraId="22C33E5B" w14:textId="2803191C" w:rsidR="0050130E" w:rsidRPr="0050130E" w:rsidRDefault="0050130E" w:rsidP="0050130E">
      <w:pPr>
        <w:pStyle w:val="02Flietext"/>
      </w:pPr>
      <w:r>
        <w:t xml:space="preserve">Neben dem direkten Erstellen von Modellen aus den Daten können diese auch aus Erkenntnissen der Visualisierungen hervorgehen. Beispielsweise kann erkannt werden, dass ein bestimmtes binäres Attribut immer eins </w:t>
      </w:r>
      <w:r w:rsidR="00A14BF2">
        <w:t>ist,</w:t>
      </w:r>
      <w:r>
        <w:t xml:space="preserve"> wenn ein anderes bestimmtes Attribut null ist. Solch</w:t>
      </w:r>
      <w:r w:rsidR="00A14BF2">
        <w:t>e</w:t>
      </w:r>
      <w:r>
        <w:t xml:space="preserve"> Zusammenhänge können erkannt und modelliert werden.</w:t>
      </w:r>
    </w:p>
    <w:p w14:paraId="7E5846EA" w14:textId="4FA1307E" w:rsidR="00B81CC2" w:rsidRDefault="00B81CC2" w:rsidP="00B81CC2">
      <w:pPr>
        <w:pStyle w:val="Heading3"/>
        <w:numPr>
          <w:ilvl w:val="1"/>
          <w:numId w:val="4"/>
        </w:numPr>
      </w:pPr>
      <w:bookmarkStart w:id="42" w:name="_Toc105777626"/>
      <w:r>
        <w:t>Interaktionen</w:t>
      </w:r>
      <w:bookmarkEnd w:id="42"/>
    </w:p>
    <w:p w14:paraId="3F2D02DB" w14:textId="38827233" w:rsidR="007F501E" w:rsidRDefault="007F501E" w:rsidP="007F501E">
      <w:pPr>
        <w:pStyle w:val="02Flietext"/>
      </w:pPr>
      <w:r>
        <w:t xml:space="preserve">Die Interaktion spielt in Visual Analytics eine essenzielle Rolle. Durch die Interaktion zwischen </w:t>
      </w:r>
      <w:r w:rsidR="00A255CF">
        <w:t xml:space="preserve">dem Nutzer </w:t>
      </w:r>
      <w:r>
        <w:t xml:space="preserve">und der Visualisierung oder dem Modell können Expertise und Erfahrung </w:t>
      </w:r>
      <w:r w:rsidR="00A255CF">
        <w:t xml:space="preserve">des Nutzers eingebracht </w:t>
      </w:r>
      <w:r>
        <w:t xml:space="preserve">werden. Das ist besonders bei hochdimensionalen und komplexen Datensätzen notwendig, wo automatisierte Analysen nicht mehr ausreichen. Es kann </w:t>
      </w:r>
      <w:r w:rsidR="00D53FAA">
        <w:t xml:space="preserve">sowohl </w:t>
      </w:r>
      <w:r>
        <w:t xml:space="preserve">mit Visualisierungen </w:t>
      </w:r>
      <w:r w:rsidR="00D53FAA">
        <w:t>als auch mit</w:t>
      </w:r>
      <w:r>
        <w:t xml:space="preserve"> Modellen interagiert werden </w:t>
      </w:r>
      <w:sdt>
        <w:sdtPr>
          <w:alias w:val="To edit, see citavi.com/edit"/>
          <w:tag w:val="CitaviPlaceholder#7a8ee0d1-4988-4a86-9086-47e4fa1af792"/>
          <w:id w:val="894547327"/>
          <w:placeholder>
            <w:docPart w:val="DefaultPlaceholder_-1854013440"/>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2M5YTU0LTlhNTktNDQ3Zi1iNjgzLTc2NzVmYWVkMGQxOS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dhOGVlMGQxLTQ5ODgtNGE4Ni05MDg2LTQ3ZTRmYTFhZjc5MiIsIlRleHQiOiJbMjVdIiwiV0FJVmVyc2lvbiI6IjYuNy4wLjAifQ==}</w:instrText>
          </w:r>
          <w:r>
            <w:rPr>
              <w:noProof/>
            </w:rPr>
            <w:fldChar w:fldCharType="separate"/>
          </w:r>
          <w:r w:rsidR="003F192A">
            <w:rPr>
              <w:noProof/>
            </w:rPr>
            <w:t>[25]</w:t>
          </w:r>
          <w:r>
            <w:rPr>
              <w:noProof/>
            </w:rPr>
            <w:fldChar w:fldCharType="end"/>
          </w:r>
        </w:sdtContent>
      </w:sdt>
      <w:r>
        <w:t>.</w:t>
      </w:r>
    </w:p>
    <w:p w14:paraId="3CD36FBD" w14:textId="7BA4595D" w:rsidR="007F501E" w:rsidRDefault="007F501E" w:rsidP="007F501E">
      <w:pPr>
        <w:pStyle w:val="02Flietext"/>
      </w:pPr>
      <w:r>
        <w:t>Interaktionen mit Visualisierungen können verschiedene Aufgaben erfüllen. Diese lassen sich</w:t>
      </w:r>
      <w:r w:rsidR="00226DED">
        <w:t xml:space="preserve"> nach </w:t>
      </w:r>
      <w:r w:rsidR="000D264E" w:rsidRPr="000D264E">
        <w:t>Shneiderman</w:t>
      </w:r>
      <w:r>
        <w:t xml:space="preserve"> in die sieben Interaktions-Kategorien Überblick, Zoom, Filtern, Details auf Anfrage, In Beziehung bringen, Historie und Extrahieren unterteilen</w:t>
      </w:r>
      <w:r w:rsidR="00C804DC">
        <w:t xml:space="preserve"> </w:t>
      </w:r>
      <w:sdt>
        <w:sdtPr>
          <w:alias w:val="To edit, see citavi.com/edit"/>
          <w:tag w:val="CitaviPlaceholder#246fffd3-2ce5-4b5f-bab9-97799510e252"/>
          <w:id w:val="-324658384"/>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WNhZTFmLWZlNDctNDA4MC1hMWZhLTVhMTJlYThmOGViMi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MjQ2ZmZmZDMtMmNlNS00YjVmLWJhYjktOTc3OTk1MTBlMjUyIiwiVGV4dCI6IlszNl0iLCJXQUlWZXJzaW9uIjoiNi43LjAuMCJ9}</w:instrText>
          </w:r>
          <w:r w:rsidR="00C804DC">
            <w:rPr>
              <w:noProof/>
            </w:rPr>
            <w:fldChar w:fldCharType="separate"/>
          </w:r>
          <w:r w:rsidR="003F192A">
            <w:rPr>
              <w:noProof/>
            </w:rPr>
            <w:t>[36]</w:t>
          </w:r>
          <w:r w:rsidR="00C804DC">
            <w:rPr>
              <w:noProof/>
            </w:rPr>
            <w:fldChar w:fldCharType="end"/>
          </w:r>
        </w:sdtContent>
      </w:sdt>
      <w:r>
        <w:t xml:space="preserve">. </w:t>
      </w:r>
    </w:p>
    <w:p w14:paraId="167279E2" w14:textId="4E04C43B" w:rsidR="007F501E" w:rsidRDefault="00DF08C0" w:rsidP="007F501E">
      <w:pPr>
        <w:pStyle w:val="02Flietext"/>
      </w:pPr>
      <w:r>
        <w:t>Interaktionen,</w:t>
      </w:r>
      <w:r w:rsidR="007F501E">
        <w:t xml:space="preserve"> die einen Überblick verschaffen </w:t>
      </w:r>
      <w:r w:rsidR="00836B73">
        <w:t>sollen,</w:t>
      </w:r>
      <w:r w:rsidR="007F501E">
        <w:t xml:space="preserve"> erlauben es die Daten auf einem hohen, abstrakten Level zu überblicken. Dazu kann in den Daten durch Scrollen navigiert werden und es kann zwischen verschiedene Darstellungsweisen </w:t>
      </w:r>
      <w:r w:rsidR="00976764">
        <w:t xml:space="preserve">gewechselt </w:t>
      </w:r>
      <w:r w:rsidR="007F501E">
        <w:t>werden.</w:t>
      </w:r>
      <w:r w:rsidR="00C804DC">
        <w:t xml:space="preserve"> </w:t>
      </w:r>
      <w:sdt>
        <w:sdtPr>
          <w:alias w:val="To edit, see citavi.com/edit"/>
          <w:tag w:val="CitaviPlaceholder#7753743d-ab6f-4e00-b2c9-bae3572635cd"/>
          <w:id w:val="-175581395"/>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TY5NjFlLTg2OWYtNDcwNi1hMWI3LTkzZTE4NWIwYjcyYy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Nzc1Mzc0M2QtYWI2Zi00ZTAwLWIyYzktYmFlMzU3MjYzNWNk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40BA8CDF" w14:textId="40948329" w:rsidR="007F501E" w:rsidRDefault="007F501E" w:rsidP="007F501E">
      <w:pPr>
        <w:pStyle w:val="02Flietext"/>
      </w:pPr>
      <w:r>
        <w:t xml:space="preserve">Interaktionen in der Kategorie Zoomen erlauben </w:t>
      </w:r>
      <w:r w:rsidR="000D264E">
        <w:t>dem Nutzer</w:t>
      </w:r>
      <w:r>
        <w:t xml:space="preserve"> interessante Abschnitte der Daten genauer zu betrachten. Dazu wird ein Teil der Visualisierung vergrößert. Dabei muss beachtet werden, in wieviel Dimensionen der Visualisierung gezoomt wird. Es kann sinnvoll sein das Zoomen auf eine Dimension zu beschränken.</w:t>
      </w:r>
      <w:r w:rsidR="00C804DC">
        <w:t xml:space="preserve"> </w:t>
      </w:r>
      <w:sdt>
        <w:sdtPr>
          <w:alias w:val="To edit, see citavi.com/edit"/>
          <w:tag w:val="CitaviPlaceholder#3d60deb6-6c74-47f8-bc42-bcb5358cbb88"/>
          <w:id w:val="270139986"/>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hjYzdhLWM0NjUtNGEwOC05NzYxLTE4ZDUzNzg0MTc2Ny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M2Q2MGRlYjYtNmM3NC00N2Y4LWJjNDItYmNiNTM1OGNiYjg4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1C789630" w14:textId="77777777" w:rsidR="00CC0249" w:rsidRDefault="00CC0249" w:rsidP="007F501E">
      <w:pPr>
        <w:pStyle w:val="02Flietext"/>
      </w:pPr>
    </w:p>
    <w:p w14:paraId="4FBB2293" w14:textId="565D19BA" w:rsidR="007F501E" w:rsidRDefault="007F501E" w:rsidP="007F501E">
      <w:pPr>
        <w:pStyle w:val="02Flietext"/>
      </w:pPr>
      <w:r>
        <w:lastRenderedPageBreak/>
        <w:t xml:space="preserve">Interaktionen die Filtern sind dazu da uninteressante Daten herauszufiltern. Das wird durch das Einschränken der Attributwerte umgesetzt und kann </w:t>
      </w:r>
      <w:r w:rsidR="000D264E">
        <w:t xml:space="preserve">dem Nutzer </w:t>
      </w:r>
      <w:r>
        <w:t xml:space="preserve">beispielsweise über Slider, Buttons oder Eingabefelder zu Verfügung gestellt werden. </w:t>
      </w:r>
      <w:sdt>
        <w:sdtPr>
          <w:alias w:val="To edit, see citavi.com/edit"/>
          <w:tag w:val="CitaviPlaceholder#92ac380a-c14a-4674-a75b-f53a890d5450"/>
          <w:id w:val="835200124"/>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ODEwODM0LWE5ODItNDZiNC1iOTY2LTExODM5ZGU1YmM4Zi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OTJhYzM4MGEtYzE0YS00Njc0LWE3NWItZjUzYTg5MGQ1NDUw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592A39E4" w14:textId="4E8A5087" w:rsidR="007F501E" w:rsidRDefault="007F501E" w:rsidP="007F501E">
      <w:pPr>
        <w:pStyle w:val="02Flietext"/>
      </w:pPr>
      <w:r>
        <w:t xml:space="preserve">Details auf Anfrage beschreibt Interaktionen, die </w:t>
      </w:r>
      <w:r w:rsidR="000D264E">
        <w:t xml:space="preserve">dem Nutzer </w:t>
      </w:r>
      <w:r>
        <w:t>zusätzlich zu den standardmäßig sichtbaren Informationen mehr Details geben. Das kann durch Auswählen von individuellen Datensätzen und anschließendem Anzeigen von den Details in einem Pop-Up realisiert werden.</w:t>
      </w:r>
      <w:r w:rsidR="00C804DC">
        <w:t xml:space="preserve"> </w:t>
      </w:r>
      <w:sdt>
        <w:sdtPr>
          <w:alias w:val="To edit, see citavi.com/edit"/>
          <w:tag w:val="CitaviPlaceholder#b69bc93b-b425-4bf6-a3cb-0ed3c5ac50a2"/>
          <w:id w:val="1636677168"/>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TA1MTQ5LWQ0NTktNDBjZi1hNjg0LTg1NjhmNGEyY2M3MS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YjY5YmM5M2ItYjQyNS00YmY2LWEzY2ItMGVkM2M1YWM1MGEy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43FBCD86" w14:textId="72E4568C" w:rsidR="007F501E" w:rsidRDefault="007F501E" w:rsidP="007F501E">
      <w:pPr>
        <w:pStyle w:val="02Flietext"/>
      </w:pPr>
      <w:r>
        <w:t>Interaktionen die Informationen in Beziehung bringen erlauben es Verbindungen innerhalb der Daten zu sehen und Werte dieser Daten zu vergleichen</w:t>
      </w:r>
      <w:r w:rsidR="00C804DC">
        <w:t xml:space="preserve"> </w:t>
      </w:r>
      <w:sdt>
        <w:sdtPr>
          <w:alias w:val="To edit, see citavi.com/edit"/>
          <w:tag w:val="CitaviPlaceholder#f29e235e-f861-4fe2-a9c2-c86b2a55ab36"/>
          <w:id w:val="-1834829664"/>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ZWY0MzYzLWQ2ODYtNDg2MS1iMzA0LWE1NDgyNmJlNmMxZi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ZjI5ZTIzNWUtZjg2MS00ZmUyLWE5YzItYzg2YjJhNTVhYjM2IiwiVGV4dCI6IlsyOF0iLCJXQUlWZXJzaW9uIjoiNi43LjAuMCJ9}</w:instrText>
          </w:r>
          <w:r w:rsidR="00C804DC">
            <w:rPr>
              <w:noProof/>
            </w:rPr>
            <w:fldChar w:fldCharType="separate"/>
          </w:r>
          <w:r w:rsidR="003F192A">
            <w:rPr>
              <w:noProof/>
            </w:rPr>
            <w:t>[28]</w:t>
          </w:r>
          <w:r w:rsidR="00C804DC">
            <w:rPr>
              <w:noProof/>
            </w:rPr>
            <w:fldChar w:fldCharType="end"/>
          </w:r>
        </w:sdtContent>
      </w:sdt>
      <w:r w:rsidR="00C804DC">
        <w:t xml:space="preserve">. </w:t>
      </w:r>
      <w:r>
        <w:t>Dazu kann beispielsweise nach Auswählen eines Datensatzes die Visualisierung die angezeigten Daten auf mit der Auswahl in Verbindung stehenden beschränken.</w:t>
      </w:r>
      <w:r w:rsidR="00C804DC">
        <w:t xml:space="preserve"> </w:t>
      </w:r>
      <w:sdt>
        <w:sdtPr>
          <w:alias w:val="To edit, see citavi.com/edit"/>
          <w:tag w:val="CitaviPlaceholder#dd399db3-1a17-45e5-97f9-d350b6a716fa"/>
          <w:id w:val="862945485"/>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Y2ZiYTZhLWUyMzktNDU3MS05MmVmLTVjYTcxNDUyNDA3OS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ZGQzOTlkYjMtMWExNy00NWU1LTk3ZjktZDM1MGI2YTcxNmZh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2E086486" w14:textId="3B767A28" w:rsidR="007F501E" w:rsidRDefault="007F501E" w:rsidP="007F501E">
      <w:pPr>
        <w:pStyle w:val="02Flietext"/>
      </w:pPr>
      <w:r>
        <w:t xml:space="preserve">Interaktionen der Kategorie Historie erlauben es </w:t>
      </w:r>
      <w:r w:rsidR="000D264E">
        <w:t xml:space="preserve">zu einem früheren Zeitpunkt </w:t>
      </w:r>
      <w:r>
        <w:t xml:space="preserve">durchgeführte Interaktionen zu dokumentieren, sie rückgängig zu machen oder sie zu wiederholen. So kann ein Fehler rückgängig gemacht und durch mehrfaches </w:t>
      </w:r>
      <w:r w:rsidR="000D264E">
        <w:t xml:space="preserve">Interagieren </w:t>
      </w:r>
      <w:r>
        <w:t>das gewünschte Ergebnis erzielt werden.</w:t>
      </w:r>
      <w:r w:rsidR="00C804DC">
        <w:t xml:space="preserve"> </w:t>
      </w:r>
      <w:sdt>
        <w:sdtPr>
          <w:alias w:val="To edit, see citavi.com/edit"/>
          <w:tag w:val="CitaviPlaceholder#d91186c3-db9d-46f5-b6e4-220be554243e"/>
          <w:id w:val="-172414607"/>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Q0MjVmLTlmZjktNDBhYi04YzVjLTU2NGQyNzJiYWQ2NC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ZDkxMTg2YzMtZGI5ZC00NmY1LWI2ZTQtMjIwYmU1NTQyNDNl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1305302A" w14:textId="34627EFB" w:rsidR="007F501E" w:rsidRDefault="007F501E" w:rsidP="007F501E">
      <w:pPr>
        <w:pStyle w:val="02Flietext"/>
      </w:pPr>
      <w:r>
        <w:t xml:space="preserve">Das Extrahieren erlaubt es ein durch andere Interaktionen erzieltes Ergebnis zu markieren und zu exportieren. Das ist möglich durch direktes Exportieren des markierten Datensatzes in eine </w:t>
      </w:r>
      <w:r w:rsidR="00C804DC">
        <w:t>separate</w:t>
      </w:r>
      <w:r>
        <w:t xml:space="preserve"> Datei oder durch Exportieren der</w:t>
      </w:r>
      <w:r w:rsidR="000D264E">
        <w:t xml:space="preserve"> Einstellungen und durchgeführten Interaktionen</w:t>
      </w:r>
      <w:r>
        <w:t>, welche zu dem gewünschten Ergebnis führen.</w:t>
      </w:r>
      <w:r w:rsidR="00C804DC">
        <w:t xml:space="preserve"> </w:t>
      </w:r>
      <w:sdt>
        <w:sdtPr>
          <w:alias w:val="To edit, see citavi.com/edit"/>
          <w:tag w:val="CitaviPlaceholder#6bd2b4c6-3d83-41af-8873-ddd467233f63"/>
          <w:id w:val="1104158442"/>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WRkOTk3LTk5NzQtNDIyNC1hMzRhLThlODEzZjQ2Y2ExNSIsIlJhbmdlTGVuZ3RoIjo0LCJSZWZlcmVuY2VJZCI6ImNiMjY5ZmZkLTExNjMtNGMwNC04MWRhLTliOWYwZmU1OTc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U2huZWlkZXJtYW4iLCJQcm90ZWN0ZWQiOmZhbHNlLCJTZXgiOjAsIkNyZWF0ZWRCeSI6Il9Ec2Nob25iZSIsIkNyZWF0ZWRPbiI6IjIwMjItMDUtMjVUMTQ6NDk6MTUiLCJNb2RpZmllZEJ5IjoiX0RzY2hvbmJlIiwiSWQiOiI2NjFiZDY3Mi0xNDAxLTRiZWQtOThjZS1jYmVhYjkxMDgwMjMiLCJNb2RpZmllZE9uIjoiMjAyMi0wNS0yNVQxNDo0OToxNSIsIlByb2plY3QiOnsiJGlkIjoiNSIsIiR0eXBlIjoiU3dpc3NBY2FkZW1pYy5DaXRhdmkuUHJvamVjdCwgU3dpc3NBY2FkZW1pYy5DaXRhdmkifX1dLCJDaXRhdGlvbktleVVwZGF0ZVR5cGUiOjAsIkNvbGxhYm9yYXRvcnMiOltdLCJEb2kiOiIxMC4xMTA5L1ZMLjE5OTYuNTQ1MzA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VkwuMTk5Ni41NDUzMDciLCJVcmlTdHJpbmciOiJodHRwczovL2RvaS5vcmcvMTAuMTEwOS9WTC4xOTk2LjU0NTM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c2Nob25iZSIsIkNyZWF0ZWRPbiI6IjIwMjItMDUtMjVUMTQ6NDk6MTUiLCJNb2RpZmllZEJ5IjoiX0RzY2hvbmJlIiwiSWQiOiI0MzBlMGQ1Yy0yZGMwLTQyMWUtOGEwMC02NTY1NjQ1YzI4NWIiLCJNb2RpZmllZE9uIjoiMjAyMi0wNS0yNVQxNDo0OToxN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llZWV4cGxvcmUuaWVlZS5vcmcvZG9jdW1lbnQvNTQ1MzA3LyIsIlVyaVN0cmluZyI6Imh0dHA6Ly9pZWVleHBsb3JlLmllZWUub3JnL2RvY3VtZW50LzU0NTMwN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}</w:instrText>
          </w:r>
          <w:r w:rsidR="00C804DC">
            <w:rPr>
              <w:noProof/>
            </w:rPr>
            <w:fldChar w:fldCharType="separate"/>
          </w:r>
          <w:r w:rsidR="003F192A">
            <w:rPr>
              <w:noProof/>
            </w:rPr>
            <w:t>[36]</w:t>
          </w:r>
          <w:r w:rsidR="00C804DC">
            <w:rPr>
              <w:noProof/>
            </w:rPr>
            <w:fldChar w:fldCharType="end"/>
          </w:r>
        </w:sdtContent>
      </w:sdt>
    </w:p>
    <w:p w14:paraId="491579AC" w14:textId="6740E97D" w:rsidR="007F501E" w:rsidRDefault="007F501E" w:rsidP="007F501E">
      <w:pPr>
        <w:pStyle w:val="02Flietext"/>
      </w:pPr>
      <w:r>
        <w:t>Neben der Interaktion mit Visualisierungen kann in Visual Analytics auch mit den generierten Modellen interagiert werden. Das ist möglich durch Anpassen Ihrer Parameter</w:t>
      </w:r>
      <w:r w:rsidR="00C804DC">
        <w:t xml:space="preserve"> </w:t>
      </w:r>
      <w:sdt>
        <w:sdtPr>
          <w:alias w:val="To edit, see citavi.com/edit"/>
          <w:tag w:val="CitaviPlaceholder#8dc5f45b-150e-4e63-8b7a-3cf457ef2059"/>
          <w:id w:val="-249660703"/>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lkMWExLTE1YzQtNDE0MS1hMDEyLTNmN2U2ZjEwNzc4OCIsIlJhbmdlTGVuZ3RoIjo0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I1XSJ9XX0sIlRhZyI6IkNpdGF2aVBsYWNlaG9sZGVyIzhkYzVmNDViLTE1MGUtNGU2My04YjdhLTNjZjQ1N2VmMjA1OSIsIlRleHQiOiJbMjVdIiwiV0FJVmVyc2lvbiI6IjYuNy4wLjAifQ==}</w:instrText>
          </w:r>
          <w:r w:rsidR="00C804DC">
            <w:rPr>
              <w:noProof/>
            </w:rPr>
            <w:fldChar w:fldCharType="separate"/>
          </w:r>
          <w:r w:rsidR="003F192A">
            <w:rPr>
              <w:noProof/>
            </w:rPr>
            <w:t>[25]</w:t>
          </w:r>
          <w:r w:rsidR="00C804DC">
            <w:rPr>
              <w:noProof/>
            </w:rPr>
            <w:fldChar w:fldCharType="end"/>
          </w:r>
        </w:sdtContent>
      </w:sdt>
      <w:r>
        <w:t xml:space="preserve">. Beispielsweise kann bei der Suche nach Sequenzmustern mit dem </w:t>
      </w:r>
      <w:proofErr w:type="spellStart"/>
      <w:r>
        <w:t>Prefix</w:t>
      </w:r>
      <w:proofErr w:type="spellEnd"/>
      <w:r>
        <w:t>-Span Algorithmus der minimal notwendige Support angepasst werden</w:t>
      </w:r>
      <w:r w:rsidR="00C804DC">
        <w:t xml:space="preserve"> </w:t>
      </w:r>
      <w:sdt>
        <w:sdtPr>
          <w:alias w:val="To edit, see citavi.com/edit"/>
          <w:tag w:val="CitaviPlaceholder#94b4f716-adb9-47bb-b62e-5d16e741b96c"/>
          <w:id w:val="-1035425285"/>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M2MjBhLTIwY2QtNDE2Yy1hYTc5LTk2NGM2YzAwMTYyYyIsIlJhbmdlTGVuZ3RoIjo0LCJSZWZlcmVuY2VJZCI6Ijg5NzQzM2NkLWIxMmEtNDllNy05ZDU0LTFiNTE5NzFjOTF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yMC9pamFpczE1LTQ1MTM4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Jlc2VhcmNoZ2F0ZS5uZXQvcHVibGljYXRpb24vMjc5MjM0OTA5X1ByZWZpeFNwYW5fQWxnb3JpdGhtX2Zvcl9GaW5kaW5nX1NlcXVlbnRpYWxfUGF0dGVybl93aXRoX1ZhcmlvdXNfQ29uc3RyYWludHMiLCJVcmlTdHJpbmciOiJodHRwczovL3d3dy5yZXNlYXJjaGdhdGUubmV0L3B1YmxpY2F0aW9uLzI3OTIzNDkwOV9QcmVmaXhTcGFuX0FsZ29yaXRobV9mb3JfRmluZGluZ19TZXF1ZW50aWFsX1BhdHRlcm5fd2l0aF9WYXJpb3VzX0NvbnN0cmFpbnR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UtMjVUMTQ6NTA6NTEiLCJNb2RpZmllZEJ5IjoiX0RzY2hvbmJlIiwiSWQiOiIyNTZmYTY3YS0zNWVjLTQ4N2MtYmNhZi1kZGRiMTllNjU2MTkiLCJNb2RpZmllZE9uIjoiMjAyMi0wNS0yNVQxNDo1MDo1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UxMjAvaWphaXMxNS00NTEzODAiLCJVcmlTdHJpbmciOiJodHRwczovL2RvaS5vcmcvMTAuNTEyMC9pamFpczE1LTQ1MTM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}</w:instrText>
          </w:r>
          <w:r w:rsidR="00C804DC">
            <w:rPr>
              <w:noProof/>
            </w:rPr>
            <w:fldChar w:fldCharType="separate"/>
          </w:r>
          <w:r w:rsidR="003F192A">
            <w:rPr>
              <w:noProof/>
            </w:rPr>
            <w:t>[35]</w:t>
          </w:r>
          <w:r w:rsidR="00C804DC">
            <w:rPr>
              <w:noProof/>
            </w:rPr>
            <w:fldChar w:fldCharType="end"/>
          </w:r>
        </w:sdtContent>
      </w:sdt>
      <w:r>
        <w:t xml:space="preserve">. </w:t>
      </w:r>
      <w:r w:rsidR="00420C7B">
        <w:t>Eine andere Möglichkeit ist das Anpassen des</w:t>
      </w:r>
      <w:r>
        <w:t xml:space="preserve"> k-Wert</w:t>
      </w:r>
      <w:r w:rsidR="00420C7B">
        <w:t>s</w:t>
      </w:r>
      <w:r>
        <w:t xml:space="preserve"> bei Verwendung des K-</w:t>
      </w:r>
      <w:proofErr w:type="spellStart"/>
      <w:r>
        <w:t>Nearest</w:t>
      </w:r>
      <w:proofErr w:type="spellEnd"/>
      <w:r>
        <w:t>-</w:t>
      </w:r>
      <w:proofErr w:type="spellStart"/>
      <w:r>
        <w:t>Neighbor</w:t>
      </w:r>
      <w:proofErr w:type="spellEnd"/>
      <w:r>
        <w:t xml:space="preserve"> Algorithmus. Neben Anpassung der Parameter kann einem vorhandenen Modell auch ein eigener Datensatz übergeben </w:t>
      </w:r>
      <w:r w:rsidR="00C804DC">
        <w:t>werden,</w:t>
      </w:r>
      <w:r>
        <w:t xml:space="preserve"> um das Modell zu testen.</w:t>
      </w:r>
    </w:p>
    <w:p w14:paraId="404A3D65" w14:textId="77777777" w:rsidR="00CC0249" w:rsidRDefault="00CC0249" w:rsidP="007F501E">
      <w:pPr>
        <w:pStyle w:val="02Flietext"/>
      </w:pPr>
    </w:p>
    <w:p w14:paraId="217E44B0" w14:textId="408F7B4B" w:rsidR="00A62806" w:rsidRDefault="007F501E" w:rsidP="00553881">
      <w:pPr>
        <w:pStyle w:val="02Flietext"/>
      </w:pPr>
      <w:r>
        <w:lastRenderedPageBreak/>
        <w:t xml:space="preserve">Allgemein lässt sich für Interaktionen noch sagen, dass direkte Interaktionen immer indirekten </w:t>
      </w:r>
      <w:r w:rsidR="00A820B6">
        <w:t xml:space="preserve">Interaktionen </w:t>
      </w:r>
      <w:r>
        <w:t xml:space="preserve">vorzuziehen sind. Das bedeutet die Interaktion soll im Rahmen der sowieso vorhanden </w:t>
      </w:r>
      <w:r w:rsidR="00E25BF8">
        <w:t xml:space="preserve">Darstellung </w:t>
      </w:r>
      <w:r>
        <w:t xml:space="preserve">stattfinden. Denn es fällt leichter direkt mit der Darstellung zu interagieren statt </w:t>
      </w:r>
      <w:r w:rsidR="00C804DC">
        <w:t>separate</w:t>
      </w:r>
      <w:r>
        <w:t xml:space="preserve"> Eingabefelder, Slider, Kästchen oder Unter-Menüs zu verwenden.</w:t>
      </w:r>
      <w:r w:rsidR="00C804DC">
        <w:t xml:space="preserve"> </w:t>
      </w:r>
      <w:sdt>
        <w:sdtPr>
          <w:alias w:val="To edit, see citavi.com/edit"/>
          <w:tag w:val="CitaviPlaceholder#3d5d0f95-6a7c-4fd1-b2cd-a6ad646cf990"/>
          <w:id w:val="227580364"/>
          <w:placeholder>
            <w:docPart w:val="DefaultPlaceholder_-1854013440"/>
          </w:placeholder>
        </w:sdtPr>
        <w:sdtEndPr/>
        <w:sdtContent>
          <w:r w:rsidR="00C804DC">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YzJkM2VlLWU1NTUtNDNlMC1iZWNlLTJlNTg5MGQ5NGU3OS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M2Q1ZDBmOTUtNmE3Yy00ZmQxLWIyY2QtYTZhZDY0NmNmOTkwIiwiVGV4dCI6IlsyOF0iLCJXQUlWZXJzaW9uIjoiNi43LjAuMCJ9}</w:instrText>
          </w:r>
          <w:r w:rsidR="00C804DC">
            <w:rPr>
              <w:noProof/>
            </w:rPr>
            <w:fldChar w:fldCharType="separate"/>
          </w:r>
          <w:r w:rsidR="003F192A">
            <w:rPr>
              <w:noProof/>
            </w:rPr>
            <w:t>[28]</w:t>
          </w:r>
          <w:r w:rsidR="00C804DC">
            <w:rPr>
              <w:noProof/>
            </w:rPr>
            <w:fldChar w:fldCharType="end"/>
          </w:r>
        </w:sdtContent>
      </w:sdt>
      <w:r w:rsidR="00C82915">
        <w:t xml:space="preserve"> </w:t>
      </w:r>
      <w:r w:rsidR="00A62806">
        <w:br w:type="page"/>
      </w:r>
    </w:p>
    <w:p w14:paraId="7F561E31" w14:textId="1B70534B" w:rsidR="00970304" w:rsidRDefault="00970304" w:rsidP="00970304">
      <w:pPr>
        <w:pStyle w:val="Heading2"/>
        <w:numPr>
          <w:ilvl w:val="0"/>
          <w:numId w:val="4"/>
        </w:numPr>
        <w:ind w:right="0"/>
      </w:pPr>
      <w:bookmarkStart w:id="43" w:name="_Toc105777627"/>
      <w:r>
        <w:lastRenderedPageBreak/>
        <w:t>FIT Protokoll</w:t>
      </w:r>
      <w:bookmarkEnd w:id="43"/>
      <w:r>
        <w:t xml:space="preserve"> </w:t>
      </w:r>
    </w:p>
    <w:p w14:paraId="25D12DE5" w14:textId="77777777" w:rsidR="00970304" w:rsidRDefault="00970304" w:rsidP="0023139A">
      <w:pPr>
        <w:pStyle w:val="Heading3"/>
        <w:numPr>
          <w:ilvl w:val="1"/>
          <w:numId w:val="4"/>
        </w:numPr>
      </w:pPr>
      <w:bookmarkStart w:id="44" w:name="_Toc105777628"/>
      <w:r>
        <w:t>Allgemeines</w:t>
      </w:r>
      <w:bookmarkEnd w:id="44"/>
    </w:p>
    <w:p w14:paraId="64DA79D7" w14:textId="42D071F0" w:rsidR="00970304" w:rsidRDefault="00970304" w:rsidP="00970304">
      <w:pPr>
        <w:pStyle w:val="02Flietext"/>
      </w:pPr>
      <w:r>
        <w:t xml:space="preserve">Das FIT Protokoll wird verwendet um von Sport, Fitness und Gesundheitsgeräten stammende Daten zu speichern und sie zu teilen.  Dazu definiert das FIT Protokoll sogenannte FIT </w:t>
      </w:r>
      <w:r w:rsidR="00B93A4B">
        <w:t>M</w:t>
      </w:r>
      <w:r>
        <w:t xml:space="preserve">essages, eine Reihe an Vorlagen zur </w:t>
      </w:r>
      <w:r w:rsidR="001772FE">
        <w:t>Speicherung der Daten</w:t>
      </w:r>
      <w:r>
        <w:t xml:space="preserve">. Diese Vorlagen können mit Daten gefüllt und in </w:t>
      </w:r>
      <w:r w:rsidR="00A6623B">
        <w:t>FIT-</w:t>
      </w:r>
      <w:r>
        <w:t xml:space="preserve">Dateien gespeichert werden. Die Struktur dieser Dateien ist </w:t>
      </w:r>
      <w:r w:rsidR="001772FE">
        <w:t>ebenfalls</w:t>
      </w:r>
      <w:r>
        <w:t xml:space="preserve"> im FIT Protokoll spezifiziert. Insgesamt besteht das FIT Protokoll aus </w:t>
      </w:r>
      <w:r w:rsidR="00B93A4B">
        <w:t xml:space="preserve">drei Teilen. Der FIT </w:t>
      </w:r>
      <w:r>
        <w:t>Dateistruktur</w:t>
      </w:r>
      <w:r w:rsidR="00B93A4B">
        <w:t>.</w:t>
      </w:r>
      <w:r>
        <w:t xml:space="preserve"> </w:t>
      </w:r>
      <w:r w:rsidR="00B93A4B">
        <w:t>E</w:t>
      </w:r>
      <w:r>
        <w:t xml:space="preserve">iner Liste aus FIT </w:t>
      </w:r>
      <w:r w:rsidR="00B93A4B">
        <w:t>M</w:t>
      </w:r>
      <w:r>
        <w:t xml:space="preserve">essages, den Vorlagen, </w:t>
      </w:r>
      <w:r w:rsidR="00B93A4B">
        <w:t>gruppiert in sogenannten FIT Profile</w:t>
      </w:r>
      <w:r w:rsidR="00A6623B">
        <w:t>n u</w:t>
      </w:r>
      <w:r>
        <w:t xml:space="preserve">nd </w:t>
      </w:r>
      <w:r w:rsidR="00B93A4B">
        <w:t xml:space="preserve">dem </w:t>
      </w:r>
      <w:r>
        <w:t xml:space="preserve">Software Development Kit (SDK). </w:t>
      </w:r>
      <w:sdt>
        <w:sdtPr>
          <w:alias w:val="To edit, see citavi.com/edit"/>
          <w:tag w:val="CitaviPlaceholder#d2cfe49d-e0b2-48ab-aae0-c030c5594b0d"/>
          <w:id w:val="-1356501229"/>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2UxMTBhLWRhOWEtNDY5OC04NTQwLWViNDc2Mjk2ZGVlYy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ZDJjZmU0OWQtZTBiMi00OGFiLWFhZTAtYzAzMGM1NTk0YjBk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0BA4F3C8" w14:textId="43C2C2FE" w:rsidR="001772FE" w:rsidRDefault="001772FE" w:rsidP="001772FE">
      <w:pPr>
        <w:pStyle w:val="Heading3"/>
        <w:numPr>
          <w:ilvl w:val="1"/>
          <w:numId w:val="4"/>
        </w:numPr>
      </w:pPr>
      <w:bookmarkStart w:id="45" w:name="_Toc105777629"/>
      <w:r>
        <w:t>FIT Profile</w:t>
      </w:r>
      <w:bookmarkEnd w:id="45"/>
    </w:p>
    <w:p w14:paraId="288B1808" w14:textId="254C9CB7" w:rsidR="00430799" w:rsidRDefault="00C82915" w:rsidP="001772FE">
      <w:pPr>
        <w:pStyle w:val="02Flietext"/>
      </w:pPr>
      <w:r>
        <w:t>FIT Profile</w:t>
      </w:r>
      <w:r w:rsidR="00430799">
        <w:t xml:space="preserve"> </w:t>
      </w:r>
      <w:r w:rsidR="00B93A4B">
        <w:t xml:space="preserve">enthalten </w:t>
      </w:r>
      <w:r w:rsidR="00430799">
        <w:t>Definitionen zu den FIT Messages.</w:t>
      </w:r>
      <w:r>
        <w:t xml:space="preserve"> Sie stellen die Vorlagen dar, welche später in der tatsächlichen Datenspeicherung</w:t>
      </w:r>
      <w:r w:rsidR="00837255">
        <w:t xml:space="preserve"> verwendet werden</w:t>
      </w:r>
      <w:r>
        <w:t xml:space="preserve">. In einem FIT Profil werden System Konfigurationen, FIT Messages, FIT Fields und Base </w:t>
      </w:r>
      <w:proofErr w:type="spellStart"/>
      <w:r>
        <w:t>Types</w:t>
      </w:r>
      <w:proofErr w:type="spellEnd"/>
      <w:r>
        <w:t xml:space="preserve"> definiert.</w:t>
      </w:r>
    </w:p>
    <w:p w14:paraId="1334380D" w14:textId="77777777" w:rsidR="00C23180" w:rsidRDefault="00C82915" w:rsidP="00C23180">
      <w:pPr>
        <w:pStyle w:val="02Flietext"/>
        <w:keepNext/>
      </w:pPr>
      <w:r w:rsidRPr="00C82915">
        <w:rPr>
          <w:noProof/>
        </w:rPr>
        <w:drawing>
          <wp:inline distT="0" distB="0" distL="0" distR="0" wp14:anchorId="233E877C" wp14:editId="719958A0">
            <wp:extent cx="5759450" cy="23653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stretch>
                      <a:fillRect/>
                    </a:stretch>
                  </pic:blipFill>
                  <pic:spPr>
                    <a:xfrm>
                      <a:off x="0" y="0"/>
                      <a:ext cx="5759450" cy="2365375"/>
                    </a:xfrm>
                    <a:prstGeom prst="rect">
                      <a:avLst/>
                    </a:prstGeom>
                  </pic:spPr>
                </pic:pic>
              </a:graphicData>
            </a:graphic>
          </wp:inline>
        </w:drawing>
      </w:r>
    </w:p>
    <w:p w14:paraId="4E0BD248" w14:textId="29B87350" w:rsidR="00C82915" w:rsidRDefault="00C23180" w:rsidP="00C23180">
      <w:pPr>
        <w:pStyle w:val="Caption"/>
      </w:pPr>
      <w:bookmarkStart w:id="46" w:name="_Ref105657625"/>
      <w:bookmarkStart w:id="47" w:name="_Toc105777917"/>
      <w:r>
        <w:t xml:space="preserve">Abbildung </w:t>
      </w:r>
      <w:fldSimple w:instr=" SEQ Abbildung \* ARABIC ">
        <w:r w:rsidR="00E86A7A">
          <w:rPr>
            <w:noProof/>
          </w:rPr>
          <w:t>7</w:t>
        </w:r>
      </w:fldSimple>
      <w:bookmarkEnd w:id="46"/>
      <w:r>
        <w:t>: Zusammenhang FIT Message, FIT Field und Base Type</w:t>
      </w:r>
      <w:r w:rsidR="002064CF">
        <w:t xml:space="preserve"> </w:t>
      </w:r>
      <w:sdt>
        <w:sdtPr>
          <w:alias w:val="To edit, see citavi.com/edit"/>
          <w:tag w:val="CitaviPlaceholder#36d9115a-f951-49ea-8064-19637b5a8481"/>
          <w:id w:val="1797946756"/>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DdlM2QwLTJmNTUtNGEyNC05Nzc2LTgyNDc2NDkyYTc0O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zZkOTExNWEtZjk1MS00OWVhLTgwNjQtMTk2MzdiNWE4NDgx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47"/>
    </w:p>
    <w:p w14:paraId="02812399" w14:textId="7B776555" w:rsidR="00C82915" w:rsidRDefault="00C82915" w:rsidP="001772FE">
      <w:pPr>
        <w:pStyle w:val="02Flietext"/>
      </w:pPr>
      <w:r>
        <w:lastRenderedPageBreak/>
        <w:t>Eine FIT Message steht mit einem FIT Field und einem Base Type in dem in</w:t>
      </w:r>
      <w:r w:rsidR="00C23180">
        <w:t xml:space="preserve"> </w:t>
      </w:r>
      <w:r w:rsidR="00C23180">
        <w:fldChar w:fldCharType="begin"/>
      </w:r>
      <w:r w:rsidR="00C23180">
        <w:instrText xml:space="preserve"> REF _Ref105657625 \h </w:instrText>
      </w:r>
      <w:r w:rsidR="00C23180">
        <w:fldChar w:fldCharType="separate"/>
      </w:r>
      <w:r w:rsidR="00E86A7A">
        <w:t xml:space="preserve">Abbildung </w:t>
      </w:r>
      <w:r w:rsidR="00E86A7A">
        <w:rPr>
          <w:noProof/>
        </w:rPr>
        <w:t>7</w:t>
      </w:r>
      <w:r w:rsidR="00C23180">
        <w:fldChar w:fldCharType="end"/>
      </w:r>
      <w:r>
        <w:t xml:space="preserve"> zu sehenden Zusammenhang. Eine Fit Message besteht aus mehreren FIT Fields</w:t>
      </w:r>
      <w:r w:rsidR="00AA4284">
        <w:t xml:space="preserve">. Jedes FIT Field enthält wiederum eine bestimmte Information. Diese wird in einem Base Type gespeichert, welcher die zu verwendende Variable definiert. Beispielsweise enthält die FIT Message </w:t>
      </w:r>
      <w:proofErr w:type="spellStart"/>
      <w:r w:rsidR="00AA4284">
        <w:t>record</w:t>
      </w:r>
      <w:proofErr w:type="spellEnd"/>
      <w:r w:rsidR="00AA4284">
        <w:t xml:space="preserve"> </w:t>
      </w:r>
      <w:r w:rsidR="000910B3">
        <w:t xml:space="preserve">mehrere FIT Fields. </w:t>
      </w:r>
      <w:r w:rsidR="00837255">
        <w:t>Das FIT Field time</w:t>
      </w:r>
      <w:r w:rsidR="000910B3">
        <w:t xml:space="preserve"> enthält </w:t>
      </w:r>
      <w:r w:rsidR="00837255">
        <w:t xml:space="preserve">beispielsweise </w:t>
      </w:r>
      <w:r w:rsidR="000910B3">
        <w:t xml:space="preserve">die </w:t>
      </w:r>
      <w:r w:rsidR="00AA4284">
        <w:t>Informationen über die Zeit.</w:t>
      </w:r>
      <w:r w:rsidR="000910B3">
        <w:t xml:space="preserve"> Um</w:t>
      </w:r>
      <w:r w:rsidR="00AA4284">
        <w:t xml:space="preserve"> </w:t>
      </w:r>
      <w:r w:rsidR="000910B3">
        <w:t xml:space="preserve">diese </w:t>
      </w:r>
      <w:r w:rsidR="00AA4284">
        <w:t>Information</w:t>
      </w:r>
      <w:r w:rsidR="000910B3">
        <w:t xml:space="preserve"> zu speichern wird der</w:t>
      </w:r>
      <w:r w:rsidR="00AA4284">
        <w:t xml:space="preserve"> </w:t>
      </w:r>
      <w:r w:rsidR="000910B3">
        <w:t xml:space="preserve">Base Type </w:t>
      </w:r>
      <w:proofErr w:type="spellStart"/>
      <w:r w:rsidR="000910B3">
        <w:t>date_time</w:t>
      </w:r>
      <w:proofErr w:type="spellEnd"/>
      <w:r w:rsidR="000910B3">
        <w:t xml:space="preserve"> verwendet, welcher schlussendlich in einem 32 Bit großen </w:t>
      </w:r>
      <w:proofErr w:type="spellStart"/>
      <w:r w:rsidR="000910B3">
        <w:t>unsigned</w:t>
      </w:r>
      <w:proofErr w:type="spellEnd"/>
      <w:r w:rsidR="000910B3">
        <w:t xml:space="preserve"> integer gespeichert wird. </w:t>
      </w:r>
    </w:p>
    <w:p w14:paraId="6081166A" w14:textId="34FC0F81" w:rsidR="001C6E54" w:rsidRDefault="001C6E54" w:rsidP="001772FE">
      <w:pPr>
        <w:pStyle w:val="02Flietext"/>
      </w:pPr>
      <w:r>
        <w:t xml:space="preserve">Neben Informationen zu FIT Messages, FIT Fields und Base </w:t>
      </w:r>
      <w:proofErr w:type="spellStart"/>
      <w:r>
        <w:t>Types</w:t>
      </w:r>
      <w:proofErr w:type="spellEnd"/>
      <w:r>
        <w:t xml:space="preserve"> enthält ein FIT Profile noch System Konfigurationen. Diese beschreiben </w:t>
      </w:r>
      <w:r w:rsidR="00C77CE0">
        <w:t>Parameter des Systems wie die Byte-</w:t>
      </w:r>
      <w:proofErr w:type="spellStart"/>
      <w:r w:rsidR="00475466">
        <w:t>Endianness</w:t>
      </w:r>
      <w:proofErr w:type="spellEnd"/>
      <w:r w:rsidR="00C77CE0">
        <w:t>.</w:t>
      </w:r>
      <w:r w:rsidR="00475466">
        <w:t xml:space="preserve"> </w:t>
      </w:r>
    </w:p>
    <w:p w14:paraId="3BD97CD9" w14:textId="77777777" w:rsidR="00C23180" w:rsidRDefault="00592231" w:rsidP="00C23180">
      <w:pPr>
        <w:pStyle w:val="02Flietext"/>
        <w:keepNext/>
      </w:pPr>
      <w:r w:rsidRPr="00592231">
        <w:rPr>
          <w:noProof/>
        </w:rPr>
        <w:drawing>
          <wp:inline distT="0" distB="0" distL="0" distR="0" wp14:anchorId="5372341E" wp14:editId="1A35754E">
            <wp:extent cx="5759450" cy="2685415"/>
            <wp:effectExtent l="0" t="0" r="0" b="635"/>
            <wp:docPr id="6" name="Picture 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medium confidence"/>
                    <pic:cNvPicPr/>
                  </pic:nvPicPr>
                  <pic:blipFill>
                    <a:blip r:embed="rId25"/>
                    <a:stretch>
                      <a:fillRect/>
                    </a:stretch>
                  </pic:blipFill>
                  <pic:spPr>
                    <a:xfrm>
                      <a:off x="0" y="0"/>
                      <a:ext cx="5759450" cy="2685415"/>
                    </a:xfrm>
                    <a:prstGeom prst="rect">
                      <a:avLst/>
                    </a:prstGeom>
                  </pic:spPr>
                </pic:pic>
              </a:graphicData>
            </a:graphic>
          </wp:inline>
        </w:drawing>
      </w:r>
    </w:p>
    <w:p w14:paraId="1F1C8C6E" w14:textId="17EDDC4C" w:rsidR="00592231" w:rsidRPr="00C82915" w:rsidRDefault="00C23180" w:rsidP="00C23180">
      <w:pPr>
        <w:pStyle w:val="Caption"/>
      </w:pPr>
      <w:bookmarkStart w:id="48" w:name="_Ref105657663"/>
      <w:bookmarkStart w:id="49" w:name="_Toc105777918"/>
      <w:r>
        <w:t xml:space="preserve">Abbildung </w:t>
      </w:r>
      <w:fldSimple w:instr=" SEQ Abbildung \* ARABIC ">
        <w:r w:rsidR="00E86A7A">
          <w:rPr>
            <w:noProof/>
          </w:rPr>
          <w:t>8</w:t>
        </w:r>
      </w:fldSimple>
      <w:bookmarkEnd w:id="48"/>
      <w:r>
        <w:t>: Globales Profil und produktspezifische Profile</w:t>
      </w:r>
      <w:r w:rsidR="002064CF">
        <w:t xml:space="preserve"> </w:t>
      </w:r>
      <w:sdt>
        <w:sdtPr>
          <w:alias w:val="To edit, see citavi.com/edit"/>
          <w:tag w:val="CitaviPlaceholder#1f2d26ea-18c4-4b62-94db-dd46c6e3f791"/>
          <w:id w:val="-2016610157"/>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zYwMzA3LWIzMDYtNGQwOC1iMzI3LTBlOTEwMmM3YTcyNi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WYyZDI2ZWEtMThjNC00YjYyLTk0ZGItZGQ0NmM2ZTNmNzkx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49"/>
    </w:p>
    <w:p w14:paraId="7CC9D3E3" w14:textId="66AFBEB0" w:rsidR="001772FE" w:rsidRDefault="001C6E54" w:rsidP="001772FE">
      <w:pPr>
        <w:pStyle w:val="02Flietext"/>
      </w:pPr>
      <w:r>
        <w:t>Es gibt</w:t>
      </w:r>
      <w:r w:rsidR="00592231">
        <w:t>, wie in</w:t>
      </w:r>
      <w:r w:rsidR="00C23180">
        <w:t xml:space="preserve"> </w:t>
      </w:r>
      <w:r w:rsidR="00C23180">
        <w:fldChar w:fldCharType="begin"/>
      </w:r>
      <w:r w:rsidR="00C23180">
        <w:instrText xml:space="preserve"> REF _Ref105657663 \h </w:instrText>
      </w:r>
      <w:r w:rsidR="00C23180">
        <w:fldChar w:fldCharType="separate"/>
      </w:r>
      <w:r w:rsidR="00E86A7A">
        <w:t xml:space="preserve">Abbildung </w:t>
      </w:r>
      <w:r w:rsidR="00E86A7A">
        <w:rPr>
          <w:noProof/>
        </w:rPr>
        <w:t>8</w:t>
      </w:r>
      <w:r w:rsidR="00C23180">
        <w:fldChar w:fldCharType="end"/>
      </w:r>
      <w:r w:rsidR="00592231">
        <w:t xml:space="preserve"> zu sehen,</w:t>
      </w:r>
      <w:r>
        <w:t xml:space="preserve"> zwei Arten von Profilen. Das globale Profil und produktspezifische Profile. </w:t>
      </w:r>
      <w:r w:rsidR="00430799">
        <w:t xml:space="preserve">Das globale Profil enthält Definitionen für alle von Garmin International, Inc. </w:t>
      </w:r>
      <w:r w:rsidR="00C77CE0">
        <w:t xml:space="preserve">unterstützten System Konfigurationen, </w:t>
      </w:r>
      <w:r w:rsidR="00430799">
        <w:t>FIT Messages</w:t>
      </w:r>
      <w:r>
        <w:t>,</w:t>
      </w:r>
      <w:r w:rsidR="00E56B13">
        <w:t xml:space="preserve"> FIT</w:t>
      </w:r>
      <w:r>
        <w:t xml:space="preserve"> Fields und Base </w:t>
      </w:r>
      <w:proofErr w:type="spellStart"/>
      <w:r>
        <w:t>Types</w:t>
      </w:r>
      <w:proofErr w:type="spellEnd"/>
      <w:r>
        <w:t>.</w:t>
      </w:r>
      <w:r w:rsidR="00C77CE0">
        <w:t xml:space="preserve"> Produktspezifische Profile enthalten nur ein Untermenge der in dem globalen Profil enthaltenen Definitionen. Sie beschränken sich auf die für das Produkt notwendigen</w:t>
      </w:r>
      <w:r w:rsidR="0081092E">
        <w:t xml:space="preserve"> Definitionen</w:t>
      </w:r>
      <w:r w:rsidR="00C77CE0">
        <w:t>. Beispielsweise braucht ein Produkt ohne Herzfrequenzmess</w:t>
      </w:r>
      <w:r w:rsidR="008C4E22">
        <w:t>ung</w:t>
      </w:r>
      <w:r w:rsidR="00C77CE0">
        <w:t xml:space="preserve"> keine </w:t>
      </w:r>
      <w:r w:rsidR="008C4E22">
        <w:t xml:space="preserve">FIT </w:t>
      </w:r>
      <w:r w:rsidR="00C77CE0">
        <w:t xml:space="preserve">Field, welches die Herzfrequenz beschreibt. </w:t>
      </w:r>
    </w:p>
    <w:p w14:paraId="0AC54DFB" w14:textId="0E1F64B1" w:rsidR="00B74BF2" w:rsidRDefault="00B74BF2" w:rsidP="001772FE">
      <w:pPr>
        <w:pStyle w:val="02Flietext"/>
      </w:pPr>
      <w:r w:rsidRPr="00B74BF2">
        <w:lastRenderedPageBreak/>
        <w:t xml:space="preserve">Sowohl FIT Messages, Fit Fields als auch Base </w:t>
      </w:r>
      <w:proofErr w:type="spellStart"/>
      <w:r w:rsidRPr="00B74BF2">
        <w:t>Types</w:t>
      </w:r>
      <w:proofErr w:type="spellEnd"/>
      <w:r w:rsidRPr="00B74BF2">
        <w:t xml:space="preserve"> eines Profils sind</w:t>
      </w:r>
      <w:r>
        <w:t xml:space="preserve"> alle nummeriert</w:t>
      </w:r>
      <w:r w:rsidR="000143A3">
        <w:t xml:space="preserve"> </w:t>
      </w:r>
      <w:r w:rsidR="00BA470D">
        <w:t>und</w:t>
      </w:r>
      <w:r w:rsidR="000143A3">
        <w:t xml:space="preserve"> benannt</w:t>
      </w:r>
      <w:r w:rsidR="004A7215">
        <w:t>. So können</w:t>
      </w:r>
      <w:r>
        <w:t xml:space="preserve"> andere Teile des Protokolls auf diese Definitionen in den Profilen verweisen.</w:t>
      </w:r>
    </w:p>
    <w:p w14:paraId="71EFF3C4" w14:textId="77777777" w:rsidR="008635B2" w:rsidRDefault="008635B2" w:rsidP="008635B2">
      <w:pPr>
        <w:pStyle w:val="02Flietext"/>
        <w:keepNext/>
      </w:pPr>
      <w:r w:rsidRPr="008635B2">
        <w:rPr>
          <w:noProof/>
        </w:rPr>
        <w:drawing>
          <wp:inline distT="0" distB="0" distL="0" distR="0" wp14:anchorId="51255E15" wp14:editId="4866F696">
            <wp:extent cx="5267325" cy="4792859"/>
            <wp:effectExtent l="0" t="0" r="0" b="8255"/>
            <wp:docPr id="23" name="Picture 2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able&#10;&#10;Description automatically generated"/>
                    <pic:cNvPicPr/>
                  </pic:nvPicPr>
                  <pic:blipFill>
                    <a:blip r:embed="rId26"/>
                    <a:stretch>
                      <a:fillRect/>
                    </a:stretch>
                  </pic:blipFill>
                  <pic:spPr>
                    <a:xfrm>
                      <a:off x="0" y="0"/>
                      <a:ext cx="5277065" cy="4801722"/>
                    </a:xfrm>
                    <a:prstGeom prst="rect">
                      <a:avLst/>
                    </a:prstGeom>
                  </pic:spPr>
                </pic:pic>
              </a:graphicData>
            </a:graphic>
          </wp:inline>
        </w:drawing>
      </w:r>
    </w:p>
    <w:p w14:paraId="75A09A0F" w14:textId="4CE5D869" w:rsidR="008635B2" w:rsidRDefault="008635B2" w:rsidP="00207059">
      <w:pPr>
        <w:pStyle w:val="Caption"/>
      </w:pPr>
      <w:bookmarkStart w:id="50" w:name="_Ref105664189"/>
      <w:bookmarkStart w:id="51" w:name="_Toc105777919"/>
      <w:r>
        <w:t xml:space="preserve">Abbildung </w:t>
      </w:r>
      <w:fldSimple w:instr=" SEQ Abbildung \* ARABIC ">
        <w:r w:rsidR="00E86A7A">
          <w:rPr>
            <w:noProof/>
          </w:rPr>
          <w:t>9</w:t>
        </w:r>
      </w:fldSimple>
      <w:bookmarkEnd w:id="50"/>
      <w:r>
        <w:t>: Globales FIT Profil CSV-Ausschnitt</w:t>
      </w:r>
      <w:r w:rsidR="002064CF">
        <w:t xml:space="preserve"> </w:t>
      </w:r>
      <w:sdt>
        <w:sdtPr>
          <w:alias w:val="To edit, see citavi.com/edit"/>
          <w:tag w:val="CitaviPlaceholder#a8923dde-c637-4bc0-bb6f-e8e0fa9545e6"/>
          <w:id w:val="159429896"/>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jg0NDFjLWU0OTctNGFkMS04MDQ3LWZiMzNmYzY1NDQzZi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YTg5MjNkZGUtYzYzNy00YmMwLWJiNmYtZThlMGZhOTU0NWU2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51"/>
    </w:p>
    <w:p w14:paraId="236262CF" w14:textId="68904961" w:rsidR="008635B2" w:rsidRDefault="008635B2" w:rsidP="001772FE">
      <w:pPr>
        <w:pStyle w:val="02Flietext"/>
      </w:pPr>
      <w:r w:rsidRPr="008635B2">
        <w:t xml:space="preserve">Das </w:t>
      </w:r>
      <w:r w:rsidR="00DB7452">
        <w:t>g</w:t>
      </w:r>
      <w:r w:rsidRPr="008635B2">
        <w:t>lobal</w:t>
      </w:r>
      <w:r w:rsidR="00DB7452">
        <w:t>e</w:t>
      </w:r>
      <w:r w:rsidRPr="008635B2">
        <w:t xml:space="preserve"> FIT Profil ist</w:t>
      </w:r>
      <w:r>
        <w:t xml:space="preserve"> in dem FIT SDK als CSV-Datei enthalten und enthält alle Definitionen. In </w:t>
      </w:r>
      <w:r>
        <w:fldChar w:fldCharType="begin"/>
      </w:r>
      <w:r>
        <w:instrText xml:space="preserve"> REF _Ref105664189 \h </w:instrText>
      </w:r>
      <w:r>
        <w:fldChar w:fldCharType="separate"/>
      </w:r>
      <w:r w:rsidR="00E86A7A">
        <w:t xml:space="preserve">Abbildung </w:t>
      </w:r>
      <w:r w:rsidR="00E86A7A">
        <w:rPr>
          <w:noProof/>
        </w:rPr>
        <w:t>9</w:t>
      </w:r>
      <w:r>
        <w:fldChar w:fldCharType="end"/>
      </w:r>
      <w:r>
        <w:t xml:space="preserve"> ist ein Ausschnitt des Profils zu sehen. </w:t>
      </w:r>
      <w:r w:rsidR="00766F9E">
        <w:t xml:space="preserve">Man sieht Links den Namen der FIT Message, rechts daneben alle Felder dieser Message und daneben den Base Type der Felder. Darüber hinaus enthält die Datei noch Metadaten über die Einträge wie die Skalierung oder die Einheit. Die in </w:t>
      </w:r>
      <w:r w:rsidR="00766F9E">
        <w:fldChar w:fldCharType="begin"/>
      </w:r>
      <w:r w:rsidR="00766F9E">
        <w:instrText xml:space="preserve"> REF _Ref105664189 \h </w:instrText>
      </w:r>
      <w:r w:rsidR="00766F9E">
        <w:fldChar w:fldCharType="separate"/>
      </w:r>
      <w:r w:rsidR="00E86A7A">
        <w:t xml:space="preserve">Abbildung </w:t>
      </w:r>
      <w:r w:rsidR="00E86A7A">
        <w:rPr>
          <w:noProof/>
        </w:rPr>
        <w:t>9</w:t>
      </w:r>
      <w:r w:rsidR="00766F9E">
        <w:fldChar w:fldCharType="end"/>
      </w:r>
      <w:r w:rsidR="00766F9E">
        <w:t xml:space="preserve"> dargestellte Tabelle ist nur ein Ausschnitt des gesamten FIT Profils. Es gibt beispielsweise noch </w:t>
      </w:r>
      <w:r w:rsidR="00E373C5">
        <w:t>Teile,</w:t>
      </w:r>
      <w:r w:rsidR="00766F9E">
        <w:t xml:space="preserve"> welche den FIT Message Namen</w:t>
      </w:r>
      <w:r w:rsidR="00EC35D6">
        <w:t xml:space="preserve"> Ihre</w:t>
      </w:r>
      <w:r w:rsidR="00766F9E">
        <w:t xml:space="preserve"> </w:t>
      </w:r>
      <w:r w:rsidR="00682C24">
        <w:t>IDs</w:t>
      </w:r>
      <w:r w:rsidR="00766F9E">
        <w:t xml:space="preserve"> zuordnen.</w:t>
      </w:r>
    </w:p>
    <w:p w14:paraId="29AB45C3" w14:textId="01E828A0" w:rsidR="00E373C5" w:rsidRPr="008635B2" w:rsidRDefault="00E373C5" w:rsidP="001772FE">
      <w:pPr>
        <w:pStyle w:val="02Flietext"/>
      </w:pPr>
      <w:r>
        <w:lastRenderedPageBreak/>
        <w:t xml:space="preserve">Falls Hersteller Informationen speichern wollen, welche nicht durch die Definitionen in dem globalen FIT Profil unterstützt sind, haben sie die Möglichkeit eigene, produktspezifische Fit Messages, FIT Fields oder Base </w:t>
      </w:r>
      <w:proofErr w:type="spellStart"/>
      <w:r>
        <w:t>Types</w:t>
      </w:r>
      <w:proofErr w:type="spellEnd"/>
      <w:r>
        <w:t xml:space="preserve"> zu definieren.</w:t>
      </w:r>
      <w:r w:rsidR="00051B06">
        <w:t xml:space="preserve"> </w:t>
      </w:r>
      <w:sdt>
        <w:sdtPr>
          <w:alias w:val="To edit, see citavi.com/edit"/>
          <w:tag w:val="CitaviPlaceholder#f8930cd6-02c7-41be-8ced-f61f2d34cc09"/>
          <w:id w:val="1474018178"/>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mE4Y2I5LTc1NzktNGMyMS1hMjk0LTQzNTAxNTA1ODE1Mi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Zjg5MzBjZDYtMDJjNy00MWJlLThjZWQtZjYxZjJkMzRjYzA5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2C810A2B" w14:textId="77777777" w:rsidR="00970304" w:rsidRDefault="00970304" w:rsidP="0023139A">
      <w:pPr>
        <w:pStyle w:val="Heading3"/>
        <w:numPr>
          <w:ilvl w:val="1"/>
          <w:numId w:val="4"/>
        </w:numPr>
      </w:pPr>
      <w:bookmarkStart w:id="52" w:name="_Toc105777630"/>
      <w:r>
        <w:t>FIT Dateiaufbau</w:t>
      </w:r>
      <w:bookmarkEnd w:id="52"/>
    </w:p>
    <w:p w14:paraId="1FC6EB35" w14:textId="77777777" w:rsidR="00C23180" w:rsidRDefault="00970304" w:rsidP="00C23180">
      <w:pPr>
        <w:pStyle w:val="02Flietext"/>
        <w:keepNext/>
      </w:pPr>
      <w:r>
        <w:rPr>
          <w:noProof/>
        </w:rPr>
        <w:drawing>
          <wp:inline distT="0" distB="0" distL="0" distR="0" wp14:anchorId="20D37E14" wp14:editId="6C9884E1">
            <wp:extent cx="5759450" cy="2643505"/>
            <wp:effectExtent l="0" t="0" r="0" b="0"/>
            <wp:docPr id="16"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descr="Diagram&#10;&#10;Description automatically generated with medium confidence"/>
                    <pic:cNvPicPr>
                      <a:picLocks noChangeAspect="1" noChangeArrowheads="1"/>
                    </pic:cNvPicPr>
                  </pic:nvPicPr>
                  <pic:blipFill>
                    <a:blip r:embed="rId27"/>
                    <a:stretch>
                      <a:fillRect/>
                    </a:stretch>
                  </pic:blipFill>
                  <pic:spPr bwMode="auto">
                    <a:xfrm>
                      <a:off x="0" y="0"/>
                      <a:ext cx="5759450" cy="2643505"/>
                    </a:xfrm>
                    <a:prstGeom prst="rect">
                      <a:avLst/>
                    </a:prstGeom>
                  </pic:spPr>
                </pic:pic>
              </a:graphicData>
            </a:graphic>
          </wp:inline>
        </w:drawing>
      </w:r>
    </w:p>
    <w:p w14:paraId="6D6FDE06" w14:textId="64BF3A6F" w:rsidR="00970304" w:rsidRDefault="00C23180" w:rsidP="00C23180">
      <w:pPr>
        <w:pStyle w:val="Caption"/>
      </w:pPr>
      <w:bookmarkStart w:id="53" w:name="_Ref105657689"/>
      <w:bookmarkStart w:id="54" w:name="_Toc105777920"/>
      <w:r>
        <w:t xml:space="preserve">Abbildung </w:t>
      </w:r>
      <w:fldSimple w:instr=" SEQ Abbildung \* ARABIC ">
        <w:r w:rsidR="00E86A7A">
          <w:rPr>
            <w:noProof/>
          </w:rPr>
          <w:t>10</w:t>
        </w:r>
      </w:fldSimple>
      <w:bookmarkEnd w:id="53"/>
      <w:r>
        <w:t>: Aufbau einer FIT Datei</w:t>
      </w:r>
      <w:r w:rsidR="002064CF">
        <w:t xml:space="preserve"> </w:t>
      </w:r>
      <w:sdt>
        <w:sdtPr>
          <w:alias w:val="To edit, see citavi.com/edit"/>
          <w:tag w:val="CitaviPlaceholder#c3130231-cf96-4cdc-add3-4b9ffbb3e4bd"/>
          <w:id w:val="-1592929235"/>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TBmYmQ0LTljNDctNDUzYy04YWUwLWZkYzIxYTZhYzIzN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YzMxMzAyMzEtY2Y5Ni00Y2RjLWFkZDMtNGI5ZmZiYjNlNGJk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54"/>
    </w:p>
    <w:p w14:paraId="2166E70C" w14:textId="67BD7F03" w:rsidR="00970304" w:rsidRDefault="00970304" w:rsidP="00970304">
      <w:pPr>
        <w:pStyle w:val="02Flietext"/>
      </w:pPr>
      <w:r w:rsidRPr="00D807C3">
        <w:t>Eine</w:t>
      </w:r>
      <w:r>
        <w:t xml:space="preserve"> Datei im FIT Format besteht</w:t>
      </w:r>
      <w:r w:rsidR="00956C0F">
        <w:t xml:space="preserve">, wie in </w:t>
      </w:r>
      <w:r w:rsidR="00C23180">
        <w:fldChar w:fldCharType="begin"/>
      </w:r>
      <w:r w:rsidR="00C23180">
        <w:instrText xml:space="preserve"> REF _Ref105657689 \h </w:instrText>
      </w:r>
      <w:r w:rsidR="00C23180">
        <w:fldChar w:fldCharType="separate"/>
      </w:r>
      <w:r w:rsidR="00E86A7A">
        <w:t xml:space="preserve">Abbildung </w:t>
      </w:r>
      <w:r w:rsidR="00E86A7A">
        <w:rPr>
          <w:noProof/>
        </w:rPr>
        <w:t>10</w:t>
      </w:r>
      <w:r w:rsidR="00C23180">
        <w:fldChar w:fldCharType="end"/>
      </w:r>
      <w:r w:rsidR="00C23180">
        <w:t xml:space="preserve"> </w:t>
      </w:r>
      <w:r w:rsidR="00956C0F">
        <w:t xml:space="preserve">zu sehen, </w:t>
      </w:r>
      <w:r>
        <w:t>aus drei Teilen. Einem Header, den Daten-Einträgen und einer zyklische Redundanzprüfung</w:t>
      </w:r>
      <w:r w:rsidR="00DA367C">
        <w:t xml:space="preserve"> (CRC)</w:t>
      </w:r>
      <w:r>
        <w:t>. Der Header macht die ersten 12 oder 14 Byte</w:t>
      </w:r>
      <w:r w:rsidR="00DA367C">
        <w:t>s</w:t>
      </w:r>
      <w:r>
        <w:t xml:space="preserve"> einer Fit Datei aus. Er enthält allgemeine </w:t>
      </w:r>
      <w:r w:rsidR="00365B06">
        <w:t>Infos</w:t>
      </w:r>
      <w:r>
        <w:t xml:space="preserve"> über die Datei. Darunter die verwendete Version des Protokolls, die Version des Profils und die Größe der Daten-Einträge. Die letzten zwei Byte</w:t>
      </w:r>
      <w:r w:rsidR="00180A27">
        <w:t>s</w:t>
      </w:r>
      <w:r>
        <w:t xml:space="preserve"> einer FIT Datei enthält die CRC, welche aus der </w:t>
      </w:r>
      <w:r w:rsidR="00180A27">
        <w:t>vorgehenden</w:t>
      </w:r>
      <w:r>
        <w:t xml:space="preserve"> FIT Datei berechnet wird. Anhand der CRC kann überprüft werden, ob </w:t>
      </w:r>
      <w:r w:rsidR="00180A27">
        <w:t>die FIT Datei Fehler enthält</w:t>
      </w:r>
      <w:r>
        <w:t>. Zwischen Header und CRC befinden sich die Daten-Einträge, welche keine festgelegte Länge haben. Diese Einträge enthalten die tatsächlichen Informationen.</w:t>
      </w:r>
      <w:r w:rsidR="00051B06">
        <w:t xml:space="preserve"> </w:t>
      </w:r>
      <w:sdt>
        <w:sdtPr>
          <w:alias w:val="To edit, see citavi.com/edit"/>
          <w:tag w:val="CitaviPlaceholder#e69ab6c0-44c6-466e-b3fc-26bc87dc45fc"/>
          <w:id w:val="1554345978"/>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zI1Y2QwLTk4ZGItNGVhNy05YmQ4LWRlZDdhMGM4NmQzO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ZTY5YWI2YzAtNDRjNi00NjZlLWIzZmMtMjZiYzg3ZGM0NWZj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03BA8537" w14:textId="0E5423A7" w:rsidR="00970304" w:rsidRDefault="00970304" w:rsidP="0023139A">
      <w:pPr>
        <w:pStyle w:val="Heading3"/>
        <w:numPr>
          <w:ilvl w:val="1"/>
          <w:numId w:val="4"/>
        </w:numPr>
      </w:pPr>
      <w:bookmarkStart w:id="55" w:name="_Toc105777631"/>
      <w:r>
        <w:lastRenderedPageBreak/>
        <w:t xml:space="preserve">FIT </w:t>
      </w:r>
      <w:r w:rsidR="00A43978">
        <w:t>Message</w:t>
      </w:r>
      <w:r>
        <w:t xml:space="preserve"> Struktur</w:t>
      </w:r>
      <w:bookmarkEnd w:id="55"/>
    </w:p>
    <w:p w14:paraId="6EDD27ED" w14:textId="77777777" w:rsidR="00A2709C" w:rsidRDefault="0023139A" w:rsidP="00A2709C">
      <w:pPr>
        <w:pStyle w:val="02Flietext"/>
        <w:keepNext/>
      </w:pPr>
      <w:r>
        <w:rPr>
          <w:noProof/>
        </w:rPr>
        <w:drawing>
          <wp:inline distT="0" distB="0" distL="0" distR="0" wp14:anchorId="480A0C8C" wp14:editId="46C925E1">
            <wp:extent cx="5759450" cy="2572385"/>
            <wp:effectExtent l="0" t="0" r="0" b="0"/>
            <wp:docPr id="17" name="Image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6" descr="Table&#10;&#10;Description automatically generated"/>
                    <pic:cNvPicPr>
                      <a:picLocks noChangeAspect="1" noChangeArrowheads="1"/>
                    </pic:cNvPicPr>
                  </pic:nvPicPr>
                  <pic:blipFill>
                    <a:blip r:embed="rId28"/>
                    <a:stretch>
                      <a:fillRect/>
                    </a:stretch>
                  </pic:blipFill>
                  <pic:spPr bwMode="auto">
                    <a:xfrm>
                      <a:off x="0" y="0"/>
                      <a:ext cx="5759450" cy="2572385"/>
                    </a:xfrm>
                    <a:prstGeom prst="rect">
                      <a:avLst/>
                    </a:prstGeom>
                  </pic:spPr>
                </pic:pic>
              </a:graphicData>
            </a:graphic>
          </wp:inline>
        </w:drawing>
      </w:r>
    </w:p>
    <w:p w14:paraId="57A3F15F" w14:textId="7E548C5C" w:rsidR="0023139A" w:rsidRDefault="00A2709C" w:rsidP="00A2709C">
      <w:pPr>
        <w:pStyle w:val="Caption"/>
      </w:pPr>
      <w:bookmarkStart w:id="56" w:name="_Ref105657763"/>
      <w:bookmarkStart w:id="57" w:name="_Toc105777921"/>
      <w:r>
        <w:t xml:space="preserve">Abbildung </w:t>
      </w:r>
      <w:fldSimple w:instr=" SEQ Abbildung \* ARABIC ">
        <w:r w:rsidR="00E86A7A">
          <w:rPr>
            <w:noProof/>
          </w:rPr>
          <w:t>11</w:t>
        </w:r>
      </w:fldSimple>
      <w:bookmarkEnd w:id="56"/>
      <w:r>
        <w:t>: Daten-Einträge einer FIT Datei</w:t>
      </w:r>
      <w:r w:rsidR="002064CF">
        <w:t xml:space="preserve"> </w:t>
      </w:r>
      <w:sdt>
        <w:sdtPr>
          <w:alias w:val="To edit, see citavi.com/edit"/>
          <w:tag w:val="CitaviPlaceholder#9777b928-3a60-4e0b-9b5d-0aa4c68c5e4d"/>
          <w:id w:val="-1649507944"/>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DliZTk4LWUzNmUtNDZmMC04MGE1LTBlODQ1YTRmZDNkN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OTc3N2I5MjgtM2E2MC00ZTBiLTliNWQtMGFhNGM2OGM1ZTRk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57"/>
    </w:p>
    <w:p w14:paraId="14E0ED49" w14:textId="7EC81DDD" w:rsidR="0023139A" w:rsidRPr="0023139A" w:rsidRDefault="0023139A" w:rsidP="0023139A">
      <w:pPr>
        <w:pStyle w:val="02Flietext"/>
      </w:pPr>
      <w:r>
        <w:t xml:space="preserve">Jeder Daten-Eintrag </w:t>
      </w:r>
      <w:r w:rsidR="00FE48D2">
        <w:t xml:space="preserve">in einer FIT Datei </w:t>
      </w:r>
      <w:r>
        <w:t>ist eine FIT</w:t>
      </w:r>
      <w:r w:rsidR="00FE48D2">
        <w:t xml:space="preserve"> Message</w:t>
      </w:r>
      <w:r>
        <w:t xml:space="preserve">. Es gibt zwei </w:t>
      </w:r>
      <w:r w:rsidR="00FE48D2">
        <w:t xml:space="preserve">Arten </w:t>
      </w:r>
      <w:r>
        <w:t>von FIT</w:t>
      </w:r>
      <w:r w:rsidR="00FE48D2">
        <w:t xml:space="preserve"> Messages</w:t>
      </w:r>
      <w:r>
        <w:t xml:space="preserve">. Definition Messages und Data </w:t>
      </w:r>
      <w:r w:rsidR="00FE48D2">
        <w:t>M</w:t>
      </w:r>
      <w:r>
        <w:t>essages. Beide bestehen, wie in</w:t>
      </w:r>
      <w:r w:rsidR="00A2709C">
        <w:t xml:space="preserve"> </w:t>
      </w:r>
      <w:r w:rsidR="00A2709C">
        <w:fldChar w:fldCharType="begin"/>
      </w:r>
      <w:r w:rsidR="00A2709C">
        <w:instrText xml:space="preserve"> REF _Ref105657763 \h </w:instrText>
      </w:r>
      <w:r w:rsidR="00A2709C">
        <w:fldChar w:fldCharType="separate"/>
      </w:r>
      <w:r w:rsidR="00E86A7A">
        <w:t xml:space="preserve">Abbildung </w:t>
      </w:r>
      <w:r w:rsidR="00E86A7A">
        <w:rPr>
          <w:noProof/>
        </w:rPr>
        <w:t>11</w:t>
      </w:r>
      <w:r w:rsidR="00A2709C">
        <w:fldChar w:fldCharType="end"/>
      </w:r>
      <w:r>
        <w:t xml:space="preserve"> zu sehen, aus einem Header und dem</w:t>
      </w:r>
      <w:r w:rsidR="00FE48D2">
        <w:t xml:space="preserve"> Inhalt</w:t>
      </w:r>
      <w:r>
        <w:t>. Der Header ist ein Byte groß und enthält einige allgemeine Informationen über die FIT Nachricht.</w:t>
      </w:r>
      <w:r w:rsidR="00833B11">
        <w:t xml:space="preserve"> Der Header ist für Definition Message und Data Message </w:t>
      </w:r>
      <w:r w:rsidR="002064CF">
        <w:t>derselbe</w:t>
      </w:r>
      <w:r w:rsidR="00165325">
        <w:t>.</w:t>
      </w:r>
      <w:r>
        <w:t xml:space="preserve"> Er ist wie in</w:t>
      </w:r>
      <w:r w:rsidR="00A2709C">
        <w:t xml:space="preserve"> </w:t>
      </w:r>
      <w:r w:rsidR="00A2709C">
        <w:fldChar w:fldCharType="begin"/>
      </w:r>
      <w:r w:rsidR="00A2709C">
        <w:instrText xml:space="preserve"> REF _Ref105657791 \h </w:instrText>
      </w:r>
      <w:r w:rsidR="00A2709C">
        <w:fldChar w:fldCharType="separate"/>
      </w:r>
      <w:r w:rsidR="00E86A7A">
        <w:t xml:space="preserve">Tabelle </w:t>
      </w:r>
      <w:r w:rsidR="00E86A7A">
        <w:rPr>
          <w:noProof/>
        </w:rPr>
        <w:t>2</w:t>
      </w:r>
      <w:r w:rsidR="00A2709C">
        <w:fldChar w:fldCharType="end"/>
      </w:r>
      <w:r w:rsidR="00C2095D">
        <w:rPr>
          <w:b/>
          <w:bCs/>
        </w:rPr>
        <w:t xml:space="preserve"> </w:t>
      </w:r>
      <w:r>
        <w:t>zu sehen aufgebaut.</w:t>
      </w:r>
      <w:r w:rsidR="00051B06">
        <w:t xml:space="preserve"> </w:t>
      </w:r>
      <w:sdt>
        <w:sdtPr>
          <w:alias w:val="To edit, see citavi.com/edit"/>
          <w:tag w:val="CitaviPlaceholder#a7f669db-6c20-4bd3-a400-61d866c1bedd"/>
          <w:id w:val="177004604"/>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jdkYTA3LTIwODMtNGZhZi1hY2U5LTRlYWIyMzQ1YzdmNy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YTdmNjY5ZGItNmMyMC00YmQzLWE0MDAtNjFkODY2YzFiZWRk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20F18456" w14:textId="0133B5C2" w:rsidR="0023139A" w:rsidRPr="0023139A" w:rsidRDefault="000A2C59" w:rsidP="00F536B3">
      <w:pPr>
        <w:pStyle w:val="Heading4"/>
        <w:numPr>
          <w:ilvl w:val="2"/>
          <w:numId w:val="4"/>
        </w:numPr>
      </w:pPr>
      <w:r>
        <w:t>Message</w:t>
      </w:r>
      <w:r w:rsidR="0023139A">
        <w:t xml:space="preserve"> Header</w:t>
      </w:r>
    </w:p>
    <w:tbl>
      <w:tblPr>
        <w:tblStyle w:val="StandardtabelleohneLinien"/>
        <w:tblW w:w="9070" w:type="dxa"/>
        <w:tblLayout w:type="fixed"/>
        <w:tblLook w:val="04A0" w:firstRow="1" w:lastRow="0" w:firstColumn="1" w:lastColumn="0" w:noHBand="0" w:noVBand="1"/>
      </w:tblPr>
      <w:tblGrid>
        <w:gridCol w:w="3023"/>
        <w:gridCol w:w="3023"/>
        <w:gridCol w:w="3024"/>
      </w:tblGrid>
      <w:tr w:rsidR="00970304" w14:paraId="15C0BFE5" w14:textId="77777777" w:rsidTr="0006111F">
        <w:trPr>
          <w:cnfStyle w:val="100000000000" w:firstRow="1" w:lastRow="0" w:firstColumn="0" w:lastColumn="0" w:oddVBand="0" w:evenVBand="0" w:oddHBand="0" w:evenHBand="0" w:firstRowFirstColumn="0" w:firstRowLastColumn="0" w:lastRowFirstColumn="0" w:lastRowLastColumn="0"/>
        </w:trPr>
        <w:tc>
          <w:tcPr>
            <w:tcW w:w="3023" w:type="dxa"/>
          </w:tcPr>
          <w:p w14:paraId="1F69C34C" w14:textId="77777777" w:rsidR="00970304" w:rsidRDefault="00970304" w:rsidP="007A6B2B">
            <w:pPr>
              <w:pStyle w:val="TableContents"/>
              <w:rPr>
                <w:rFonts w:ascii="Liberation Serif" w:hAnsi="Liberation Serif"/>
                <w:szCs w:val="24"/>
              </w:rPr>
            </w:pPr>
            <w:r>
              <w:rPr>
                <w:rFonts w:ascii="Liberation Serif" w:hAnsi="Liberation Serif"/>
                <w:szCs w:val="24"/>
              </w:rPr>
              <w:t>Bit</w:t>
            </w:r>
          </w:p>
        </w:tc>
        <w:tc>
          <w:tcPr>
            <w:tcW w:w="3023" w:type="dxa"/>
          </w:tcPr>
          <w:p w14:paraId="37760431" w14:textId="77777777" w:rsidR="00970304" w:rsidRDefault="00970304" w:rsidP="007A6B2B">
            <w:pPr>
              <w:pStyle w:val="TableContents"/>
              <w:rPr>
                <w:rFonts w:ascii="Liberation Serif" w:hAnsi="Liberation Serif"/>
                <w:szCs w:val="24"/>
              </w:rPr>
            </w:pPr>
            <w:r>
              <w:rPr>
                <w:rFonts w:ascii="Liberation Serif" w:hAnsi="Liberation Serif"/>
                <w:szCs w:val="24"/>
              </w:rPr>
              <w:t>Wert</w:t>
            </w:r>
          </w:p>
        </w:tc>
        <w:tc>
          <w:tcPr>
            <w:tcW w:w="3024" w:type="dxa"/>
          </w:tcPr>
          <w:p w14:paraId="458B8D83" w14:textId="77777777" w:rsidR="00970304" w:rsidRDefault="00970304" w:rsidP="007A6B2B">
            <w:pPr>
              <w:pStyle w:val="TableContents"/>
              <w:rPr>
                <w:rFonts w:ascii="Liberation Serif" w:hAnsi="Liberation Serif"/>
                <w:szCs w:val="24"/>
              </w:rPr>
            </w:pPr>
            <w:r>
              <w:rPr>
                <w:rFonts w:ascii="Liberation Serif" w:hAnsi="Liberation Serif"/>
                <w:szCs w:val="24"/>
              </w:rPr>
              <w:t>Beschreibung</w:t>
            </w:r>
          </w:p>
        </w:tc>
      </w:tr>
      <w:tr w:rsidR="00970304" w14:paraId="762095F5" w14:textId="77777777" w:rsidTr="0006111F">
        <w:tc>
          <w:tcPr>
            <w:tcW w:w="3023" w:type="dxa"/>
          </w:tcPr>
          <w:p w14:paraId="1E8E7DD9" w14:textId="77777777" w:rsidR="00970304" w:rsidRDefault="00970304" w:rsidP="007A6B2B">
            <w:pPr>
              <w:pStyle w:val="TableContents"/>
              <w:rPr>
                <w:rFonts w:ascii="Liberation Serif" w:hAnsi="Liberation Serif"/>
                <w:szCs w:val="24"/>
              </w:rPr>
            </w:pPr>
            <w:r>
              <w:rPr>
                <w:rFonts w:ascii="Liberation Serif" w:hAnsi="Liberation Serif"/>
                <w:szCs w:val="24"/>
              </w:rPr>
              <w:t>7</w:t>
            </w:r>
          </w:p>
        </w:tc>
        <w:tc>
          <w:tcPr>
            <w:tcW w:w="3023" w:type="dxa"/>
          </w:tcPr>
          <w:p w14:paraId="5B7EB683"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272CA0C6" w14:textId="77777777" w:rsidR="00970304" w:rsidRDefault="00970304" w:rsidP="007A6B2B">
            <w:pPr>
              <w:pStyle w:val="TableContents"/>
              <w:rPr>
                <w:rFonts w:ascii="Liberation Serif" w:hAnsi="Liberation Serif"/>
                <w:szCs w:val="24"/>
              </w:rPr>
            </w:pPr>
            <w:r>
              <w:rPr>
                <w:rFonts w:ascii="Liberation Serif" w:hAnsi="Liberation Serif"/>
                <w:szCs w:val="24"/>
              </w:rPr>
              <w:t>Header Bit</w:t>
            </w:r>
          </w:p>
        </w:tc>
      </w:tr>
      <w:tr w:rsidR="00970304" w14:paraId="3E82CE90" w14:textId="77777777" w:rsidTr="0006111F">
        <w:tc>
          <w:tcPr>
            <w:tcW w:w="3023" w:type="dxa"/>
          </w:tcPr>
          <w:p w14:paraId="5B25C386" w14:textId="77777777" w:rsidR="00970304" w:rsidRDefault="00970304" w:rsidP="007A6B2B">
            <w:pPr>
              <w:pStyle w:val="TableContents"/>
              <w:rPr>
                <w:rFonts w:ascii="Liberation Serif" w:hAnsi="Liberation Serif"/>
                <w:szCs w:val="24"/>
              </w:rPr>
            </w:pPr>
            <w:r>
              <w:rPr>
                <w:rFonts w:ascii="Liberation Serif" w:hAnsi="Liberation Serif"/>
                <w:szCs w:val="24"/>
              </w:rPr>
              <w:t>6</w:t>
            </w:r>
          </w:p>
        </w:tc>
        <w:tc>
          <w:tcPr>
            <w:tcW w:w="3023" w:type="dxa"/>
          </w:tcPr>
          <w:p w14:paraId="52CADEB2"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4BCE2589" w14:textId="77777777" w:rsidR="00970304" w:rsidRDefault="00970304" w:rsidP="007A6B2B">
            <w:pPr>
              <w:pStyle w:val="TableContents"/>
              <w:rPr>
                <w:rFonts w:ascii="Liberation Serif" w:hAnsi="Liberation Serif"/>
                <w:szCs w:val="24"/>
              </w:rPr>
            </w:pPr>
            <w:r>
              <w:rPr>
                <w:rFonts w:ascii="Liberation Serif" w:hAnsi="Liberation Serif"/>
                <w:szCs w:val="24"/>
              </w:rPr>
              <w:t>Typ der Nachricht</w:t>
            </w:r>
          </w:p>
        </w:tc>
      </w:tr>
      <w:tr w:rsidR="00970304" w14:paraId="27719648" w14:textId="77777777" w:rsidTr="0006111F">
        <w:tc>
          <w:tcPr>
            <w:tcW w:w="3023" w:type="dxa"/>
          </w:tcPr>
          <w:p w14:paraId="3B3B4354" w14:textId="77777777" w:rsidR="00970304" w:rsidRDefault="00970304" w:rsidP="007A6B2B">
            <w:pPr>
              <w:pStyle w:val="TableContents"/>
              <w:rPr>
                <w:rFonts w:ascii="Liberation Serif" w:hAnsi="Liberation Serif"/>
                <w:szCs w:val="24"/>
              </w:rPr>
            </w:pPr>
            <w:r>
              <w:rPr>
                <w:rFonts w:ascii="Liberation Serif" w:hAnsi="Liberation Serif"/>
                <w:szCs w:val="24"/>
              </w:rPr>
              <w:t>5</w:t>
            </w:r>
          </w:p>
        </w:tc>
        <w:tc>
          <w:tcPr>
            <w:tcW w:w="3023" w:type="dxa"/>
          </w:tcPr>
          <w:p w14:paraId="6B92BF43"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77C04DB2" w14:textId="79A80440" w:rsidR="00970304" w:rsidRDefault="00970304" w:rsidP="007A6B2B">
            <w:pPr>
              <w:pStyle w:val="TableContents"/>
              <w:rPr>
                <w:rFonts w:ascii="Liberation Serif" w:hAnsi="Liberation Serif"/>
                <w:szCs w:val="24"/>
              </w:rPr>
            </w:pPr>
            <w:r>
              <w:rPr>
                <w:rFonts w:ascii="Liberation Serif" w:hAnsi="Liberation Serif"/>
                <w:szCs w:val="24"/>
              </w:rPr>
              <w:t>Entwicklungs</w:t>
            </w:r>
            <w:r w:rsidR="00365B06">
              <w:rPr>
                <w:rFonts w:ascii="Liberation Serif" w:hAnsi="Liberation Serif"/>
                <w:szCs w:val="24"/>
              </w:rPr>
              <w:t>-</w:t>
            </w:r>
            <w:proofErr w:type="spellStart"/>
            <w:r w:rsidR="00365B06">
              <w:rPr>
                <w:rFonts w:ascii="Liberation Serif" w:hAnsi="Liberation Serif"/>
                <w:szCs w:val="24"/>
              </w:rPr>
              <w:t>F</w:t>
            </w:r>
            <w:r>
              <w:rPr>
                <w:rFonts w:ascii="Liberation Serif" w:hAnsi="Liberation Serif"/>
                <w:szCs w:val="24"/>
              </w:rPr>
              <w:t>lag</w:t>
            </w:r>
            <w:proofErr w:type="spellEnd"/>
          </w:p>
        </w:tc>
      </w:tr>
      <w:tr w:rsidR="00970304" w14:paraId="29365E65" w14:textId="77777777" w:rsidTr="0006111F">
        <w:tc>
          <w:tcPr>
            <w:tcW w:w="3023" w:type="dxa"/>
          </w:tcPr>
          <w:p w14:paraId="4B9F224B" w14:textId="77777777" w:rsidR="00970304" w:rsidRDefault="00970304" w:rsidP="007A6B2B">
            <w:pPr>
              <w:pStyle w:val="TableContents"/>
              <w:rPr>
                <w:rFonts w:ascii="Liberation Serif" w:hAnsi="Liberation Serif"/>
                <w:szCs w:val="24"/>
              </w:rPr>
            </w:pPr>
            <w:r>
              <w:rPr>
                <w:rFonts w:ascii="Liberation Serif" w:hAnsi="Liberation Serif"/>
                <w:szCs w:val="24"/>
              </w:rPr>
              <w:t>4</w:t>
            </w:r>
          </w:p>
        </w:tc>
        <w:tc>
          <w:tcPr>
            <w:tcW w:w="3023" w:type="dxa"/>
          </w:tcPr>
          <w:p w14:paraId="32F384CB"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433A28A7" w14:textId="77777777" w:rsidR="00970304" w:rsidRDefault="00970304" w:rsidP="007A6B2B">
            <w:pPr>
              <w:pStyle w:val="TableContents"/>
              <w:rPr>
                <w:rFonts w:ascii="Liberation Serif" w:hAnsi="Liberation Serif"/>
                <w:szCs w:val="24"/>
              </w:rPr>
            </w:pPr>
            <w:r>
              <w:rPr>
                <w:rFonts w:ascii="Liberation Serif" w:hAnsi="Liberation Serif"/>
                <w:szCs w:val="24"/>
              </w:rPr>
              <w:t>Reserviert</w:t>
            </w:r>
          </w:p>
        </w:tc>
      </w:tr>
      <w:tr w:rsidR="00970304" w14:paraId="2C3A5C05" w14:textId="77777777" w:rsidTr="0006111F">
        <w:tc>
          <w:tcPr>
            <w:tcW w:w="3023" w:type="dxa"/>
          </w:tcPr>
          <w:p w14:paraId="25D0065C" w14:textId="77777777" w:rsidR="00970304" w:rsidRDefault="00970304" w:rsidP="007A6B2B">
            <w:pPr>
              <w:pStyle w:val="TableContents"/>
              <w:rPr>
                <w:rFonts w:ascii="Liberation Serif" w:hAnsi="Liberation Serif"/>
                <w:szCs w:val="24"/>
              </w:rPr>
            </w:pPr>
            <w:r>
              <w:rPr>
                <w:rFonts w:ascii="Liberation Serif" w:hAnsi="Liberation Serif"/>
                <w:szCs w:val="24"/>
              </w:rPr>
              <w:t>0-3</w:t>
            </w:r>
          </w:p>
        </w:tc>
        <w:tc>
          <w:tcPr>
            <w:tcW w:w="3023" w:type="dxa"/>
          </w:tcPr>
          <w:p w14:paraId="3890BDB5"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3024" w:type="dxa"/>
          </w:tcPr>
          <w:p w14:paraId="23CA8AC5" w14:textId="7E1B383E" w:rsidR="00970304" w:rsidRDefault="00970304" w:rsidP="00A2709C">
            <w:pPr>
              <w:pStyle w:val="TableContents"/>
              <w:keepNext/>
              <w:rPr>
                <w:rFonts w:ascii="Liberation Serif" w:hAnsi="Liberation Serif"/>
                <w:szCs w:val="24"/>
              </w:rPr>
            </w:pPr>
            <w:proofErr w:type="spellStart"/>
            <w:r>
              <w:rPr>
                <w:rFonts w:ascii="Liberation Serif" w:hAnsi="Liberation Serif"/>
                <w:szCs w:val="24"/>
              </w:rPr>
              <w:t>Local</w:t>
            </w:r>
            <w:proofErr w:type="spellEnd"/>
            <w:r>
              <w:rPr>
                <w:rFonts w:ascii="Liberation Serif" w:hAnsi="Liberation Serif"/>
                <w:szCs w:val="24"/>
              </w:rPr>
              <w:t xml:space="preserve"> </w:t>
            </w:r>
            <w:r w:rsidR="00FF1CF0">
              <w:rPr>
                <w:rFonts w:ascii="Liberation Serif" w:hAnsi="Liberation Serif"/>
                <w:szCs w:val="24"/>
              </w:rPr>
              <w:t>M</w:t>
            </w:r>
            <w:r>
              <w:rPr>
                <w:rFonts w:ascii="Liberation Serif" w:hAnsi="Liberation Serif"/>
                <w:szCs w:val="24"/>
              </w:rPr>
              <w:t xml:space="preserve">essage </w:t>
            </w:r>
            <w:r w:rsidR="006A433F">
              <w:rPr>
                <w:rFonts w:ascii="Liberation Serif" w:hAnsi="Liberation Serif"/>
                <w:szCs w:val="24"/>
              </w:rPr>
              <w:t>T</w:t>
            </w:r>
            <w:r>
              <w:rPr>
                <w:rFonts w:ascii="Liberation Serif" w:hAnsi="Liberation Serif"/>
                <w:szCs w:val="24"/>
              </w:rPr>
              <w:t>ype</w:t>
            </w:r>
          </w:p>
        </w:tc>
      </w:tr>
    </w:tbl>
    <w:p w14:paraId="1EB3257C" w14:textId="024566F3" w:rsidR="00A2709C" w:rsidRDefault="00A2709C">
      <w:pPr>
        <w:pStyle w:val="Caption"/>
      </w:pPr>
      <w:bookmarkStart w:id="58" w:name="_Ref105657791"/>
      <w:bookmarkStart w:id="59" w:name="_Toc105776925"/>
      <w:r>
        <w:t xml:space="preserve">Tabelle </w:t>
      </w:r>
      <w:fldSimple w:instr=" SEQ Tabelle \* ARABIC ">
        <w:r w:rsidR="00E86A7A">
          <w:rPr>
            <w:noProof/>
          </w:rPr>
          <w:t>2</w:t>
        </w:r>
      </w:fldSimple>
      <w:bookmarkEnd w:id="58"/>
      <w:r>
        <w:t xml:space="preserve">: </w:t>
      </w:r>
      <w:r w:rsidR="000A2C59">
        <w:t>Message</w:t>
      </w:r>
      <w:r>
        <w:t xml:space="preserve"> Header</w:t>
      </w:r>
      <w:r w:rsidR="002064CF">
        <w:t xml:space="preserve"> </w:t>
      </w:r>
      <w:sdt>
        <w:sdtPr>
          <w:alias w:val="To edit, see citavi.com/edit"/>
          <w:tag w:val="CitaviPlaceholder#51694da1-f58d-4123-8ea6-bbf9c99126f9"/>
          <w:id w:val="1725016514"/>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zU3MjMxLWE5YzMtNDcwZS1iMWZjLTZjYTZmZGU1ZTA2Z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NTE2OTRkYTEtZjU4ZC00MTIzLThlYTYtYmJmOWM5OTEyNmY5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59"/>
    </w:p>
    <w:p w14:paraId="55E8E4FC" w14:textId="74644FB8" w:rsidR="00970304" w:rsidRDefault="006C55B6" w:rsidP="00970304">
      <w:pPr>
        <w:pStyle w:val="02Flietext"/>
      </w:pPr>
      <w:r>
        <w:lastRenderedPageBreak/>
        <w:t>Bit 7, d</w:t>
      </w:r>
      <w:r w:rsidR="00970304">
        <w:t>as Header Bit</w:t>
      </w:r>
      <w:r>
        <w:t>,</w:t>
      </w:r>
      <w:r w:rsidR="00970304">
        <w:t xml:space="preserve"> beschreibt um welchen Typ von Header es sich handelt. Üblicherweise handelt es sich um einen normalen Header, in diesem Fall ist der Wert gleich </w:t>
      </w:r>
      <w:r w:rsidR="00BC1510">
        <w:t>Null</w:t>
      </w:r>
      <w:r w:rsidR="00970304">
        <w:t xml:space="preserve"> und die in</w:t>
      </w:r>
      <w:r w:rsidR="008433E6">
        <w:t xml:space="preserve"> </w:t>
      </w:r>
      <w:r w:rsidR="008433E6">
        <w:fldChar w:fldCharType="begin"/>
      </w:r>
      <w:r w:rsidR="008433E6">
        <w:instrText xml:space="preserve"> REF _Ref105657791 \h </w:instrText>
      </w:r>
      <w:r w:rsidR="008433E6">
        <w:fldChar w:fldCharType="separate"/>
      </w:r>
      <w:r w:rsidR="00E86A7A">
        <w:t xml:space="preserve">Tabelle </w:t>
      </w:r>
      <w:r w:rsidR="00E86A7A">
        <w:rPr>
          <w:noProof/>
        </w:rPr>
        <w:t>2</w:t>
      </w:r>
      <w:r w:rsidR="008433E6">
        <w:fldChar w:fldCharType="end"/>
      </w:r>
      <w:r w:rsidR="00970304">
        <w:t xml:space="preserve"> beschriebenen Bedeutungen gelten. Bei einem Wert von </w:t>
      </w:r>
      <w:r w:rsidR="0078574D">
        <w:t>E</w:t>
      </w:r>
      <w:r w:rsidR="00970304">
        <w:t>ins handelt es sich um einen speziellen</w:t>
      </w:r>
      <w:r w:rsidR="0044218A">
        <w:t>,</w:t>
      </w:r>
      <w:r w:rsidR="00970304">
        <w:t xml:space="preserve"> </w:t>
      </w:r>
      <w:bookmarkStart w:id="60" w:name="tw-target-text"/>
      <w:bookmarkEnd w:id="60"/>
      <w:r w:rsidR="00970304">
        <w:t xml:space="preserve">komprimiert </w:t>
      </w:r>
      <w:proofErr w:type="spellStart"/>
      <w:r w:rsidR="00970304">
        <w:t>Timestamp</w:t>
      </w:r>
      <w:proofErr w:type="spellEnd"/>
      <w:r w:rsidR="00970304">
        <w:t>-Header.</w:t>
      </w:r>
      <w:r w:rsidR="00DD0CEF">
        <w:t xml:space="preserve"> Auf den hier aber nicht eingegangen wird.</w:t>
      </w:r>
    </w:p>
    <w:p w14:paraId="62A58816" w14:textId="518FACF4" w:rsidR="00970304" w:rsidRDefault="00970304" w:rsidP="00970304">
      <w:pPr>
        <w:pStyle w:val="02Flietext"/>
      </w:pPr>
      <w:r>
        <w:t xml:space="preserve">Bit 6 beschreibt den Typ der auf den Header folgenden Nachricht. Bei einem Wert von </w:t>
      </w:r>
      <w:r w:rsidR="006555F7">
        <w:t>N</w:t>
      </w:r>
      <w:r>
        <w:t xml:space="preserve">ull handelt es sich um eine Definition Message, bei einem Wert von </w:t>
      </w:r>
      <w:r w:rsidR="006555F7">
        <w:t>E</w:t>
      </w:r>
      <w:r>
        <w:t xml:space="preserve">ins um eine Data Message. </w:t>
      </w:r>
    </w:p>
    <w:p w14:paraId="0362AD74" w14:textId="398CB952" w:rsidR="00970304" w:rsidRDefault="00970304" w:rsidP="00970304">
      <w:pPr>
        <w:pStyle w:val="02Flietext"/>
      </w:pPr>
      <w:r>
        <w:t xml:space="preserve">Bit 5 kann von Entwicklern gesetzt werden, hat aber sonst standardmäßig den Wert </w:t>
      </w:r>
      <w:r w:rsidR="00704F0B">
        <w:t>N</w:t>
      </w:r>
      <w:r>
        <w:t>ull.</w:t>
      </w:r>
    </w:p>
    <w:p w14:paraId="7BA4FF79" w14:textId="177F76EF" w:rsidR="00970304" w:rsidRDefault="00F536B3" w:rsidP="00970304">
      <w:pPr>
        <w:pStyle w:val="02Flietext"/>
      </w:pPr>
      <w:r>
        <w:t xml:space="preserve">Bit </w:t>
      </w:r>
      <w:r w:rsidR="007D564D">
        <w:t xml:space="preserve">4 </w:t>
      </w:r>
      <w:r>
        <w:t>ist</w:t>
      </w:r>
      <w:r w:rsidR="00970304">
        <w:t xml:space="preserve"> reserviert und immer </w:t>
      </w:r>
      <w:r w:rsidR="00992517">
        <w:t>N</w:t>
      </w:r>
      <w:r w:rsidR="00970304">
        <w:t>ull.</w:t>
      </w:r>
    </w:p>
    <w:p w14:paraId="03E9B7FA" w14:textId="3812157B" w:rsidR="00970304" w:rsidRDefault="00970304" w:rsidP="00970304">
      <w:pPr>
        <w:pStyle w:val="02Flietext"/>
      </w:pPr>
      <w:r>
        <w:t xml:space="preserve">Bits 0 bis 3 enthalten den </w:t>
      </w:r>
      <w:proofErr w:type="spellStart"/>
      <w:r w:rsidR="007378E8">
        <w:t>L</w:t>
      </w:r>
      <w:r>
        <w:t>ocal</w:t>
      </w:r>
      <w:proofErr w:type="spellEnd"/>
      <w:r>
        <w:t xml:space="preserve"> </w:t>
      </w:r>
      <w:r w:rsidR="007378E8">
        <w:t>M</w:t>
      </w:r>
      <w:r>
        <w:t xml:space="preserve">essage </w:t>
      </w:r>
      <w:r w:rsidR="006A433F">
        <w:t>T</w:t>
      </w:r>
      <w:r>
        <w:t xml:space="preserve">ype, welcher eine Verbindung zwischen </w:t>
      </w:r>
      <w:r w:rsidR="007D5C9C">
        <w:t>D</w:t>
      </w:r>
      <w:r>
        <w:t xml:space="preserve">efinition Message und </w:t>
      </w:r>
      <w:r w:rsidR="007D5C9C">
        <w:t>D</w:t>
      </w:r>
      <w:r>
        <w:t>ata Message herstellt.</w:t>
      </w:r>
      <w:r w:rsidR="00282B2D">
        <w:t xml:space="preserve"> </w:t>
      </w:r>
      <w:r w:rsidR="00F0497B">
        <w:t xml:space="preserve">Alle einer Definition Message mit dem </w:t>
      </w:r>
      <w:proofErr w:type="spellStart"/>
      <w:r w:rsidR="00F0497B">
        <w:t>Local</w:t>
      </w:r>
      <w:proofErr w:type="spellEnd"/>
      <w:r w:rsidR="00F0497B">
        <w:t xml:space="preserve"> Message Type 0001 zugehörigen Data Messages haben denselben </w:t>
      </w:r>
      <w:proofErr w:type="spellStart"/>
      <w:r w:rsidR="00F0497B">
        <w:t>Local</w:t>
      </w:r>
      <w:proofErr w:type="spellEnd"/>
      <w:r w:rsidR="00F0497B">
        <w:t xml:space="preserve"> Message Type 0001.</w:t>
      </w:r>
      <w:r w:rsidR="00051B06">
        <w:t xml:space="preserve"> </w:t>
      </w:r>
      <w:sdt>
        <w:sdtPr>
          <w:alias w:val="To edit, see citavi.com/edit"/>
          <w:tag w:val="CitaviPlaceholder#787bae17-19d5-4a19-b30e-c30bf71b6a70"/>
          <w:id w:val="-681057219"/>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jE5Mzc4LTcxOTMtNGNiYS04NjdkLWFlZTE1ZTkwODIwNi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Nzg3YmFlMTctMTlkNS00YTE5LWIzMGUtYzMwYmY3MWI2YTcw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38439E67" w14:textId="4D59A2DA" w:rsidR="00970304" w:rsidRDefault="00EE1F35" w:rsidP="00F536B3">
      <w:pPr>
        <w:pStyle w:val="Heading4"/>
        <w:numPr>
          <w:ilvl w:val="2"/>
          <w:numId w:val="4"/>
        </w:numPr>
      </w:pPr>
      <w:r>
        <w:t xml:space="preserve">Definition </w:t>
      </w:r>
      <w:r w:rsidR="004F2446">
        <w:t>Message</w:t>
      </w:r>
      <w:r w:rsidR="00970304">
        <w:t xml:space="preserve"> Inhalt</w:t>
      </w:r>
    </w:p>
    <w:p w14:paraId="1520B22F" w14:textId="60720748" w:rsidR="00970304" w:rsidRDefault="00970304" w:rsidP="00970304">
      <w:pPr>
        <w:pStyle w:val="02Flietext"/>
      </w:pPr>
      <w:r>
        <w:t xml:space="preserve">Der Inhalt einer Nachricht unterscheidet sich zwischen Definition und Data Messages. </w:t>
      </w:r>
      <w:r w:rsidR="00CA6751">
        <w:t xml:space="preserve">Der Inhalt von </w:t>
      </w:r>
      <w:r>
        <w:t xml:space="preserve">Definition Messages </w:t>
      </w:r>
      <w:r w:rsidR="00CA6751">
        <w:t xml:space="preserve">ist </w:t>
      </w:r>
      <w:r>
        <w:t>wie in</w:t>
      </w:r>
      <w:r w:rsidR="004F2446">
        <w:t xml:space="preserve"> </w:t>
      </w:r>
      <w:r w:rsidR="004F2446">
        <w:fldChar w:fldCharType="begin"/>
      </w:r>
      <w:r w:rsidR="004F2446">
        <w:instrText xml:space="preserve"> REF _Ref105657833 \h </w:instrText>
      </w:r>
      <w:r w:rsidR="004F2446">
        <w:fldChar w:fldCharType="separate"/>
      </w:r>
      <w:r w:rsidR="00E86A7A">
        <w:t xml:space="preserve">Tabelle </w:t>
      </w:r>
      <w:r w:rsidR="00E86A7A">
        <w:rPr>
          <w:noProof/>
        </w:rPr>
        <w:t>3</w:t>
      </w:r>
      <w:r w:rsidR="004F2446">
        <w:fldChar w:fldCharType="end"/>
      </w:r>
      <w:r>
        <w:t xml:space="preserve"> zu sehen aufgebaut.</w:t>
      </w:r>
    </w:p>
    <w:tbl>
      <w:tblPr>
        <w:tblStyle w:val="StandardtabelleohneLinien"/>
        <w:tblW w:w="9075" w:type="dxa"/>
        <w:tblLayout w:type="fixed"/>
        <w:tblLook w:val="04A0" w:firstRow="1" w:lastRow="0" w:firstColumn="1" w:lastColumn="0" w:noHBand="0" w:noVBand="1"/>
      </w:tblPr>
      <w:tblGrid>
        <w:gridCol w:w="3401"/>
        <w:gridCol w:w="2989"/>
        <w:gridCol w:w="2685"/>
      </w:tblGrid>
      <w:tr w:rsidR="00970304" w14:paraId="4247C0F9" w14:textId="77777777" w:rsidTr="0006111F">
        <w:trPr>
          <w:cnfStyle w:val="100000000000" w:firstRow="1" w:lastRow="0" w:firstColumn="0" w:lastColumn="0" w:oddVBand="0" w:evenVBand="0" w:oddHBand="0" w:evenHBand="0" w:firstRowFirstColumn="0" w:firstRowLastColumn="0" w:lastRowFirstColumn="0" w:lastRowLastColumn="0"/>
        </w:trPr>
        <w:tc>
          <w:tcPr>
            <w:tcW w:w="3401" w:type="dxa"/>
          </w:tcPr>
          <w:p w14:paraId="2260639B" w14:textId="77777777" w:rsidR="00970304" w:rsidRDefault="00970304" w:rsidP="007A6B2B">
            <w:pPr>
              <w:pStyle w:val="TableContents"/>
              <w:rPr>
                <w:rFonts w:ascii="Liberation Serif" w:hAnsi="Liberation Serif"/>
                <w:szCs w:val="24"/>
              </w:rPr>
            </w:pPr>
            <w:r>
              <w:rPr>
                <w:rFonts w:ascii="Liberation Serif" w:hAnsi="Liberation Serif"/>
                <w:szCs w:val="24"/>
              </w:rPr>
              <w:t>Byte</w:t>
            </w:r>
          </w:p>
        </w:tc>
        <w:tc>
          <w:tcPr>
            <w:tcW w:w="2989" w:type="dxa"/>
          </w:tcPr>
          <w:p w14:paraId="66DA036E" w14:textId="77777777" w:rsidR="00970304" w:rsidRDefault="00970304" w:rsidP="007A6B2B">
            <w:pPr>
              <w:pStyle w:val="TableContents"/>
              <w:rPr>
                <w:rFonts w:ascii="Liberation Serif" w:hAnsi="Liberation Serif"/>
                <w:szCs w:val="24"/>
              </w:rPr>
            </w:pPr>
            <w:r>
              <w:rPr>
                <w:rFonts w:ascii="Liberation Serif" w:hAnsi="Liberation Serif"/>
                <w:szCs w:val="24"/>
              </w:rPr>
              <w:t>Länge</w:t>
            </w:r>
          </w:p>
        </w:tc>
        <w:tc>
          <w:tcPr>
            <w:tcW w:w="2685" w:type="dxa"/>
          </w:tcPr>
          <w:p w14:paraId="54C26FCC" w14:textId="77777777" w:rsidR="00970304" w:rsidRDefault="00970304" w:rsidP="007A6B2B">
            <w:pPr>
              <w:pStyle w:val="TableContents"/>
              <w:rPr>
                <w:rFonts w:ascii="Liberation Serif" w:hAnsi="Liberation Serif"/>
                <w:szCs w:val="24"/>
              </w:rPr>
            </w:pPr>
            <w:r>
              <w:rPr>
                <w:rFonts w:ascii="Liberation Serif" w:hAnsi="Liberation Serif"/>
                <w:szCs w:val="24"/>
              </w:rPr>
              <w:t>Beschreibung</w:t>
            </w:r>
          </w:p>
        </w:tc>
      </w:tr>
      <w:tr w:rsidR="00970304" w14:paraId="6D91AF0C" w14:textId="77777777" w:rsidTr="0006111F">
        <w:tc>
          <w:tcPr>
            <w:tcW w:w="3401" w:type="dxa"/>
          </w:tcPr>
          <w:p w14:paraId="55C2DE75" w14:textId="77777777" w:rsidR="00970304" w:rsidRDefault="00970304" w:rsidP="007A6B2B">
            <w:pPr>
              <w:pStyle w:val="TableContents"/>
              <w:rPr>
                <w:rFonts w:ascii="Liberation Serif" w:hAnsi="Liberation Serif"/>
                <w:szCs w:val="24"/>
              </w:rPr>
            </w:pPr>
            <w:r>
              <w:rPr>
                <w:rFonts w:ascii="Liberation Serif" w:hAnsi="Liberation Serif"/>
                <w:szCs w:val="24"/>
              </w:rPr>
              <w:t>0</w:t>
            </w:r>
          </w:p>
        </w:tc>
        <w:tc>
          <w:tcPr>
            <w:tcW w:w="2989" w:type="dxa"/>
          </w:tcPr>
          <w:p w14:paraId="2FDD0BB7" w14:textId="77777777" w:rsidR="00970304" w:rsidRDefault="00970304" w:rsidP="007A6B2B">
            <w:pPr>
              <w:pStyle w:val="TableContents"/>
              <w:rPr>
                <w:rFonts w:ascii="Liberation Serif" w:hAnsi="Liberation Serif"/>
                <w:szCs w:val="24"/>
              </w:rPr>
            </w:pPr>
            <w:r>
              <w:rPr>
                <w:rFonts w:ascii="Liberation Serif" w:hAnsi="Liberation Serif"/>
                <w:szCs w:val="24"/>
              </w:rPr>
              <w:t>1 Byte</w:t>
            </w:r>
          </w:p>
        </w:tc>
        <w:tc>
          <w:tcPr>
            <w:tcW w:w="2685" w:type="dxa"/>
          </w:tcPr>
          <w:p w14:paraId="4E1743D2" w14:textId="35717556" w:rsidR="00970304" w:rsidRDefault="00970304" w:rsidP="007A6B2B">
            <w:pPr>
              <w:pStyle w:val="TableContents"/>
              <w:rPr>
                <w:rFonts w:ascii="Liberation Serif" w:hAnsi="Liberation Serif"/>
                <w:szCs w:val="24"/>
              </w:rPr>
            </w:pPr>
            <w:r>
              <w:rPr>
                <w:rFonts w:ascii="Liberation Serif" w:hAnsi="Liberation Serif"/>
                <w:szCs w:val="24"/>
              </w:rPr>
              <w:t>Reserviert</w:t>
            </w:r>
            <w:r w:rsidR="00AA149B">
              <w:rPr>
                <w:rFonts w:ascii="Liberation Serif" w:hAnsi="Liberation Serif"/>
                <w:szCs w:val="24"/>
              </w:rPr>
              <w:t>, immer 0</w:t>
            </w:r>
          </w:p>
        </w:tc>
      </w:tr>
      <w:tr w:rsidR="00970304" w14:paraId="75D489AD" w14:textId="77777777" w:rsidTr="0006111F">
        <w:tc>
          <w:tcPr>
            <w:tcW w:w="3401" w:type="dxa"/>
          </w:tcPr>
          <w:p w14:paraId="08F53E72" w14:textId="77777777" w:rsidR="00970304" w:rsidRDefault="00970304" w:rsidP="007A6B2B">
            <w:pPr>
              <w:pStyle w:val="TableContents"/>
              <w:rPr>
                <w:rFonts w:ascii="Liberation Serif" w:hAnsi="Liberation Serif"/>
                <w:szCs w:val="24"/>
              </w:rPr>
            </w:pPr>
            <w:r>
              <w:rPr>
                <w:rFonts w:ascii="Liberation Serif" w:hAnsi="Liberation Serif"/>
                <w:szCs w:val="24"/>
              </w:rPr>
              <w:t>1</w:t>
            </w:r>
          </w:p>
        </w:tc>
        <w:tc>
          <w:tcPr>
            <w:tcW w:w="2989" w:type="dxa"/>
          </w:tcPr>
          <w:p w14:paraId="43696239" w14:textId="77777777" w:rsidR="00970304" w:rsidRDefault="00970304" w:rsidP="007A6B2B">
            <w:pPr>
              <w:pStyle w:val="TableContents"/>
              <w:rPr>
                <w:rFonts w:ascii="Liberation Serif" w:hAnsi="Liberation Serif"/>
                <w:szCs w:val="24"/>
              </w:rPr>
            </w:pPr>
            <w:r>
              <w:rPr>
                <w:rFonts w:ascii="Liberation Serif" w:hAnsi="Liberation Serif"/>
                <w:szCs w:val="24"/>
              </w:rPr>
              <w:t>1 Byte</w:t>
            </w:r>
          </w:p>
        </w:tc>
        <w:tc>
          <w:tcPr>
            <w:tcW w:w="2685" w:type="dxa"/>
          </w:tcPr>
          <w:p w14:paraId="3CE9F122" w14:textId="77777777" w:rsidR="00970304" w:rsidRDefault="00970304" w:rsidP="007A6B2B">
            <w:pPr>
              <w:pStyle w:val="TableContents"/>
              <w:rPr>
                <w:rFonts w:ascii="Liberation Serif" w:hAnsi="Liberation Serif"/>
                <w:szCs w:val="24"/>
              </w:rPr>
            </w:pPr>
            <w:r>
              <w:rPr>
                <w:rFonts w:ascii="Liberation Serif" w:hAnsi="Liberation Serif"/>
                <w:szCs w:val="24"/>
              </w:rPr>
              <w:t>Architektur</w:t>
            </w:r>
          </w:p>
        </w:tc>
      </w:tr>
      <w:tr w:rsidR="00970304" w14:paraId="65225803" w14:textId="77777777" w:rsidTr="0006111F">
        <w:tc>
          <w:tcPr>
            <w:tcW w:w="3401" w:type="dxa"/>
          </w:tcPr>
          <w:p w14:paraId="75B2BA5D" w14:textId="77777777" w:rsidR="00970304" w:rsidRDefault="00970304" w:rsidP="007A6B2B">
            <w:pPr>
              <w:pStyle w:val="TableContents"/>
              <w:rPr>
                <w:rFonts w:ascii="Liberation Serif" w:hAnsi="Liberation Serif"/>
                <w:szCs w:val="24"/>
              </w:rPr>
            </w:pPr>
            <w:r>
              <w:rPr>
                <w:rFonts w:ascii="Liberation Serif" w:hAnsi="Liberation Serif"/>
                <w:szCs w:val="24"/>
              </w:rPr>
              <w:t>2-3</w:t>
            </w:r>
          </w:p>
        </w:tc>
        <w:tc>
          <w:tcPr>
            <w:tcW w:w="2989" w:type="dxa"/>
          </w:tcPr>
          <w:p w14:paraId="64A48030" w14:textId="77777777" w:rsidR="00970304" w:rsidRDefault="00970304" w:rsidP="007A6B2B">
            <w:pPr>
              <w:pStyle w:val="TableContents"/>
              <w:rPr>
                <w:rFonts w:ascii="Liberation Serif" w:hAnsi="Liberation Serif"/>
                <w:szCs w:val="24"/>
              </w:rPr>
            </w:pPr>
            <w:r>
              <w:rPr>
                <w:rFonts w:ascii="Liberation Serif" w:hAnsi="Liberation Serif"/>
                <w:szCs w:val="24"/>
              </w:rPr>
              <w:t>2 Bytes</w:t>
            </w:r>
          </w:p>
        </w:tc>
        <w:tc>
          <w:tcPr>
            <w:tcW w:w="2685" w:type="dxa"/>
          </w:tcPr>
          <w:p w14:paraId="15D69BC3" w14:textId="77777777" w:rsidR="00970304" w:rsidRDefault="00970304" w:rsidP="007A6B2B">
            <w:pPr>
              <w:pStyle w:val="TableContents"/>
              <w:rPr>
                <w:rFonts w:ascii="Liberation Serif" w:hAnsi="Liberation Serif"/>
                <w:szCs w:val="24"/>
              </w:rPr>
            </w:pPr>
            <w:r>
              <w:rPr>
                <w:rFonts w:ascii="Liberation Serif" w:hAnsi="Liberation Serif"/>
                <w:szCs w:val="24"/>
              </w:rPr>
              <w:t xml:space="preserve">Global Message </w:t>
            </w:r>
            <w:proofErr w:type="spellStart"/>
            <w:r>
              <w:rPr>
                <w:rFonts w:ascii="Liberation Serif" w:hAnsi="Liberation Serif"/>
                <w:szCs w:val="24"/>
              </w:rPr>
              <w:t>Number</w:t>
            </w:r>
            <w:proofErr w:type="spellEnd"/>
          </w:p>
        </w:tc>
      </w:tr>
      <w:tr w:rsidR="00970304" w14:paraId="0C668928" w14:textId="77777777" w:rsidTr="0006111F">
        <w:tc>
          <w:tcPr>
            <w:tcW w:w="3401" w:type="dxa"/>
          </w:tcPr>
          <w:p w14:paraId="71975290" w14:textId="77777777" w:rsidR="00970304" w:rsidRDefault="00970304" w:rsidP="007A6B2B">
            <w:pPr>
              <w:pStyle w:val="TableContents"/>
              <w:rPr>
                <w:rFonts w:ascii="Liberation Serif" w:hAnsi="Liberation Serif"/>
                <w:szCs w:val="24"/>
              </w:rPr>
            </w:pPr>
            <w:r>
              <w:rPr>
                <w:rFonts w:ascii="Liberation Serif" w:hAnsi="Liberation Serif"/>
                <w:szCs w:val="24"/>
              </w:rPr>
              <w:t>4</w:t>
            </w:r>
          </w:p>
        </w:tc>
        <w:tc>
          <w:tcPr>
            <w:tcW w:w="2989" w:type="dxa"/>
          </w:tcPr>
          <w:p w14:paraId="55475898" w14:textId="77777777" w:rsidR="00970304" w:rsidRDefault="00970304" w:rsidP="007A6B2B">
            <w:pPr>
              <w:pStyle w:val="TableContents"/>
              <w:rPr>
                <w:rFonts w:ascii="Liberation Serif" w:hAnsi="Liberation Serif"/>
                <w:szCs w:val="24"/>
              </w:rPr>
            </w:pPr>
            <w:r>
              <w:rPr>
                <w:rFonts w:ascii="Liberation Serif" w:hAnsi="Liberation Serif"/>
                <w:szCs w:val="24"/>
              </w:rPr>
              <w:t>1 Byte</w:t>
            </w:r>
          </w:p>
        </w:tc>
        <w:tc>
          <w:tcPr>
            <w:tcW w:w="2685" w:type="dxa"/>
          </w:tcPr>
          <w:p w14:paraId="2D1EA9D8" w14:textId="77777777" w:rsidR="00970304" w:rsidRDefault="00970304" w:rsidP="007A6B2B">
            <w:pPr>
              <w:pStyle w:val="TableContents"/>
              <w:rPr>
                <w:rFonts w:ascii="Liberation Serif" w:hAnsi="Liberation Serif"/>
                <w:szCs w:val="24"/>
              </w:rPr>
            </w:pPr>
            <w:r>
              <w:rPr>
                <w:rFonts w:ascii="Liberation Serif" w:hAnsi="Liberation Serif"/>
                <w:szCs w:val="24"/>
              </w:rPr>
              <w:t>Anzahl der Felder</w:t>
            </w:r>
          </w:p>
        </w:tc>
      </w:tr>
      <w:tr w:rsidR="00970304" w14:paraId="4BC336EF" w14:textId="77777777" w:rsidTr="0006111F">
        <w:tc>
          <w:tcPr>
            <w:tcW w:w="3401" w:type="dxa"/>
          </w:tcPr>
          <w:p w14:paraId="54A87429" w14:textId="77777777" w:rsidR="00970304" w:rsidRDefault="00970304" w:rsidP="007A6B2B">
            <w:pPr>
              <w:pStyle w:val="TableContents"/>
              <w:rPr>
                <w:rFonts w:ascii="Liberation Serif" w:hAnsi="Liberation Serif"/>
                <w:szCs w:val="24"/>
              </w:rPr>
            </w:pPr>
            <w:r>
              <w:rPr>
                <w:rFonts w:ascii="Liberation Serif" w:hAnsi="Liberation Serif"/>
                <w:szCs w:val="24"/>
              </w:rPr>
              <w:t>5 – (4 + Felder * 3)</w:t>
            </w:r>
          </w:p>
        </w:tc>
        <w:tc>
          <w:tcPr>
            <w:tcW w:w="2989" w:type="dxa"/>
          </w:tcPr>
          <w:p w14:paraId="5D7D1E50" w14:textId="77777777" w:rsidR="00970304" w:rsidRDefault="00970304" w:rsidP="007A6B2B">
            <w:pPr>
              <w:pStyle w:val="TableContents"/>
              <w:rPr>
                <w:rFonts w:ascii="Liberation Serif" w:hAnsi="Liberation Serif"/>
                <w:szCs w:val="24"/>
              </w:rPr>
            </w:pPr>
            <w:r>
              <w:rPr>
                <w:rFonts w:ascii="Liberation Serif" w:hAnsi="Liberation Serif"/>
                <w:szCs w:val="24"/>
              </w:rPr>
              <w:t>3 Byte pro Feld</w:t>
            </w:r>
          </w:p>
        </w:tc>
        <w:tc>
          <w:tcPr>
            <w:tcW w:w="2685" w:type="dxa"/>
          </w:tcPr>
          <w:p w14:paraId="2400BF9A" w14:textId="77777777" w:rsidR="00970304" w:rsidRDefault="00970304" w:rsidP="004F2446">
            <w:pPr>
              <w:pStyle w:val="TableContents"/>
              <w:keepNext/>
              <w:rPr>
                <w:rFonts w:ascii="Liberation Serif" w:hAnsi="Liberation Serif"/>
                <w:szCs w:val="24"/>
              </w:rPr>
            </w:pPr>
            <w:r>
              <w:rPr>
                <w:rFonts w:ascii="Liberation Serif" w:hAnsi="Liberation Serif"/>
                <w:szCs w:val="24"/>
              </w:rPr>
              <w:t>Felder-Definitionen</w:t>
            </w:r>
          </w:p>
        </w:tc>
      </w:tr>
    </w:tbl>
    <w:p w14:paraId="5C96454F" w14:textId="2816A670" w:rsidR="004F2446" w:rsidRDefault="004F2446">
      <w:pPr>
        <w:pStyle w:val="Caption"/>
      </w:pPr>
      <w:bookmarkStart w:id="61" w:name="_Ref105657833"/>
      <w:bookmarkStart w:id="62" w:name="_Toc105776926"/>
      <w:r>
        <w:t xml:space="preserve">Tabelle </w:t>
      </w:r>
      <w:fldSimple w:instr=" SEQ Tabelle \* ARABIC ">
        <w:r w:rsidR="00E86A7A">
          <w:rPr>
            <w:noProof/>
          </w:rPr>
          <w:t>3</w:t>
        </w:r>
      </w:fldSimple>
      <w:bookmarkEnd w:id="61"/>
      <w:r>
        <w:t xml:space="preserve">: </w:t>
      </w:r>
      <w:r w:rsidR="003E79BE">
        <w:t xml:space="preserve">Definition </w:t>
      </w:r>
      <w:r>
        <w:t>Message Inhalt</w:t>
      </w:r>
      <w:r w:rsidR="002064CF">
        <w:t xml:space="preserve"> </w:t>
      </w:r>
      <w:sdt>
        <w:sdtPr>
          <w:alias w:val="To edit, see citavi.com/edit"/>
          <w:tag w:val="CitaviPlaceholder#d8aeb277-1fcc-489d-b6b9-3cf0ef23cc33"/>
          <w:id w:val="952752951"/>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EzMGE5LTE4ZTAtNDQ2Yy1hNjhmLTZlNjU3MWU5NDMyM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ZDhhZWIyNzctMWZjYy00ODlkLWI2YjktM2NmMGVmMjNjYzMz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62"/>
    </w:p>
    <w:p w14:paraId="1B1F4D50" w14:textId="6ADB9E5A" w:rsidR="00970304" w:rsidRDefault="00970304" w:rsidP="00970304">
      <w:pPr>
        <w:pStyle w:val="02Flietext"/>
      </w:pPr>
      <w:r>
        <w:lastRenderedPageBreak/>
        <w:t>Das Architektur Byte</w:t>
      </w:r>
      <w:r w:rsidR="006B3F0E">
        <w:t xml:space="preserve"> 1</w:t>
      </w:r>
      <w:r>
        <w:t xml:space="preserve"> beschreibt, ob die System-Architektur </w:t>
      </w:r>
      <w:r w:rsidR="004E2E9B">
        <w:t>B</w:t>
      </w:r>
      <w:r>
        <w:t xml:space="preserve">ig oder </w:t>
      </w:r>
      <w:r w:rsidR="004E2E9B">
        <w:t>L</w:t>
      </w:r>
      <w:r>
        <w:t xml:space="preserve">ittle </w:t>
      </w:r>
      <w:proofErr w:type="spellStart"/>
      <w:r>
        <w:t>Endian</w:t>
      </w:r>
      <w:proofErr w:type="spellEnd"/>
      <w:r>
        <w:t xml:space="preserve"> verwendet. Null steht für Little </w:t>
      </w:r>
      <w:proofErr w:type="spellStart"/>
      <w:r>
        <w:t>Endian</w:t>
      </w:r>
      <w:proofErr w:type="spellEnd"/>
      <w:r>
        <w:t xml:space="preserve">, Eins für Big </w:t>
      </w:r>
      <w:proofErr w:type="spellStart"/>
      <w:r>
        <w:t>Endian</w:t>
      </w:r>
      <w:proofErr w:type="spellEnd"/>
      <w:r>
        <w:t>. Alle Daten in der Definition Message und den folgenden Data Messages folgen diesem Format.</w:t>
      </w:r>
    </w:p>
    <w:p w14:paraId="64E70A89" w14:textId="77777777" w:rsidR="00EF340E" w:rsidRDefault="00EF340E" w:rsidP="00EF340E">
      <w:pPr>
        <w:pStyle w:val="02Flietext"/>
        <w:keepNext/>
      </w:pPr>
      <w:r w:rsidRPr="00EF340E">
        <w:rPr>
          <w:b/>
          <w:bCs/>
          <w:noProof/>
        </w:rPr>
        <w:drawing>
          <wp:inline distT="0" distB="0" distL="0" distR="0" wp14:anchorId="1BB6243F" wp14:editId="359944A7">
            <wp:extent cx="5759450" cy="282765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9"/>
                    <a:stretch>
                      <a:fillRect/>
                    </a:stretch>
                  </pic:blipFill>
                  <pic:spPr>
                    <a:xfrm>
                      <a:off x="0" y="0"/>
                      <a:ext cx="5759450" cy="2827655"/>
                    </a:xfrm>
                    <a:prstGeom prst="rect">
                      <a:avLst/>
                    </a:prstGeom>
                  </pic:spPr>
                </pic:pic>
              </a:graphicData>
            </a:graphic>
          </wp:inline>
        </w:drawing>
      </w:r>
    </w:p>
    <w:p w14:paraId="0E8C0A35" w14:textId="3592DDCB" w:rsidR="00EF340E" w:rsidRDefault="00EF340E" w:rsidP="00EF340E">
      <w:pPr>
        <w:pStyle w:val="Caption"/>
      </w:pPr>
      <w:bookmarkStart w:id="63" w:name="_Ref105660303"/>
      <w:bookmarkStart w:id="64" w:name="_Toc105777922"/>
      <w:r>
        <w:t xml:space="preserve">Abbildung </w:t>
      </w:r>
      <w:fldSimple w:instr=" SEQ Abbildung \* ARABIC ">
        <w:r w:rsidR="00E86A7A">
          <w:rPr>
            <w:noProof/>
          </w:rPr>
          <w:t>12</w:t>
        </w:r>
      </w:fldSimple>
      <w:bookmarkEnd w:id="63"/>
      <w:r>
        <w:t>: Zusammenspiel FIT Profil und FIT Datei</w:t>
      </w:r>
      <w:r w:rsidR="002064CF">
        <w:t xml:space="preserve"> </w:t>
      </w:r>
      <w:sdt>
        <w:sdtPr>
          <w:alias w:val="To edit, see citavi.com/edit"/>
          <w:tag w:val="CitaviPlaceholder#27fda5b2-70a0-43ae-93a7-5e9381a1abe3"/>
          <w:id w:val="-857891894"/>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NWU4YzZhLThmYzQtNGM0Mi1hMzQ5LTJmMzNkZWYwZTk0Z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jdmZGE1YjItNzBhMC00M2FlLTkzYTctNWU5MzgxYTFhYmUz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64"/>
    </w:p>
    <w:p w14:paraId="1AE5AB6A" w14:textId="2645D6AA" w:rsidR="00970304" w:rsidRDefault="00970304" w:rsidP="00970304">
      <w:pPr>
        <w:pStyle w:val="02Flietext"/>
      </w:pPr>
      <w:r>
        <w:t xml:space="preserve">Die Global Message </w:t>
      </w:r>
      <w:proofErr w:type="spellStart"/>
      <w:r>
        <w:t>Number</w:t>
      </w:r>
      <w:proofErr w:type="spellEnd"/>
      <w:r>
        <w:t xml:space="preserve"> verknüpft die Definition </w:t>
      </w:r>
      <w:r w:rsidR="002D2C01">
        <w:t xml:space="preserve">Message </w:t>
      </w:r>
      <w:r>
        <w:t xml:space="preserve">und die mit </w:t>
      </w:r>
      <w:r w:rsidR="002D2C01">
        <w:t xml:space="preserve">Ihr verbundenen </w:t>
      </w:r>
      <w:r>
        <w:t>Dat</w:t>
      </w:r>
      <w:r w:rsidR="002D2C01">
        <w:t>a Messages</w:t>
      </w:r>
      <w:r>
        <w:t xml:space="preserve"> mit </w:t>
      </w:r>
      <w:r w:rsidR="0000758D">
        <w:t xml:space="preserve">einer, in einem Profil definierten </w:t>
      </w:r>
      <w:r w:rsidR="005D71B0">
        <w:t xml:space="preserve">globalen </w:t>
      </w:r>
      <w:r w:rsidR="0000758D">
        <w:t>FIT Message</w:t>
      </w:r>
      <w:r>
        <w:t>.</w:t>
      </w:r>
    </w:p>
    <w:p w14:paraId="46F7D82F" w14:textId="688F87E5" w:rsidR="005D71B0" w:rsidRDefault="005D71B0" w:rsidP="00970304">
      <w:pPr>
        <w:pStyle w:val="02Flietext"/>
      </w:pPr>
      <w:r>
        <w:t xml:space="preserve">Über die Anzahl der Felder wird definiert, wie viele Felder der verknüpften </w:t>
      </w:r>
      <w:r w:rsidR="00B75AC8">
        <w:t xml:space="preserve">globalen FIT </w:t>
      </w:r>
      <w:r>
        <w:t>Message</w:t>
      </w:r>
      <w:r w:rsidR="00B75AC8">
        <w:t xml:space="preserve"> verwendet werden. Es müssen nicht alle im Profil für die FIT Message definierten Felder verwendet werden, es kann auch nur eine Untermenge genutzt werden.</w:t>
      </w:r>
    </w:p>
    <w:p w14:paraId="77EDC192" w14:textId="6048F86B" w:rsidR="00970304" w:rsidRDefault="00970304" w:rsidP="00970304">
      <w:pPr>
        <w:pStyle w:val="02Flietext"/>
      </w:pPr>
      <w:r>
        <w:t>Die Felder-Definitionen beschreiben</w:t>
      </w:r>
      <w:r w:rsidR="00B75AC8">
        <w:t xml:space="preserve"> konkret</w:t>
      </w:r>
      <w:r>
        <w:t>, welche Felder de</w:t>
      </w:r>
      <w:r w:rsidR="005D71B0">
        <w:t xml:space="preserve">r verknüpften </w:t>
      </w:r>
      <w:r w:rsidR="00B75AC8">
        <w:t xml:space="preserve">globalen </w:t>
      </w:r>
      <w:r w:rsidR="005D71B0">
        <w:t>Fit Message</w:t>
      </w:r>
      <w:r>
        <w:t xml:space="preserve"> verwendet werden sollen. Dazu wird die</w:t>
      </w:r>
      <w:r w:rsidR="006A0BE6">
        <w:t xml:space="preserve"> im Profil definierte</w:t>
      </w:r>
      <w:r>
        <w:t xml:space="preserve"> Nummer des Felds, die Größe und </w:t>
      </w:r>
      <w:r w:rsidR="006A0BE6">
        <w:t xml:space="preserve">Ihr Base Type </w:t>
      </w:r>
      <w:r>
        <w:t>angegeben.</w:t>
      </w:r>
    </w:p>
    <w:p w14:paraId="5557F7AE" w14:textId="04EEDBAD" w:rsidR="008010DD" w:rsidRDefault="00FD05DA" w:rsidP="00970304">
      <w:pPr>
        <w:pStyle w:val="02Flietext"/>
      </w:pPr>
      <w:r>
        <w:t xml:space="preserve">In </w:t>
      </w:r>
      <w:r>
        <w:fldChar w:fldCharType="begin"/>
      </w:r>
      <w:r>
        <w:instrText xml:space="preserve"> REF _Ref105660303 \h </w:instrText>
      </w:r>
      <w:r>
        <w:fldChar w:fldCharType="separate"/>
      </w:r>
      <w:r w:rsidR="00E86A7A">
        <w:t xml:space="preserve">Abbildung </w:t>
      </w:r>
      <w:r w:rsidR="00E86A7A">
        <w:rPr>
          <w:noProof/>
        </w:rPr>
        <w:t>12</w:t>
      </w:r>
      <w:r>
        <w:fldChar w:fldCharType="end"/>
      </w:r>
      <w:r>
        <w:t xml:space="preserve"> ist abstrakt das Zusammenspiel zwischen FIT Profil, Definition Message und Data Message in einer FIT Datei zu sehen. Die Definition Message enthält den </w:t>
      </w:r>
      <w:proofErr w:type="spellStart"/>
      <w:r>
        <w:t>Local</w:t>
      </w:r>
      <w:proofErr w:type="spellEnd"/>
      <w:r>
        <w:t xml:space="preserve"> Message Type, hier 0, welcher die Verknüpfung zwischen Definition und Data Message erlaubt. </w:t>
      </w:r>
    </w:p>
    <w:p w14:paraId="6A6F17B5" w14:textId="49798108" w:rsidR="00FD05DA" w:rsidRDefault="00FD05DA" w:rsidP="00970304">
      <w:pPr>
        <w:pStyle w:val="02Flietext"/>
      </w:pPr>
      <w:r>
        <w:lastRenderedPageBreak/>
        <w:t xml:space="preserve">Weiter enthält die Definition Message die Global Message </w:t>
      </w:r>
      <w:proofErr w:type="spellStart"/>
      <w:r>
        <w:t>Number</w:t>
      </w:r>
      <w:proofErr w:type="spellEnd"/>
      <w:r>
        <w:t xml:space="preserve">, hier mit Ihrer Beschreibung </w:t>
      </w:r>
      <w:proofErr w:type="spellStart"/>
      <w:r>
        <w:t>lap</w:t>
      </w:r>
      <w:proofErr w:type="spellEnd"/>
      <w:r>
        <w:t xml:space="preserve">, welche die Verknüpfung zu dem zugehörigen Eintrag im FIT Profil ermöglicht. Aus den im FIT Profil definierten Feldern wählt nun die Definition Message eine Untermenge, hier </w:t>
      </w:r>
      <w:proofErr w:type="spellStart"/>
      <w:r>
        <w:t>start_time</w:t>
      </w:r>
      <w:proofErr w:type="spellEnd"/>
      <w:r>
        <w:t xml:space="preserve">, </w:t>
      </w:r>
      <w:proofErr w:type="spellStart"/>
      <w:r>
        <w:t>start_position</w:t>
      </w:r>
      <w:r w:rsidR="005D0AD6">
        <w:t>_lat</w:t>
      </w:r>
      <w:proofErr w:type="spellEnd"/>
      <w:r>
        <w:t>,</w:t>
      </w:r>
      <w:r w:rsidR="005D0AD6">
        <w:t xml:space="preserve"> </w:t>
      </w:r>
      <w:proofErr w:type="spellStart"/>
      <w:r w:rsidR="005D0AD6">
        <w:t>start_position_long</w:t>
      </w:r>
      <w:proofErr w:type="spellEnd"/>
      <w:r w:rsidR="005D0AD6">
        <w:t xml:space="preserve"> und </w:t>
      </w:r>
      <w:proofErr w:type="spellStart"/>
      <w:r w:rsidR="005D0AD6">
        <w:t>end_position_lat</w:t>
      </w:r>
      <w:proofErr w:type="spellEnd"/>
      <w:r w:rsidR="005D0AD6">
        <w:t>. Diese Felder werden nun in allen Verknüpften Data Messages verwendet.</w:t>
      </w:r>
      <w:r>
        <w:t xml:space="preserve"> </w:t>
      </w:r>
      <w:sdt>
        <w:sdtPr>
          <w:alias w:val="To edit, see citavi.com/edit"/>
          <w:tag w:val="CitaviPlaceholder#8ebd0fcf-e4db-44bd-a121-f7783d61e65d"/>
          <w:id w:val="633145366"/>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GEyNDNkLWNhNTgtNDlkOS04NmM0LTI1M2I1MGE5YTQ3Z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OGViZDBmY2YtZTRkYi00NGJkLWExMjEtZjc3ODNkNjFlNjVk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5FB27905" w14:textId="22C42931" w:rsidR="007769F2" w:rsidRDefault="007769F2" w:rsidP="007769F2">
      <w:pPr>
        <w:pStyle w:val="Heading4"/>
        <w:numPr>
          <w:ilvl w:val="2"/>
          <w:numId w:val="4"/>
        </w:numPr>
      </w:pPr>
      <w:r>
        <w:t>Data Message Inhalt</w:t>
      </w:r>
    </w:p>
    <w:p w14:paraId="7727E37D" w14:textId="12B38AB8" w:rsidR="00970304" w:rsidRDefault="00970304" w:rsidP="00970304">
      <w:pPr>
        <w:pStyle w:val="02Flietext"/>
      </w:pPr>
      <w:r>
        <w:t xml:space="preserve">Nachdem ein Definition Message </w:t>
      </w:r>
      <w:r w:rsidR="00994243">
        <w:t xml:space="preserve">die verwendeten </w:t>
      </w:r>
      <w:r>
        <w:t xml:space="preserve">Felder definiert hat, können Data Messages geschrieben werden. </w:t>
      </w:r>
      <w:r w:rsidR="004F7C1A">
        <w:t xml:space="preserve">Diese sind durch den </w:t>
      </w:r>
      <w:proofErr w:type="spellStart"/>
      <w:r w:rsidR="004F7C1A">
        <w:t>Local</w:t>
      </w:r>
      <w:proofErr w:type="spellEnd"/>
      <w:r w:rsidR="004F7C1A">
        <w:t xml:space="preserve"> Message Type miteinander verbunden. </w:t>
      </w:r>
      <w:r w:rsidR="00994243">
        <w:t>Nach</w:t>
      </w:r>
      <w:r w:rsidR="00EF03A4">
        <w:t xml:space="preserve"> </w:t>
      </w:r>
      <w:r w:rsidR="00994243">
        <w:t>dem Header einer Data Message folgt sofort Ihr Inhalt. Aufgeteilt ist dieser in die definierten Felder. Alle haben eine gewisse Länge und einen definierten Datentyp.</w:t>
      </w:r>
      <w:r w:rsidR="00051B06">
        <w:t xml:space="preserve"> </w:t>
      </w:r>
      <w:sdt>
        <w:sdtPr>
          <w:alias w:val="To edit, see citavi.com/edit"/>
          <w:tag w:val="CitaviPlaceholder#c9dc09de-0bfa-40fb-9406-4733cd4d90f5"/>
          <w:id w:val="632060883"/>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zI1ODYyLTNhZTQtNGUzZC04OTM0LTdhMTYzNmM0OWQ4Yy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YzlkYzA5ZGUtMGJmYS00MGZiLTk0MDYtNDczM2NkNGQ5MGY1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5D865C4A" w14:textId="07235833" w:rsidR="002611F6" w:rsidRDefault="002611F6" w:rsidP="00A775AA">
      <w:pPr>
        <w:pStyle w:val="Heading3"/>
        <w:numPr>
          <w:ilvl w:val="1"/>
          <w:numId w:val="4"/>
        </w:numPr>
      </w:pPr>
      <w:bookmarkStart w:id="65" w:name="_Toc105777632"/>
      <w:r>
        <w:lastRenderedPageBreak/>
        <w:t>Beispiel</w:t>
      </w:r>
      <w:bookmarkEnd w:id="65"/>
    </w:p>
    <w:p w14:paraId="4B503F90" w14:textId="77777777" w:rsidR="00DD4EC2" w:rsidRDefault="00DD4EC2" w:rsidP="00DD4EC2">
      <w:pPr>
        <w:pStyle w:val="02Flietext"/>
        <w:keepNext/>
      </w:pPr>
      <w:r w:rsidRPr="00DD4EC2">
        <w:rPr>
          <w:noProof/>
        </w:rPr>
        <w:drawing>
          <wp:inline distT="0" distB="0" distL="0" distR="0" wp14:anchorId="64CCEF0B" wp14:editId="2CF2364E">
            <wp:extent cx="5759450" cy="4127500"/>
            <wp:effectExtent l="0" t="0" r="0" b="6350"/>
            <wp:docPr id="22" name="Picture 4" descr="Table&#10;&#10;Description automatically generated">
              <a:extLst xmlns:a="http://schemas.openxmlformats.org/drawingml/2006/main">
                <a:ext uri="{FF2B5EF4-FFF2-40B4-BE49-F238E27FC236}">
                  <a16:creationId xmlns:a16="http://schemas.microsoft.com/office/drawing/2014/main" id="{D0353736-89D6-A5FB-7E62-B67E69373D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4" descr="Table&#10;&#10;Description automatically generated">
                      <a:extLst>
                        <a:ext uri="{FF2B5EF4-FFF2-40B4-BE49-F238E27FC236}">
                          <a16:creationId xmlns:a16="http://schemas.microsoft.com/office/drawing/2014/main" id="{D0353736-89D6-A5FB-7E62-B67E69373D11}"/>
                        </a:ext>
                      </a:extLst>
                    </pic:cNvPr>
                    <pic:cNvPicPr>
                      <a:picLocks noChangeAspect="1"/>
                    </pic:cNvPicPr>
                  </pic:nvPicPr>
                  <pic:blipFill>
                    <a:blip r:embed="rId30"/>
                    <a:stretch>
                      <a:fillRect/>
                    </a:stretch>
                  </pic:blipFill>
                  <pic:spPr>
                    <a:xfrm>
                      <a:off x="0" y="0"/>
                      <a:ext cx="5759450" cy="4127500"/>
                    </a:xfrm>
                    <a:prstGeom prst="rect">
                      <a:avLst/>
                    </a:prstGeom>
                  </pic:spPr>
                </pic:pic>
              </a:graphicData>
            </a:graphic>
          </wp:inline>
        </w:drawing>
      </w:r>
    </w:p>
    <w:p w14:paraId="7B9DCE87" w14:textId="722ED6FC" w:rsidR="00F536B3" w:rsidRDefault="00DD4EC2" w:rsidP="00DD4EC2">
      <w:pPr>
        <w:pStyle w:val="Caption"/>
      </w:pPr>
      <w:bookmarkStart w:id="66" w:name="_Ref105661479"/>
      <w:bookmarkStart w:id="67" w:name="_Toc105777923"/>
      <w:r>
        <w:t xml:space="preserve">Abbildung </w:t>
      </w:r>
      <w:fldSimple w:instr=" SEQ Abbildung \* ARABIC ">
        <w:r w:rsidR="00E86A7A">
          <w:rPr>
            <w:noProof/>
          </w:rPr>
          <w:t>13</w:t>
        </w:r>
      </w:fldSimple>
      <w:bookmarkEnd w:id="66"/>
      <w:r>
        <w:t>: Beispiel einer gesamten FIT Datei</w:t>
      </w:r>
      <w:r w:rsidR="002064CF">
        <w:t xml:space="preserve"> </w:t>
      </w:r>
      <w:sdt>
        <w:sdtPr>
          <w:alias w:val="To edit, see citavi.com/edit"/>
          <w:tag w:val="CitaviPlaceholder#1b29ffc0-3174-424b-a1e4-8cc01526d7a2"/>
          <w:id w:val="-1164393150"/>
          <w:placeholder>
            <w:docPart w:val="DefaultPlaceholder_-1854013440"/>
          </w:placeholder>
        </w:sdtPr>
        <w:sdtContent>
          <w:r w:rsidR="002064CF">
            <w:rPr>
              <w:noProof/>
            </w:rPr>
            <w:fldChar w:fldCharType="begin"/>
          </w:r>
          <w:r w:rsidR="002064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zlmOWUxLWViYzItNDgyOS05NWY1LTIxNjRkODAzOGE2MC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WIyOWZmYzAtMzE3NC00MjRiLWExZTQtOGNjMDE1MjZkN2EyIiwiVGV4dCI6IlszN10iLCJXQUlWZXJzaW9uIjoiNi43LjAuMCJ9}</w:instrText>
          </w:r>
          <w:r w:rsidR="002064CF">
            <w:rPr>
              <w:noProof/>
            </w:rPr>
            <w:fldChar w:fldCharType="separate"/>
          </w:r>
          <w:r w:rsidR="002064CF">
            <w:rPr>
              <w:noProof/>
            </w:rPr>
            <w:t>[37]</w:t>
          </w:r>
          <w:r w:rsidR="002064CF">
            <w:rPr>
              <w:noProof/>
            </w:rPr>
            <w:fldChar w:fldCharType="end"/>
          </w:r>
        </w:sdtContent>
      </w:sdt>
      <w:bookmarkEnd w:id="67"/>
    </w:p>
    <w:p w14:paraId="3089EFE2" w14:textId="3DE5BFD4" w:rsidR="00807143" w:rsidRDefault="00807143" w:rsidP="00807143">
      <w:pPr>
        <w:pStyle w:val="02Flietext"/>
      </w:pPr>
      <w:r>
        <w:t xml:space="preserve">In </w:t>
      </w:r>
      <w:r>
        <w:fldChar w:fldCharType="begin"/>
      </w:r>
      <w:r>
        <w:instrText xml:space="preserve"> REF _Ref105661479 \h </w:instrText>
      </w:r>
      <w:r>
        <w:fldChar w:fldCharType="separate"/>
      </w:r>
      <w:r w:rsidR="00E86A7A">
        <w:t xml:space="preserve">Abbildung </w:t>
      </w:r>
      <w:r w:rsidR="00E86A7A">
        <w:rPr>
          <w:noProof/>
        </w:rPr>
        <w:t>13</w:t>
      </w:r>
      <w:r>
        <w:fldChar w:fldCharType="end"/>
      </w:r>
      <w:r>
        <w:t xml:space="preserve"> ist</w:t>
      </w:r>
      <w:r w:rsidR="00E81C92">
        <w:t xml:space="preserve"> ein Beispiel einer </w:t>
      </w:r>
      <w:r w:rsidR="0059167D">
        <w:t xml:space="preserve">gesamten </w:t>
      </w:r>
      <w:r w:rsidR="00E81C92">
        <w:t>FIT Datei zu sehen.</w:t>
      </w:r>
      <w:r w:rsidR="0059167D">
        <w:t xml:space="preserve"> Sie beginnt wie beschrieben mit dem Datei Header und endet mit der CRC. Dazwischen sind die Einträge zu sehen. Bei Eintrag 1 und Eintrag 3 handelt es sich, wie in dem markierten Bit zu sehen, um Definition Messages. Eintrag 1 ist eine Definition Message mit dem </w:t>
      </w:r>
      <w:proofErr w:type="spellStart"/>
      <w:r w:rsidR="0059167D">
        <w:t>Local</w:t>
      </w:r>
      <w:proofErr w:type="spellEnd"/>
      <w:r w:rsidR="0059167D">
        <w:t xml:space="preserve"> Message Type </w:t>
      </w:r>
      <w:r w:rsidR="0059167D" w:rsidRPr="002064CF">
        <w:rPr>
          <w:i/>
          <w:iCs/>
        </w:rPr>
        <w:t>0000</w:t>
      </w:r>
      <w:r w:rsidR="0059167D">
        <w:t xml:space="preserve">. Sie verweist mit ihrer Global Message </w:t>
      </w:r>
      <w:proofErr w:type="spellStart"/>
      <w:r w:rsidR="0059167D">
        <w:t>Number</w:t>
      </w:r>
      <w:proofErr w:type="spellEnd"/>
      <w:r w:rsidR="0059167D">
        <w:t xml:space="preserve"> 0 </w:t>
      </w:r>
      <w:r w:rsidR="0081757B">
        <w:t xml:space="preserve">auf FIT Message 0 im zugehörigen Fit Profil. Dann wird spezifiziert, wie viele Felder der FIT Message verwendet werden sollen. Anschließend wird jedes dieser Felder definiert. Beispielsweise das Feld </w:t>
      </w:r>
      <w:r w:rsidR="0081757B" w:rsidRPr="002064CF">
        <w:rPr>
          <w:i/>
          <w:iCs/>
        </w:rPr>
        <w:t>type</w:t>
      </w:r>
      <w:r w:rsidR="0081757B">
        <w:t xml:space="preserve">, welches die Nummer 0, Länge 1 und Base Type 0 hat. Base Type 0 ist hierbei ein 1 Byte langes </w:t>
      </w:r>
      <w:proofErr w:type="spellStart"/>
      <w:r w:rsidR="00DA3DBF">
        <w:t>E</w:t>
      </w:r>
      <w:r w:rsidR="0081757B">
        <w:t>num</w:t>
      </w:r>
      <w:proofErr w:type="spellEnd"/>
      <w:r w:rsidR="0081757B">
        <w:t>.</w:t>
      </w:r>
      <w:r w:rsidR="00DA3DBF">
        <w:t xml:space="preserve"> Eintrag 2 </w:t>
      </w:r>
      <w:r w:rsidR="002C425E">
        <w:t xml:space="preserve">ist eine Data Message, erkennbar an dem 0 Bit in Ihrem Header. Diese Data Message gehört zu der Definition Message aus Eintrag 1, da sie </w:t>
      </w:r>
      <w:r w:rsidR="003C1186">
        <w:t>denselben</w:t>
      </w:r>
      <w:r w:rsidR="002C425E">
        <w:t xml:space="preserve"> </w:t>
      </w:r>
      <w:proofErr w:type="spellStart"/>
      <w:r w:rsidR="002C425E">
        <w:t>Local</w:t>
      </w:r>
      <w:proofErr w:type="spellEnd"/>
      <w:r w:rsidR="002C425E">
        <w:t xml:space="preserve"> Message Type besitzen.</w:t>
      </w:r>
      <w:r w:rsidR="003C1186">
        <w:t xml:space="preserve"> Nach dem </w:t>
      </w:r>
      <w:r w:rsidR="003C1186">
        <w:lastRenderedPageBreak/>
        <w:t>Header enthält diese Message die definierten Felder. Man erkennt, dass die Länge der Felder der in Eintrag 1 definierten Längen entspricht.</w:t>
      </w:r>
    </w:p>
    <w:p w14:paraId="4E0D65C3" w14:textId="77777777" w:rsidR="00B21FA4" w:rsidRDefault="00BE733B" w:rsidP="00807143">
      <w:pPr>
        <w:pStyle w:val="02Flietext"/>
      </w:pPr>
      <w:r>
        <w:t xml:space="preserve">Eintrag 3 ist eine weitere Definition Message. Es fällt auf, dass sie denselben </w:t>
      </w:r>
      <w:proofErr w:type="spellStart"/>
      <w:r>
        <w:t>Local</w:t>
      </w:r>
      <w:proofErr w:type="spellEnd"/>
      <w:r>
        <w:t xml:space="preserve"> Message Type wie die Definition Message aus Eintrag 1 besitzt. Das ist möglich, da </w:t>
      </w:r>
      <w:proofErr w:type="spellStart"/>
      <w:r>
        <w:t>Local</w:t>
      </w:r>
      <w:proofErr w:type="spellEnd"/>
      <w:r>
        <w:t xml:space="preserve"> Message </w:t>
      </w:r>
      <w:proofErr w:type="spellStart"/>
      <w:r>
        <w:t>Types</w:t>
      </w:r>
      <w:proofErr w:type="spellEnd"/>
      <w:r>
        <w:t xml:space="preserve"> überschrieben werden können. Sobald eine Definition Message einen schon </w:t>
      </w:r>
      <w:r w:rsidR="002064CF">
        <w:t>definierten</w:t>
      </w:r>
      <w:r>
        <w:t xml:space="preserve"> </w:t>
      </w:r>
      <w:proofErr w:type="spellStart"/>
      <w:r>
        <w:t>Local</w:t>
      </w:r>
      <w:proofErr w:type="spellEnd"/>
      <w:r>
        <w:t xml:space="preserve"> Message Type nutzt, </w:t>
      </w:r>
      <w:r w:rsidR="002064CF">
        <w:t xml:space="preserve">wird dieser überschrieben und </w:t>
      </w:r>
      <w:r>
        <w:t xml:space="preserve">alle kommenden Data Messages mit diesem </w:t>
      </w:r>
      <w:proofErr w:type="spellStart"/>
      <w:r>
        <w:t>Local</w:t>
      </w:r>
      <w:proofErr w:type="spellEnd"/>
      <w:r>
        <w:t xml:space="preserve"> Message Type </w:t>
      </w:r>
      <w:r w:rsidR="002064CF">
        <w:t xml:space="preserve">verwenden </w:t>
      </w:r>
      <w:r>
        <w:t xml:space="preserve">die neuen Definitionen. Eintrag 4, 5 und 6 sind solche Data Messages. Sie enthalten, wie in Eintrag 3 definiert die Daten. </w:t>
      </w:r>
    </w:p>
    <w:p w14:paraId="4022C251" w14:textId="598AD4CB" w:rsidR="00BE733B" w:rsidRDefault="00BE733B" w:rsidP="00807143">
      <w:pPr>
        <w:pStyle w:val="02Flietext"/>
      </w:pPr>
      <w:r>
        <w:t>Hier fällt außerdem auf, dass das Entwickler-</w:t>
      </w:r>
      <w:proofErr w:type="spellStart"/>
      <w:r>
        <w:t>Flag</w:t>
      </w:r>
      <w:proofErr w:type="spellEnd"/>
      <w:r>
        <w:t xml:space="preserve"> gesetzt ist. Das erlaubt es </w:t>
      </w:r>
      <w:r w:rsidR="00B21FA4">
        <w:t xml:space="preserve">Entwicklern </w:t>
      </w:r>
      <w:r>
        <w:t>eigene Felder hinzuzufügen. In Eintrag 3 wird das zusätzliche Feld</w:t>
      </w:r>
      <w:r w:rsidR="00BA3F76">
        <w:t xml:space="preserve"> </w:t>
      </w:r>
      <w:proofErr w:type="spellStart"/>
      <w:r w:rsidR="00BA3F76" w:rsidRPr="00B21FA4">
        <w:rPr>
          <w:i/>
          <w:iCs/>
        </w:rPr>
        <w:t>doughnuts_earned</w:t>
      </w:r>
      <w:proofErr w:type="spellEnd"/>
      <w:r w:rsidR="00BA3F76">
        <w:t xml:space="preserve"> definiert, welches in Einträgen 4, 5 und 6 verwendet wird.</w:t>
      </w:r>
      <w:r w:rsidR="00051B06">
        <w:t xml:space="preserve"> </w:t>
      </w:r>
      <w:sdt>
        <w:sdtPr>
          <w:alias w:val="To edit, see citavi.com/edit"/>
          <w:tag w:val="CitaviPlaceholder#0dad41d1-ebcd-4a10-b8e5-85d3a15772a2"/>
          <w:id w:val="-194471609"/>
          <w:placeholder>
            <w:docPart w:val="DefaultPlaceholder_-1854013440"/>
          </w:placeholder>
        </w:sdtPr>
        <w:sdtContent>
          <w:r w:rsidR="00051B06">
            <w:rPr>
              <w:noProof/>
            </w:rPr>
            <w:fldChar w:fldCharType="begin"/>
          </w:r>
          <w:r w:rsidR="00051B0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OTIwMWViLWQ1YjEtNDJmMS1iMjdjLTYwZjU3ZmE0MTFjMSIsIlJhbmdlTGVuZ3RoIjo0LCJSZWZlcmVuY2VJZCI6IjhlMGViNGYxLTIxODItNGQzNC1hZDVlLThiYzE5ZGY0NjRlMSIsIlJlZmVyZW5jZSI6eyIkaWQiOiIzIiwiJHR5cGUiOiJTd2lzc0FjYWRlbWljLkNpdGF2aS5SZWZlcmVuY2UsIFN3aXNzQWNhZGVtaWMuQ2l0YXZpIiwiQWJzdHJhY3RDb21wbGV4aXR5IjowLCJBYnN0cmFjdFNvdXJjZVRleHRGb3JtYXQiOjAsIkFjY2Vzc0RhdGUiOiIxNS4xMS4yMDIxIiwiQXV0aG9ycyI6W10sIkNpdGF0aW9uS2V5VXBkYXRlVHlwZSI6MCwiQ29sbGFib3JhdG9ycyI6W10sIkRhdGUiOiIxNS4xMS4yMDIx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V2ZWxvcGVyLmdhcm1pbi5jb20vZml0L3Byb3RvY29sLyIsIlVyaVN0cmluZyI6Imh0dHBzOi8vZGV2ZWxvcGVyLmdhcm1pbi5jb20vZml0L3Byb3RvY29s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}</w:instrText>
          </w:r>
          <w:r w:rsidR="00051B06">
            <w:rPr>
              <w:noProof/>
            </w:rPr>
            <w:fldChar w:fldCharType="separate"/>
          </w:r>
          <w:r w:rsidR="00051B06">
            <w:rPr>
              <w:noProof/>
            </w:rPr>
            <w:t>[37]</w:t>
          </w:r>
          <w:r w:rsidR="00051B06">
            <w:rPr>
              <w:noProof/>
            </w:rPr>
            <w:fldChar w:fldCharType="end"/>
          </w:r>
        </w:sdtContent>
      </w:sdt>
    </w:p>
    <w:p w14:paraId="6935A3E5" w14:textId="52EBBAAE" w:rsidR="00807143" w:rsidRDefault="00807143">
      <w:pPr>
        <w:rPr>
          <w:rFonts w:ascii="Arial" w:hAnsi="Arial"/>
          <w:szCs w:val="24"/>
        </w:rPr>
      </w:pPr>
      <w:r>
        <w:br w:type="page"/>
      </w:r>
    </w:p>
    <w:p w14:paraId="6ECCFB92" w14:textId="19E29057" w:rsidR="004366ED" w:rsidRDefault="004366ED" w:rsidP="004366ED">
      <w:pPr>
        <w:pStyle w:val="Heading2"/>
        <w:numPr>
          <w:ilvl w:val="0"/>
          <w:numId w:val="4"/>
        </w:numPr>
      </w:pPr>
      <w:bookmarkStart w:id="68" w:name="_Toc105777633"/>
      <w:r>
        <w:lastRenderedPageBreak/>
        <w:t>Visualisierungen</w:t>
      </w:r>
      <w:bookmarkEnd w:id="68"/>
    </w:p>
    <w:p w14:paraId="48DC0D3E" w14:textId="23C81387" w:rsidR="004366ED" w:rsidRDefault="004366ED" w:rsidP="004366ED">
      <w:pPr>
        <w:pStyle w:val="Heading3"/>
        <w:numPr>
          <w:ilvl w:val="1"/>
          <w:numId w:val="4"/>
        </w:numPr>
        <w:tabs>
          <w:tab w:val="num" w:pos="792"/>
        </w:tabs>
      </w:pPr>
      <w:bookmarkStart w:id="69" w:name="_Toc105777634"/>
      <w:r>
        <w:t>Einleitung</w:t>
      </w:r>
      <w:bookmarkEnd w:id="69"/>
    </w:p>
    <w:p w14:paraId="4DA1E52E" w14:textId="30D1AEBC" w:rsidR="00F536B3" w:rsidRDefault="00F536B3" w:rsidP="00F536B3">
      <w:pPr>
        <w:pStyle w:val="02Flietext"/>
      </w:pPr>
      <w:r>
        <w:t xml:space="preserve">Im Rahmen dieser Arbeit wurden zwei Prototypen zur Visualisierung von Fitnessdaten im FIT-Format implementiert. </w:t>
      </w:r>
      <w:r w:rsidR="00365B06">
        <w:t xml:space="preserve">Diese Visualisierungen sollen </w:t>
      </w:r>
      <w:r w:rsidR="008D0FA9">
        <w:t xml:space="preserve">dem Nutzer </w:t>
      </w:r>
      <w:r w:rsidR="00365B06">
        <w:t>helfen Ihre Daten und somit Ihre Fitness und Gesundheit besser zu verstehen.</w:t>
      </w:r>
      <w:r w:rsidR="005074FD">
        <w:t xml:space="preserve"> </w:t>
      </w:r>
      <w:r w:rsidR="00553881">
        <w:t xml:space="preserve">Die Visualisierungen sind in Python entwickelt und werden in einem </w:t>
      </w:r>
      <w:proofErr w:type="spellStart"/>
      <w:r w:rsidR="00553881">
        <w:t>Jupyter</w:t>
      </w:r>
      <w:proofErr w:type="spellEnd"/>
      <w:r w:rsidR="00553881">
        <w:t xml:space="preserve"> Notebook </w:t>
      </w:r>
      <w:r w:rsidR="00665DC8">
        <w:t>bereitgestellt</w:t>
      </w:r>
      <w:r w:rsidR="00553881">
        <w:t>.</w:t>
      </w:r>
    </w:p>
    <w:p w14:paraId="555A9864" w14:textId="654C81E2" w:rsidR="00365B06" w:rsidRDefault="00365B06" w:rsidP="00365B06">
      <w:pPr>
        <w:pStyle w:val="Heading3"/>
        <w:numPr>
          <w:ilvl w:val="1"/>
          <w:numId w:val="4"/>
        </w:numPr>
        <w:tabs>
          <w:tab w:val="num" w:pos="792"/>
        </w:tabs>
      </w:pPr>
      <w:bookmarkStart w:id="70" w:name="_Toc105777635"/>
      <w:r>
        <w:t>Die Daten</w:t>
      </w:r>
      <w:bookmarkEnd w:id="70"/>
    </w:p>
    <w:p w14:paraId="0D78479A" w14:textId="4DE6DD27" w:rsidR="00521B88" w:rsidRDefault="00365B06" w:rsidP="00365B06">
      <w:pPr>
        <w:pStyle w:val="02Flietext"/>
      </w:pPr>
      <w:r>
        <w:t xml:space="preserve">Die zu visualisierenden Daten </w:t>
      </w:r>
      <w:r w:rsidR="0066525D">
        <w:t>wurden während Ausdauertrainings aufgezeichnet und enthalten folgende Informationen.</w:t>
      </w:r>
    </w:p>
    <w:p w14:paraId="2CBF0A4B" w14:textId="7D8611ED" w:rsidR="00AD3C34" w:rsidRDefault="00AD3C34" w:rsidP="00AD3C34">
      <w:pPr>
        <w:pStyle w:val="02Flietext"/>
        <w:numPr>
          <w:ilvl w:val="0"/>
          <w:numId w:val="33"/>
        </w:numPr>
      </w:pPr>
      <w:r>
        <w:t>Höhe</w:t>
      </w:r>
    </w:p>
    <w:p w14:paraId="20C1FA4A" w14:textId="5524B93F" w:rsidR="00FE3807" w:rsidRDefault="00FE3807" w:rsidP="00FE3807">
      <w:pPr>
        <w:pStyle w:val="02Flietext"/>
      </w:pPr>
      <w:r>
        <w:t>Die Höhe über dem Meeresspiegel in Meter.</w:t>
      </w:r>
    </w:p>
    <w:p w14:paraId="029FACA5" w14:textId="7CE377C8" w:rsidR="00AD3C34" w:rsidRDefault="00AD3C34" w:rsidP="00AD3C34">
      <w:pPr>
        <w:pStyle w:val="02Flietext"/>
        <w:numPr>
          <w:ilvl w:val="0"/>
          <w:numId w:val="33"/>
        </w:numPr>
      </w:pPr>
      <w:r>
        <w:t>Schrittfrequenz</w:t>
      </w:r>
    </w:p>
    <w:p w14:paraId="3D7721F4" w14:textId="33E635D8" w:rsidR="00FE3807" w:rsidRDefault="00FE3807" w:rsidP="00FE3807">
      <w:pPr>
        <w:pStyle w:val="02Flietext"/>
      </w:pPr>
      <w:r>
        <w:t xml:space="preserve">Die Schrittfrequenz wird in Umdrehungen pro Minute oder </w:t>
      </w:r>
      <w:proofErr w:type="spellStart"/>
      <w:r>
        <w:t>rpm</w:t>
      </w:r>
      <w:proofErr w:type="spellEnd"/>
      <w:r>
        <w:t xml:space="preserve"> gemessen und gibt an, wie oft pro Minute ein Schritt gemacht wurde. </w:t>
      </w:r>
    </w:p>
    <w:p w14:paraId="6E2FDA78" w14:textId="4E8575B7" w:rsidR="00FE3807" w:rsidRDefault="00AD3C34" w:rsidP="00F413EF">
      <w:pPr>
        <w:pStyle w:val="02Flietext"/>
        <w:numPr>
          <w:ilvl w:val="0"/>
          <w:numId w:val="33"/>
        </w:numPr>
      </w:pPr>
      <w:r>
        <w:t>Distanz</w:t>
      </w:r>
    </w:p>
    <w:p w14:paraId="76A8240A" w14:textId="7390BB5D" w:rsidR="00FE3807" w:rsidRDefault="00FE3807" w:rsidP="00FE3807">
      <w:pPr>
        <w:pStyle w:val="02Flietext"/>
      </w:pPr>
      <w:r>
        <w:t>Die Distanz misst</w:t>
      </w:r>
      <w:r w:rsidR="0069667F">
        <w:t xml:space="preserve"> die Länge der während des Trainings zurückgelegten Strecke in Metern. Sie beginnt immer bei </w:t>
      </w:r>
      <w:r w:rsidR="00522B6A">
        <w:t>null</w:t>
      </w:r>
      <w:r w:rsidR="0069667F">
        <w:t xml:space="preserve"> und steigt pro zurückgelegtem Meter.</w:t>
      </w:r>
      <w:r>
        <w:t xml:space="preserve"> </w:t>
      </w:r>
    </w:p>
    <w:p w14:paraId="2BF0A9AC" w14:textId="471DB7C2" w:rsidR="00AD3C34" w:rsidRDefault="00AD3C34" w:rsidP="00AD3C34">
      <w:pPr>
        <w:pStyle w:val="02Flietext"/>
        <w:numPr>
          <w:ilvl w:val="0"/>
          <w:numId w:val="33"/>
        </w:numPr>
      </w:pPr>
      <w:r>
        <w:t>Herzfrequenz</w:t>
      </w:r>
    </w:p>
    <w:p w14:paraId="5A1F5CD3" w14:textId="42971D37" w:rsidR="0069667F" w:rsidRDefault="0069667F" w:rsidP="0069667F">
      <w:pPr>
        <w:pStyle w:val="02Flietext"/>
      </w:pPr>
      <w:r>
        <w:t xml:space="preserve">Die Herzfrequenz des </w:t>
      </w:r>
      <w:r w:rsidR="00DA58D0">
        <w:t>Nutzers</w:t>
      </w:r>
      <w:r>
        <w:t xml:space="preserve"> wird in Schlägen pro Minute</w:t>
      </w:r>
      <w:r w:rsidR="008D0FA9">
        <w:t xml:space="preserve"> (bpm)</w:t>
      </w:r>
      <w:r>
        <w:t xml:space="preserve"> gemessen.</w:t>
      </w:r>
    </w:p>
    <w:p w14:paraId="7B31CC2A" w14:textId="1E075F27" w:rsidR="00AD3C34" w:rsidRDefault="00AD3C34" w:rsidP="00AD3C34">
      <w:pPr>
        <w:pStyle w:val="02Flietext"/>
        <w:numPr>
          <w:ilvl w:val="0"/>
          <w:numId w:val="33"/>
        </w:numPr>
      </w:pPr>
      <w:r>
        <w:t>Position</w:t>
      </w:r>
    </w:p>
    <w:p w14:paraId="1BDA10AB" w14:textId="2341E2C9" w:rsidR="0069667F" w:rsidRPr="002370E2" w:rsidRDefault="0069667F" w:rsidP="0069667F">
      <w:pPr>
        <w:pStyle w:val="02Flietext"/>
      </w:pPr>
      <w:r>
        <w:t xml:space="preserve">Die Position des </w:t>
      </w:r>
      <w:r w:rsidR="00DA58D0">
        <w:t>Nutzers</w:t>
      </w:r>
      <w:r>
        <w:t xml:space="preserve"> wird über das Training hinweg getrackt und in Form von Längen</w:t>
      </w:r>
      <w:r w:rsidR="008D0FA9">
        <w:t>- und</w:t>
      </w:r>
      <w:r>
        <w:t xml:space="preserve"> Breitengraden gespeichert</w:t>
      </w:r>
      <w:r w:rsidR="00915DF5">
        <w:t>.</w:t>
      </w:r>
    </w:p>
    <w:p w14:paraId="54DE1607" w14:textId="739A2D44" w:rsidR="00AD3C34" w:rsidRDefault="00AD3C34" w:rsidP="00AD3C34">
      <w:pPr>
        <w:pStyle w:val="02Flietext"/>
        <w:numPr>
          <w:ilvl w:val="0"/>
          <w:numId w:val="33"/>
        </w:numPr>
      </w:pPr>
      <w:r>
        <w:t>Geschwindigkeit</w:t>
      </w:r>
    </w:p>
    <w:p w14:paraId="7CC78F4C" w14:textId="258B6F4C" w:rsidR="002370E2" w:rsidRDefault="002370E2" w:rsidP="002370E2">
      <w:pPr>
        <w:pStyle w:val="02Flietext"/>
      </w:pPr>
      <w:r>
        <w:lastRenderedPageBreak/>
        <w:t xml:space="preserve">Die Geschwindigkeit </w:t>
      </w:r>
      <w:r w:rsidR="00866E13">
        <w:t xml:space="preserve">wird </w:t>
      </w:r>
      <w:r>
        <w:t>in Metern pro Sekunde gespeichert.</w:t>
      </w:r>
    </w:p>
    <w:p w14:paraId="0A0903D5" w14:textId="3F8912D8" w:rsidR="00AD3C34" w:rsidRDefault="00AD3C34" w:rsidP="00AD3C34">
      <w:pPr>
        <w:pStyle w:val="02Flietext"/>
        <w:numPr>
          <w:ilvl w:val="0"/>
          <w:numId w:val="33"/>
        </w:numPr>
      </w:pPr>
      <w:r>
        <w:t>Temperatur</w:t>
      </w:r>
    </w:p>
    <w:p w14:paraId="08A4AE02" w14:textId="3B7B9BD4" w:rsidR="002370E2" w:rsidRDefault="002370E2" w:rsidP="002370E2">
      <w:pPr>
        <w:pStyle w:val="02Flietext"/>
      </w:pPr>
      <w:r>
        <w:t>Die Temperatur wird in Grad Celsius gespeichert</w:t>
      </w:r>
    </w:p>
    <w:p w14:paraId="3860F189" w14:textId="58CF8ACB" w:rsidR="00AD3C34" w:rsidRDefault="00AD3C34" w:rsidP="00AD3C34">
      <w:pPr>
        <w:pStyle w:val="02Flietext"/>
        <w:numPr>
          <w:ilvl w:val="0"/>
          <w:numId w:val="33"/>
        </w:numPr>
      </w:pPr>
      <w:r>
        <w:t>Zeitstempel</w:t>
      </w:r>
    </w:p>
    <w:p w14:paraId="431FA7F9" w14:textId="62ED8673" w:rsidR="00EB1498" w:rsidRDefault="002370E2" w:rsidP="00521B88">
      <w:pPr>
        <w:pStyle w:val="02Flietext"/>
      </w:pPr>
      <w:r>
        <w:t>Zu jedem Datenpunkt wird ein Zeitstempel bestehend aus Datum und Uhrzeit in Form YYYY</w:t>
      </w:r>
      <w:r w:rsidRPr="002370E2">
        <w:t>-</w:t>
      </w:r>
      <w:r>
        <w:t>MM</w:t>
      </w:r>
      <w:r w:rsidRPr="002370E2">
        <w:t>-</w:t>
      </w:r>
      <w:r>
        <w:t>DD</w:t>
      </w:r>
      <w:r w:rsidRPr="002370E2">
        <w:t xml:space="preserve"> </w:t>
      </w:r>
      <w:proofErr w:type="spellStart"/>
      <w:r>
        <w:t>hh</w:t>
      </w:r>
      <w:r w:rsidRPr="002370E2">
        <w:t>:</w:t>
      </w:r>
      <w:proofErr w:type="gramStart"/>
      <w:r>
        <w:t>mm</w:t>
      </w:r>
      <w:r w:rsidRPr="002370E2">
        <w:t>:</w:t>
      </w:r>
      <w:r>
        <w:t>ss</w:t>
      </w:r>
      <w:proofErr w:type="spellEnd"/>
      <w:proofErr w:type="gramEnd"/>
      <w:r>
        <w:t xml:space="preserve"> gespeichert.</w:t>
      </w:r>
    </w:p>
    <w:p w14:paraId="4D4BE75B" w14:textId="73F77861" w:rsidR="00940625" w:rsidRDefault="00940625" w:rsidP="00521B88">
      <w:pPr>
        <w:pStyle w:val="02Flietext"/>
      </w:pPr>
    </w:p>
    <w:p w14:paraId="77D217C6" w14:textId="2D008CB1" w:rsidR="00940625" w:rsidRDefault="00940625" w:rsidP="00521B88">
      <w:pPr>
        <w:pStyle w:val="02Flietext"/>
      </w:pPr>
      <w:r>
        <w:t>Für die implementierten Visualisierungen relevant sind die Distanz, die Herzfrequenz, die Position, die Geschwindigkeit und der Zeitstempel. Alle Fitness-Tracker, welche diese Daten unterstützen und im FIT-Format speichern, können die implementierten Visualisierungen verwenden.</w:t>
      </w:r>
    </w:p>
    <w:p w14:paraId="77034508" w14:textId="77777777" w:rsidR="00EB1498" w:rsidRDefault="00EB1498">
      <w:pPr>
        <w:rPr>
          <w:rFonts w:ascii="Arial" w:hAnsi="Arial"/>
          <w:szCs w:val="24"/>
        </w:rPr>
      </w:pPr>
      <w:r>
        <w:br w:type="page"/>
      </w:r>
    </w:p>
    <w:p w14:paraId="3CF4F172" w14:textId="0FE516A8" w:rsidR="004366ED" w:rsidRDefault="004366ED" w:rsidP="004366ED">
      <w:pPr>
        <w:pStyle w:val="Heading3"/>
        <w:numPr>
          <w:ilvl w:val="1"/>
          <w:numId w:val="4"/>
        </w:numPr>
        <w:tabs>
          <w:tab w:val="num" w:pos="792"/>
        </w:tabs>
      </w:pPr>
      <w:bookmarkStart w:id="71" w:name="_Toc105777636"/>
      <w:r w:rsidRPr="002370E2">
        <w:lastRenderedPageBreak/>
        <w:t xml:space="preserve">Visualisierung 1: </w:t>
      </w:r>
      <w:r w:rsidR="002370E2">
        <w:t>Trainings-Rückblick</w:t>
      </w:r>
      <w:bookmarkEnd w:id="71"/>
    </w:p>
    <w:p w14:paraId="62A2EFE3" w14:textId="371EA5D0" w:rsidR="00C272CA" w:rsidRPr="00C272CA" w:rsidRDefault="00C272CA" w:rsidP="00C272CA">
      <w:pPr>
        <w:pStyle w:val="Heading4"/>
        <w:numPr>
          <w:ilvl w:val="2"/>
          <w:numId w:val="4"/>
        </w:numPr>
      </w:pPr>
      <w:r>
        <w:t>Hintergrund</w:t>
      </w:r>
    </w:p>
    <w:p w14:paraId="78EED01F" w14:textId="04D580E9" w:rsidR="007F571D" w:rsidRDefault="004F2446" w:rsidP="00AD1D14">
      <w:pPr>
        <w:pStyle w:val="02Flietext"/>
      </w:pPr>
      <w:r>
        <w:rPr>
          <w:noProof/>
        </w:rPr>
        <mc:AlternateContent>
          <mc:Choice Requires="wps">
            <w:drawing>
              <wp:anchor distT="0" distB="0" distL="114300" distR="114300" simplePos="0" relativeHeight="251669504" behindDoc="0" locked="0" layoutInCell="1" allowOverlap="1" wp14:anchorId="2B9CD99F" wp14:editId="756086B0">
                <wp:simplePos x="0" y="0"/>
                <wp:positionH relativeFrom="column">
                  <wp:posOffset>709295</wp:posOffset>
                </wp:positionH>
                <wp:positionV relativeFrom="paragraph">
                  <wp:posOffset>3407410</wp:posOffset>
                </wp:positionV>
                <wp:extent cx="433387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wps:spPr>
                      <wps:txbx>
                        <w:txbxContent>
                          <w:p w14:paraId="09B69EFB" w14:textId="4188FD82" w:rsidR="004F2446" w:rsidRPr="00A7493F" w:rsidRDefault="004F2446" w:rsidP="004F2446">
                            <w:pPr>
                              <w:pStyle w:val="Caption"/>
                              <w:rPr>
                                <w:rFonts w:ascii="Arial" w:hAnsi="Arial"/>
                                <w:noProof/>
                                <w:color w:val="000000"/>
                                <w:sz w:val="24"/>
                                <w:szCs w:val="24"/>
                              </w:rPr>
                            </w:pPr>
                            <w:bookmarkStart w:id="72" w:name="_Ref105657883"/>
                            <w:bookmarkStart w:id="73" w:name="_Toc105777924"/>
                            <w:r>
                              <w:t xml:space="preserve">Abbildung </w:t>
                            </w:r>
                            <w:fldSimple w:instr=" SEQ Abbildung \* ARABIC ">
                              <w:r w:rsidR="00E86A7A">
                                <w:rPr>
                                  <w:noProof/>
                                </w:rPr>
                                <w:t>14</w:t>
                              </w:r>
                            </w:fldSimple>
                            <w:bookmarkEnd w:id="72"/>
                            <w:r w:rsidR="003A2019">
                              <w:t>: Visualisierung von Streckenverläufe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9CD99F" id="Text Box 18" o:spid="_x0000_s1028" type="#_x0000_t202" style="position:absolute;left:0;text-align:left;margin-left:55.85pt;margin-top:268.3pt;width:341.2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Px6GwIAAD8EAAAOAAAAZHJzL2Uyb0RvYy54bWysU01v2zAMvQ/YfxB0X5yPtSu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" stroked="f">
                <v:textbox style="mso-fit-shape-to-text:t" inset="0,0,0,0">
                  <w:txbxContent>
                    <w:p w14:paraId="09B69EFB" w14:textId="4188FD82" w:rsidR="004F2446" w:rsidRPr="00A7493F" w:rsidRDefault="004F2446" w:rsidP="004F2446">
                      <w:pPr>
                        <w:pStyle w:val="Caption"/>
                        <w:rPr>
                          <w:rFonts w:ascii="Arial" w:hAnsi="Arial"/>
                          <w:noProof/>
                          <w:color w:val="000000"/>
                          <w:sz w:val="24"/>
                          <w:szCs w:val="24"/>
                        </w:rPr>
                      </w:pPr>
                      <w:bookmarkStart w:id="74" w:name="_Ref105657883"/>
                      <w:bookmarkStart w:id="75" w:name="_Toc105777924"/>
                      <w:r>
                        <w:t xml:space="preserve">Abbildung </w:t>
                      </w:r>
                      <w:fldSimple w:instr=" SEQ Abbildung \* ARABIC ">
                        <w:r w:rsidR="00E86A7A">
                          <w:rPr>
                            <w:noProof/>
                          </w:rPr>
                          <w:t>14</w:t>
                        </w:r>
                      </w:fldSimple>
                      <w:bookmarkEnd w:id="74"/>
                      <w:r w:rsidR="003A2019">
                        <w:t>: Visualisierung von Streckenverläufen</w:t>
                      </w:r>
                      <w:bookmarkEnd w:id="75"/>
                    </w:p>
                  </w:txbxContent>
                </v:textbox>
                <w10:wrap type="topAndBottom"/>
              </v:shape>
            </w:pict>
          </mc:Fallback>
        </mc:AlternateContent>
      </w:r>
      <w:r w:rsidR="00DC2A9D" w:rsidRPr="00DC2A9D">
        <w:rPr>
          <w:noProof/>
        </w:rPr>
        <w:drawing>
          <wp:anchor distT="0" distB="0" distL="114300" distR="114300" simplePos="0" relativeHeight="251660288" behindDoc="0" locked="0" layoutInCell="1" allowOverlap="1" wp14:anchorId="4D78C57F" wp14:editId="1313ED70">
            <wp:simplePos x="0" y="0"/>
            <wp:positionH relativeFrom="column">
              <wp:posOffset>709295</wp:posOffset>
            </wp:positionH>
            <wp:positionV relativeFrom="paragraph">
              <wp:posOffset>1950085</wp:posOffset>
            </wp:positionV>
            <wp:extent cx="4334480" cy="1400370"/>
            <wp:effectExtent l="0" t="0" r="9525" b="9525"/>
            <wp:wrapTopAndBottom/>
            <wp:docPr id="7" name="Picture 7" descr="A picture containing hanger, lawn m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hanger, lawn mow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4334480" cy="1400370"/>
                    </a:xfrm>
                    <a:prstGeom prst="rect">
                      <a:avLst/>
                    </a:prstGeom>
                  </pic:spPr>
                </pic:pic>
              </a:graphicData>
            </a:graphic>
          </wp:anchor>
        </w:drawing>
      </w:r>
      <w:r w:rsidR="00AD1D14">
        <w:t xml:space="preserve">Das Ziel dieser </w:t>
      </w:r>
      <w:r w:rsidR="00C272CA">
        <w:t>Visualisierung</w:t>
      </w:r>
      <w:r w:rsidR="00AD1D14">
        <w:t xml:space="preserve"> ist es einen </w:t>
      </w:r>
      <w:r w:rsidR="00C272CA">
        <w:t>schnell verständlichen</w:t>
      </w:r>
      <w:r w:rsidR="00AD1D14">
        <w:t xml:space="preserve"> Überblick über vergangene Trainings zu ermöglichen. Die Trainings sollen auf den ersten Blick zu </w:t>
      </w:r>
      <w:r w:rsidR="00C272CA">
        <w:t>erkennen</w:t>
      </w:r>
      <w:r w:rsidR="00AD1D14">
        <w:t xml:space="preserve"> sein</w:t>
      </w:r>
      <w:r w:rsidR="00C272CA">
        <w:t>, oberflächliche Infos über die Trainings kommunizieren und</w:t>
      </w:r>
      <w:r w:rsidR="00AD1D14">
        <w:t xml:space="preserve"> somit eine Einschätzung des Trainings-Fortschritts ermöglichen. </w:t>
      </w:r>
      <w:r w:rsidR="00C272CA">
        <w:t xml:space="preserve">Dazu werden Informationen über Position, Distanz und </w:t>
      </w:r>
      <w:r w:rsidR="007F571D">
        <w:t>Datum des Trainings visualisiert. Die Positionsinformationen werden genutzt, um</w:t>
      </w:r>
      <w:r w:rsidR="003A2019">
        <w:t xml:space="preserve">, wie in </w:t>
      </w:r>
      <w:r w:rsidR="003A2019">
        <w:fldChar w:fldCharType="begin"/>
      </w:r>
      <w:r w:rsidR="003A2019">
        <w:instrText xml:space="preserve"> REF _Ref105657883 \h </w:instrText>
      </w:r>
      <w:r w:rsidR="003A2019">
        <w:fldChar w:fldCharType="separate"/>
      </w:r>
      <w:r w:rsidR="00E86A7A">
        <w:t xml:space="preserve">Abbildung </w:t>
      </w:r>
      <w:r w:rsidR="00E86A7A">
        <w:rPr>
          <w:noProof/>
        </w:rPr>
        <w:t>14</w:t>
      </w:r>
      <w:r w:rsidR="003A2019">
        <w:fldChar w:fldCharType="end"/>
      </w:r>
      <w:r w:rsidR="003A2019">
        <w:t xml:space="preserve"> zu sehen,</w:t>
      </w:r>
      <w:r w:rsidR="007F571D">
        <w:t xml:space="preserve"> </w:t>
      </w:r>
      <w:r w:rsidR="003A2019">
        <w:t xml:space="preserve">für </w:t>
      </w:r>
      <w:r w:rsidR="007F571D">
        <w:t>jede</w:t>
      </w:r>
      <w:r w:rsidR="003A2019">
        <w:t>s</w:t>
      </w:r>
      <w:r w:rsidR="007F571D">
        <w:t xml:space="preserve"> Training ein kleines Bild de</w:t>
      </w:r>
      <w:r w:rsidR="00DC2A9D">
        <w:t>s</w:t>
      </w:r>
      <w:r w:rsidR="007F571D">
        <w:t xml:space="preserve"> </w:t>
      </w:r>
      <w:r w:rsidR="00DC2A9D">
        <w:t xml:space="preserve">Streckenverlaufs </w:t>
      </w:r>
      <w:r w:rsidR="007F571D">
        <w:t xml:space="preserve">zu visualisieren. </w:t>
      </w:r>
    </w:p>
    <w:p w14:paraId="6C65D691" w14:textId="5804BC22" w:rsidR="00AD1D14" w:rsidRDefault="007F571D" w:rsidP="00AD1D14">
      <w:pPr>
        <w:pStyle w:val="02Flietext"/>
      </w:pPr>
      <w:r>
        <w:t>So kann anhand de</w:t>
      </w:r>
      <w:r w:rsidR="00FA59F7">
        <w:t>s</w:t>
      </w:r>
      <w:r>
        <w:t xml:space="preserve"> </w:t>
      </w:r>
      <w:r w:rsidR="00FA59F7">
        <w:t xml:space="preserve">Streckenverlaufs </w:t>
      </w:r>
      <w:r>
        <w:t xml:space="preserve">ein Training schnell zugeordnet werden. Beispielsweise können tägliche Läufe zur Arbeit anhand </w:t>
      </w:r>
      <w:r w:rsidR="00FA59F7">
        <w:t>des sich</w:t>
      </w:r>
      <w:r>
        <w:t xml:space="preserve"> oft wiederholenden, bekannten </w:t>
      </w:r>
      <w:r w:rsidR="00FA59F7">
        <w:t>Verlaufs</w:t>
      </w:r>
      <w:r>
        <w:t xml:space="preserve"> erkannt werden. Aber auch große Ereignisse wie ein Marathonlauf können an </w:t>
      </w:r>
      <w:r w:rsidR="006E7908">
        <w:t xml:space="preserve">Ihrer markanten Streckenverläufen </w:t>
      </w:r>
      <w:r w:rsidR="00FA59F7">
        <w:t>identifiziert</w:t>
      </w:r>
      <w:r w:rsidR="006E7908">
        <w:t xml:space="preserve"> werden.</w:t>
      </w:r>
      <w:r w:rsidR="00DC2A9D">
        <w:t xml:space="preserve"> Zusätzlich zur reinen Visualisierung des Streckenverlaufs wird dieser je nach zurückgelegter Distanz eingefärbt. Dazu wird ein</w:t>
      </w:r>
      <w:r w:rsidR="00051B06">
        <w:t>e</w:t>
      </w:r>
      <w:r w:rsidR="00DC2A9D">
        <w:t xml:space="preserve"> Farblegende bereitgestellt, welche es erlaub</w:t>
      </w:r>
      <w:r w:rsidR="00FA59F7">
        <w:t xml:space="preserve">en </w:t>
      </w:r>
      <w:r w:rsidR="00051B06">
        <w:t>soll,</w:t>
      </w:r>
      <w:r w:rsidR="00DC2A9D">
        <w:t xml:space="preserve"> die zurückgelegte Distanz jedes Trainings auf einen Blick direkt einzuschätzen. </w:t>
      </w:r>
      <w:r w:rsidR="00FA59F7">
        <w:t xml:space="preserve">Außerdem werden </w:t>
      </w:r>
      <w:r w:rsidR="00051B06">
        <w:t xml:space="preserve">mit der </w:t>
      </w:r>
      <w:r w:rsidR="00FA59F7">
        <w:t xml:space="preserve">Information des Datums </w:t>
      </w:r>
      <w:r w:rsidR="00051B06">
        <w:t xml:space="preserve">die Nutzer </w:t>
      </w:r>
      <w:r w:rsidR="00FA59F7">
        <w:t>informiert, wann das Training stattgefunden hat.</w:t>
      </w:r>
      <w:r w:rsidR="009134B5">
        <w:t xml:space="preserve"> </w:t>
      </w:r>
      <w:r w:rsidR="00AD1D14">
        <w:t xml:space="preserve">Ein möglicher Use-Case dieser Visualisierung ist ein Monats- oder Jahresrückblick. </w:t>
      </w:r>
      <w:r w:rsidR="00051B06">
        <w:t xml:space="preserve">Ein Nutzer lädt </w:t>
      </w:r>
      <w:r w:rsidR="00C272CA">
        <w:t xml:space="preserve">die über Wochen, Monate oder Jahre gesammelten Daten, </w:t>
      </w:r>
      <w:r w:rsidR="00051B06">
        <w:t xml:space="preserve">visualisiert </w:t>
      </w:r>
      <w:r w:rsidR="00C272CA">
        <w:t xml:space="preserve">diese und </w:t>
      </w:r>
      <w:r w:rsidR="00051B06">
        <w:t xml:space="preserve">erkennt </w:t>
      </w:r>
      <w:r w:rsidR="00C272CA">
        <w:t xml:space="preserve">direkt Trends und Muster. </w:t>
      </w:r>
      <w:r w:rsidR="00FA59F7">
        <w:t xml:space="preserve">So kann beispielsweise erkannt werden, dass die zurückgelegte Distanz über das Jahr hinweg immer weiter gestiegen ist. Oder, dass nach </w:t>
      </w:r>
      <w:r w:rsidR="00DA74B8">
        <w:t>Erreichen</w:t>
      </w:r>
      <w:r w:rsidR="00FA59F7">
        <w:t xml:space="preserve"> eines Ziels, beispielsweise nach Laufen eines Marathons, weniger trainiert wurde.</w:t>
      </w:r>
    </w:p>
    <w:p w14:paraId="04B75934" w14:textId="631DF757" w:rsidR="00C272CA" w:rsidRDefault="00C272CA" w:rsidP="00C272CA">
      <w:pPr>
        <w:pStyle w:val="Heading4"/>
        <w:numPr>
          <w:ilvl w:val="2"/>
          <w:numId w:val="4"/>
        </w:numPr>
      </w:pPr>
      <w:r>
        <w:lastRenderedPageBreak/>
        <w:t>Funktionsweise</w:t>
      </w:r>
    </w:p>
    <w:p w14:paraId="0FA5FD22" w14:textId="7DA1E214" w:rsidR="00C219AF" w:rsidRDefault="005074FD" w:rsidP="00C57780">
      <w:pPr>
        <w:pStyle w:val="02Flietext"/>
      </w:pPr>
      <w:r>
        <w:t>Vor Darstellung der Visualisierung müssen die notwendigen Daten geladen werden. Da die Visualisierung mehrere Trainings visualisiert wird ein Unterordner angelegt, welcher alle zu nutzenden FIT-Dateien enthält.</w:t>
      </w:r>
      <w:r w:rsidR="009D7403">
        <w:t xml:space="preserve"> Aus jeder geladenen FIT-Datei werden die Positionsdaten, die Distanz und das Datum des Trainings ausgelesen. </w:t>
      </w:r>
      <w:r w:rsidR="002A048B">
        <w:t xml:space="preserve">Diese müssen in allen FIT-Dateien enthalten sein. </w:t>
      </w:r>
      <w:r w:rsidR="00B1709C">
        <w:t xml:space="preserve">Für jedes Training wird dann der Streckenverlauf visualisiert und abhängig von der Distanz eingefärbt. Dabei werden die Trainings nach Datum </w:t>
      </w:r>
      <w:r w:rsidR="006C189D">
        <w:t xml:space="preserve">sortiert, </w:t>
      </w:r>
      <w:r w:rsidR="00B1709C">
        <w:t xml:space="preserve">visualisiert und beschriftet. Das älteste Training befindet sich oben links, das neueste unten rechts. </w:t>
      </w:r>
    </w:p>
    <w:p w14:paraId="153FDB1D" w14:textId="47512CB5" w:rsidR="003009B2" w:rsidRDefault="00C4305D" w:rsidP="00C57780">
      <w:pPr>
        <w:pStyle w:val="02Flietext"/>
      </w:pPr>
      <w:r>
        <w:t>Die</w:t>
      </w:r>
      <w:r w:rsidR="00C219AF">
        <w:t xml:space="preserve"> Visualisierung erlaubt eine Reihe an Individualisierungen.</w:t>
      </w:r>
      <w:r w:rsidR="00EB5824">
        <w:t xml:space="preserve"> Sowohl die Hintergrundfarbe, Beschriftungsfarbe als auch der Farbverlauf können über Farbwähler angepasst werden. Implementiert ist </w:t>
      </w:r>
      <w:r w:rsidR="00772B78">
        <w:t>die Farbauswahl</w:t>
      </w:r>
      <w:r w:rsidR="00EB5824">
        <w:t xml:space="preserve"> mit </w:t>
      </w:r>
      <w:proofErr w:type="spellStart"/>
      <w:r w:rsidR="00EB5824">
        <w:t>Jupyter</w:t>
      </w:r>
      <w:proofErr w:type="spellEnd"/>
      <w:r w:rsidR="00EB5824">
        <w:t xml:space="preserve"> Widgets, welche je nach Browser unterschiedlich</w:t>
      </w:r>
      <w:r w:rsidR="00772B78">
        <w:t xml:space="preserve"> aussieht.</w:t>
      </w:r>
    </w:p>
    <w:p w14:paraId="01194CD9" w14:textId="77777777" w:rsidR="003009B2" w:rsidRDefault="003009B2" w:rsidP="003009B2">
      <w:pPr>
        <w:pStyle w:val="02Flietext"/>
        <w:keepNext/>
      </w:pPr>
      <w:r w:rsidRPr="003009B2">
        <w:rPr>
          <w:noProof/>
        </w:rPr>
        <w:drawing>
          <wp:inline distT="0" distB="0" distL="0" distR="0" wp14:anchorId="3545DA19" wp14:editId="60903398">
            <wp:extent cx="5759450" cy="2445385"/>
            <wp:effectExtent l="0" t="0" r="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2"/>
                    <a:stretch>
                      <a:fillRect/>
                    </a:stretch>
                  </pic:blipFill>
                  <pic:spPr>
                    <a:xfrm>
                      <a:off x="0" y="0"/>
                      <a:ext cx="5759450" cy="2445385"/>
                    </a:xfrm>
                    <a:prstGeom prst="rect">
                      <a:avLst/>
                    </a:prstGeom>
                  </pic:spPr>
                </pic:pic>
              </a:graphicData>
            </a:graphic>
          </wp:inline>
        </w:drawing>
      </w:r>
    </w:p>
    <w:p w14:paraId="102CEAA8" w14:textId="72B3DE84" w:rsidR="003009B2" w:rsidRDefault="003009B2" w:rsidP="003009B2">
      <w:pPr>
        <w:pStyle w:val="Caption"/>
      </w:pPr>
      <w:bookmarkStart w:id="76" w:name="_Ref105775446"/>
      <w:bookmarkStart w:id="77" w:name="_Toc105777925"/>
      <w:r>
        <w:t xml:space="preserve">Abbildung </w:t>
      </w:r>
      <w:fldSimple w:instr=" SEQ Abbildung \* ARABIC ">
        <w:r w:rsidR="00E86A7A">
          <w:rPr>
            <w:noProof/>
          </w:rPr>
          <w:t>15</w:t>
        </w:r>
      </w:fldSimple>
      <w:bookmarkEnd w:id="76"/>
      <w:r>
        <w:t xml:space="preserve">: </w:t>
      </w:r>
      <w:r w:rsidRPr="003009B2">
        <w:t>Farbwähler in Chromium- und Firefox-Browser</w:t>
      </w:r>
      <w:bookmarkEnd w:id="77"/>
    </w:p>
    <w:p w14:paraId="04E87EF8" w14:textId="04D1DEB7" w:rsidR="00567BDB" w:rsidRDefault="00DB314A" w:rsidP="00C57780">
      <w:pPr>
        <w:pStyle w:val="02Flietext"/>
      </w:pPr>
      <w:r w:rsidRPr="0039455B">
        <w:t>I</w:t>
      </w:r>
      <w:r w:rsidR="00772B78" w:rsidRPr="0039455B">
        <w:t xml:space="preserve">n </w:t>
      </w:r>
      <w:r w:rsidR="0039455B">
        <w:rPr>
          <w:lang w:val="en-US"/>
        </w:rPr>
        <w:fldChar w:fldCharType="begin"/>
      </w:r>
      <w:r w:rsidR="0039455B" w:rsidRPr="0039455B">
        <w:instrText xml:space="preserve"> REF _Ref105775446 \h </w:instrText>
      </w:r>
      <w:r w:rsidR="0039455B">
        <w:rPr>
          <w:lang w:val="en-US"/>
        </w:rPr>
      </w:r>
      <w:r w:rsidR="0039455B">
        <w:rPr>
          <w:lang w:val="en-US"/>
        </w:rPr>
        <w:fldChar w:fldCharType="separate"/>
      </w:r>
      <w:r w:rsidR="00E86A7A">
        <w:t xml:space="preserve">Abbildung </w:t>
      </w:r>
      <w:r w:rsidR="00E86A7A">
        <w:rPr>
          <w:noProof/>
        </w:rPr>
        <w:t>15</w:t>
      </w:r>
      <w:r w:rsidR="0039455B">
        <w:rPr>
          <w:lang w:val="en-US"/>
        </w:rPr>
        <w:fldChar w:fldCharType="end"/>
      </w:r>
      <w:r w:rsidR="0039455B" w:rsidRPr="0039455B">
        <w:t xml:space="preserve"> </w:t>
      </w:r>
      <w:r w:rsidR="00772B78">
        <w:t xml:space="preserve">ist links die Farbauswahl in auf Chromium basierenden Browsern zu sehen und </w:t>
      </w:r>
      <w:r w:rsidR="00343833">
        <w:t>rechts</w:t>
      </w:r>
      <w:r w:rsidR="00772B78">
        <w:t xml:space="preserve"> </w:t>
      </w:r>
      <w:r w:rsidR="00B72FDB">
        <w:t xml:space="preserve">die Farbauswahl in Firefox. Für von </w:t>
      </w:r>
      <w:proofErr w:type="spellStart"/>
      <w:r w:rsidR="00B72FDB">
        <w:t>Jupyter</w:t>
      </w:r>
      <w:proofErr w:type="spellEnd"/>
      <w:r w:rsidR="003009B2">
        <w:t>-</w:t>
      </w:r>
      <w:r w:rsidR="00B72FDB">
        <w:t>Widgets nicht unterstützte</w:t>
      </w:r>
      <w:r w:rsidR="0014541D">
        <w:t xml:space="preserve">, beispielsweise </w:t>
      </w:r>
      <w:r w:rsidR="00B72FDB">
        <w:t>ältere Browser ist es außerdem möglich die Farben manuell über Hex-Werte zu definieren.</w:t>
      </w:r>
      <w:r w:rsidR="006B0011">
        <w:t xml:space="preserve"> </w:t>
      </w:r>
    </w:p>
    <w:p w14:paraId="54D80F9F" w14:textId="77777777" w:rsidR="000E3815" w:rsidRDefault="000E3815" w:rsidP="000E3815">
      <w:pPr>
        <w:pStyle w:val="02Flietext"/>
        <w:keepNext/>
        <w:jc w:val="center"/>
      </w:pPr>
      <w:r w:rsidRPr="000E3815">
        <w:rPr>
          <w:noProof/>
        </w:rPr>
        <w:lastRenderedPageBreak/>
        <mc:AlternateContent>
          <mc:Choice Requires="wpg">
            <w:drawing>
              <wp:inline distT="0" distB="0" distL="0" distR="0" wp14:anchorId="29A06C41" wp14:editId="636B9EF5">
                <wp:extent cx="4930219" cy="4430241"/>
                <wp:effectExtent l="0" t="0" r="3810" b="8890"/>
                <wp:docPr id="26" name="Group 4"/>
                <wp:cNvGraphicFramePr/>
                <a:graphic xmlns:a="http://schemas.openxmlformats.org/drawingml/2006/main">
                  <a:graphicData uri="http://schemas.microsoft.com/office/word/2010/wordprocessingGroup">
                    <wpg:wgp>
                      <wpg:cNvGrpSpPr/>
                      <wpg:grpSpPr>
                        <a:xfrm>
                          <a:off x="0" y="0"/>
                          <a:ext cx="4930219" cy="4430241"/>
                          <a:chOff x="0" y="0"/>
                          <a:chExt cx="5986184" cy="5379193"/>
                        </a:xfrm>
                      </wpg:grpSpPr>
                      <wpg:grpSp>
                        <wpg:cNvPr id="27" name="Group 27"/>
                        <wpg:cNvGrpSpPr/>
                        <wpg:grpSpPr>
                          <a:xfrm>
                            <a:off x="0" y="2"/>
                            <a:ext cx="5986184" cy="5379191"/>
                            <a:chOff x="0" y="2"/>
                            <a:chExt cx="5986184" cy="5379191"/>
                          </a:xfrm>
                        </wpg:grpSpPr>
                        <pic:pic xmlns:pic="http://schemas.openxmlformats.org/drawingml/2006/picture">
                          <pic:nvPicPr>
                            <pic:cNvPr id="28"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2993093" y="2"/>
                              <a:ext cx="2993091" cy="26895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2993093" y="2689597"/>
                              <a:ext cx="2993091" cy="268959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6" name="Picture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2689596"/>
                              <a:ext cx="2993093" cy="2689597"/>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37"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2" y="0"/>
                            <a:ext cx="2993091" cy="26895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69D1E87" id="Group 4" o:spid="_x0000_s1026" style="width:388.2pt;height:348.85pt;mso-position-horizontal-relative:char;mso-position-vertical-relative:line" coordsize="59861,537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">
                <v:group id="Group 27" o:spid="_x0000_s1027" style="position:absolute;width:59861;height:53791" coordorigin="" coordsize="59861,537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8" type="#_x0000_t75" style="position:absolute;left:29930;width:29931;height:26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">
                    <v:imagedata r:id="rId38" o:title=""/>
                  </v:shape>
                  <v:shape id="Picture 35" o:spid="_x0000_s1029" type="#_x0000_t75" style="position:absolute;left:29930;top:26895;width:29931;height:26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">
                    <v:imagedata r:id="rId39" o:title=""/>
                  </v:shape>
                  <v:shape id="Picture 36" o:spid="_x0000_s1030" type="#_x0000_t75" style="position:absolute;top:26895;width:29930;height:26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">
                    <v:imagedata r:id="rId40" o:title=""/>
                  </v:shape>
                </v:group>
                <v:shape id="Picture 37" o:spid="_x0000_s1031" type="#_x0000_t75" style="position:absolute;width:29930;height:268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">
                  <v:imagedata r:id="rId41" o:title=""/>
                </v:shape>
                <w10:anchorlock/>
              </v:group>
            </w:pict>
          </mc:Fallback>
        </mc:AlternateContent>
      </w:r>
    </w:p>
    <w:p w14:paraId="2024CA42" w14:textId="46BE6AF8" w:rsidR="00567BDB" w:rsidRDefault="000E3815" w:rsidP="000E3815">
      <w:pPr>
        <w:pStyle w:val="Caption"/>
      </w:pPr>
      <w:bookmarkStart w:id="78" w:name="_Ref105775478"/>
      <w:bookmarkStart w:id="79" w:name="_Toc105777926"/>
      <w:r>
        <w:t xml:space="preserve">Abbildung </w:t>
      </w:r>
      <w:fldSimple w:instr=" SEQ Abbildung \* ARABIC ">
        <w:r w:rsidR="00E86A7A">
          <w:rPr>
            <w:noProof/>
          </w:rPr>
          <w:t>16</w:t>
        </w:r>
      </w:fldSimple>
      <w:bookmarkEnd w:id="78"/>
      <w:r>
        <w:t xml:space="preserve">: </w:t>
      </w:r>
      <w:r w:rsidR="00881F31">
        <w:t>M</w:t>
      </w:r>
      <w:r w:rsidRPr="000E3815">
        <w:t>ögliche Individualisierungen von Visualisierung 1</w:t>
      </w:r>
      <w:bookmarkEnd w:id="79"/>
    </w:p>
    <w:p w14:paraId="7B960067" w14:textId="52CD6815" w:rsidR="00772B78" w:rsidRDefault="001B2B3B" w:rsidP="00C57780">
      <w:pPr>
        <w:pStyle w:val="02Flietext"/>
      </w:pPr>
      <w:r>
        <w:t xml:space="preserve">In </w:t>
      </w:r>
      <w:r>
        <w:fldChar w:fldCharType="begin"/>
      </w:r>
      <w:r>
        <w:instrText xml:space="preserve"> REF _Ref105775478 \h </w:instrText>
      </w:r>
      <w:r>
        <w:fldChar w:fldCharType="separate"/>
      </w:r>
      <w:r w:rsidR="00E86A7A">
        <w:t xml:space="preserve">Abbildung </w:t>
      </w:r>
      <w:r w:rsidR="00E86A7A">
        <w:rPr>
          <w:noProof/>
        </w:rPr>
        <w:t>16</w:t>
      </w:r>
      <w:r>
        <w:fldChar w:fldCharType="end"/>
      </w:r>
      <w:r>
        <w:t xml:space="preserve"> </w:t>
      </w:r>
      <w:r w:rsidR="00C03FC1">
        <w:t>sind</w:t>
      </w:r>
      <w:r w:rsidR="006F0CA0">
        <w:t xml:space="preserve"> eine Auswahl an möglichen Individualisierungen zu sehen.</w:t>
      </w:r>
      <w:r w:rsidR="00C03FC1">
        <w:t xml:space="preserve"> Bei der Individualisierung der Visualisierung ist es empfehlenswert</w:t>
      </w:r>
      <w:r w:rsidR="009D7C7B">
        <w:t xml:space="preserve"> die Hintergrundfarbe so zu wählen, dass sie einen möglichst großen Kontrast zu den Farbverlaufs- und der Beschriftungsfarbe hat. Sonst </w:t>
      </w:r>
      <w:r w:rsidR="00A308A0">
        <w:t>sind</w:t>
      </w:r>
      <w:r w:rsidR="009D7C7B">
        <w:t xml:space="preserve"> Streckenverläufe oder die Datumsbeschriftung nur schwer zu lesen. Bei der Wahl der Farben für den Farbverlauf sollte beachtet werden, dass </w:t>
      </w:r>
      <w:r w:rsidR="00A308A0">
        <w:t xml:space="preserve">die </w:t>
      </w:r>
      <w:r w:rsidR="009D7C7B">
        <w:t xml:space="preserve">Anfangs- und End-Farbe möglichst unterschiedlich </w:t>
      </w:r>
      <w:r w:rsidR="00A308A0">
        <w:t>ist</w:t>
      </w:r>
      <w:r w:rsidR="009D7C7B">
        <w:t xml:space="preserve">. Auf einen Blick sollen zwei Strecken direkt </w:t>
      </w:r>
      <w:r w:rsidR="00A308A0">
        <w:t>verglichen</w:t>
      </w:r>
      <w:r w:rsidR="009D7C7B">
        <w:t xml:space="preserve"> werden können. Bei einem </w:t>
      </w:r>
      <w:r w:rsidR="00A308A0">
        <w:t>F</w:t>
      </w:r>
      <w:r w:rsidR="009D7C7B">
        <w:t xml:space="preserve">arbverlauf mit zwei sehr ähnlichen Farben ist das nicht möglich. Weiter ist empfehlenswert, für die End-Farbe des Farbverlaufes eine Farbe mit einem größeren Kontrast zum Hintergrund als der Kontrast zwischen Anfangs-Farbe und Hintergrund zu wählen. So stechen </w:t>
      </w:r>
      <w:r w:rsidR="00EF6778">
        <w:t>die langen Strecken besonders hervor.</w:t>
      </w:r>
    </w:p>
    <w:p w14:paraId="2C55ED72" w14:textId="489E195C" w:rsidR="00253E80" w:rsidRPr="006F0CA0" w:rsidRDefault="00253E80" w:rsidP="00253E80">
      <w:pPr>
        <w:pStyle w:val="Heading4"/>
        <w:numPr>
          <w:ilvl w:val="2"/>
          <w:numId w:val="4"/>
        </w:numPr>
      </w:pPr>
      <w:r>
        <w:lastRenderedPageBreak/>
        <w:t>Herausforderungen</w:t>
      </w:r>
    </w:p>
    <w:p w14:paraId="3AE0FE81" w14:textId="77777777" w:rsidR="003616C9" w:rsidRDefault="009E712A" w:rsidP="00C57780">
      <w:pPr>
        <w:pStyle w:val="02Flietext"/>
      </w:pPr>
      <w:r>
        <w:t>Eine Herausforderung bei der Implementierung dieser Visualisierung war die Anordnung der Trainings.</w:t>
      </w:r>
      <w:r w:rsidR="002F0F88">
        <w:t xml:space="preserve"> Es kann keine festgelegte Anordnung geben, da die Anzahl der zu visualisierenden Trainings variabel ist.</w:t>
      </w:r>
      <w:r w:rsidR="00866078">
        <w:t xml:space="preserve"> Die Trainings werden in einem Rechteck angeordnet. Anhand der Anzahl an Trainings muss vor der Visualisierung die Länge und Breite der Visualisierung ermittelt werden. Wie viele Trainings sind in einer Reihe und wie viele in einer Spalte? </w:t>
      </w:r>
    </w:p>
    <w:p w14:paraId="40608001" w14:textId="7BAB233C" w:rsidR="00866078" w:rsidRDefault="00866078" w:rsidP="00C57780">
      <w:pPr>
        <w:pStyle w:val="02Flietext"/>
      </w:pPr>
      <w:r>
        <w:t xml:space="preserve">Der implementierte Ansatz versucht die Trainings immer quadratisch anzuordnen. Die Länge und Breite </w:t>
      </w:r>
      <w:r w:rsidR="00004853">
        <w:t xml:space="preserve">der Visualisierung </w:t>
      </w:r>
      <w:r>
        <w:t>entspricht der aufgerundeten Wurzel der Anzahl an Trainings. Besonders gut sieht die V</w:t>
      </w:r>
      <w:r w:rsidR="00D22105">
        <w:t xml:space="preserve">isualisierung daher </w:t>
      </w:r>
      <w:r w:rsidR="003616C9">
        <w:t xml:space="preserve">aus, wenn die Anzahl an zu visualisierenden Trainings eine Quadratzahl ist. Sonst enthält die Visualisierung, wie in </w:t>
      </w:r>
      <w:r w:rsidR="003616C9">
        <w:fldChar w:fldCharType="begin"/>
      </w:r>
      <w:r w:rsidR="003616C9">
        <w:instrText xml:space="preserve"> REF _Ref105676552 \h </w:instrText>
      </w:r>
      <w:r w:rsidR="003616C9">
        <w:fldChar w:fldCharType="separate"/>
      </w:r>
      <w:r w:rsidR="00E86A7A">
        <w:t xml:space="preserve">Abbildung </w:t>
      </w:r>
      <w:r w:rsidR="00E86A7A">
        <w:rPr>
          <w:noProof/>
        </w:rPr>
        <w:t>17</w:t>
      </w:r>
      <w:r w:rsidR="003616C9">
        <w:fldChar w:fldCharType="end"/>
      </w:r>
      <w:r w:rsidR="003616C9">
        <w:t xml:space="preserve"> zu sehen, eine freie Fläche. </w:t>
      </w:r>
    </w:p>
    <w:p w14:paraId="7181476C" w14:textId="77777777" w:rsidR="00E30936" w:rsidRDefault="00E30936" w:rsidP="00E30936">
      <w:pPr>
        <w:pStyle w:val="02Flietext"/>
        <w:keepNext/>
        <w:jc w:val="center"/>
      </w:pPr>
      <w:r>
        <w:rPr>
          <w:noProof/>
        </w:rPr>
        <w:drawing>
          <wp:inline distT="0" distB="0" distL="0" distR="0" wp14:anchorId="0AC68461" wp14:editId="57C424FB">
            <wp:extent cx="4200525" cy="3771210"/>
            <wp:effectExtent l="0" t="0" r="0" b="127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18429" cy="3787284"/>
                    </a:xfrm>
                    <a:prstGeom prst="rect">
                      <a:avLst/>
                    </a:prstGeom>
                    <a:noFill/>
                    <a:ln>
                      <a:noFill/>
                    </a:ln>
                  </pic:spPr>
                </pic:pic>
              </a:graphicData>
            </a:graphic>
          </wp:inline>
        </w:drawing>
      </w:r>
    </w:p>
    <w:p w14:paraId="619A3857" w14:textId="43F5974E" w:rsidR="00E30936" w:rsidRDefault="00E30936" w:rsidP="00E30936">
      <w:pPr>
        <w:pStyle w:val="Caption"/>
      </w:pPr>
      <w:bookmarkStart w:id="80" w:name="_Ref105676552"/>
      <w:bookmarkStart w:id="81" w:name="_Toc105777927"/>
      <w:r>
        <w:t xml:space="preserve">Abbildung </w:t>
      </w:r>
      <w:fldSimple w:instr=" SEQ Abbildung \* ARABIC ">
        <w:r w:rsidR="00E86A7A">
          <w:rPr>
            <w:noProof/>
          </w:rPr>
          <w:t>17</w:t>
        </w:r>
      </w:fldSimple>
      <w:bookmarkEnd w:id="80"/>
      <w:r>
        <w:t>: Visualisierung 1 mit sieben Trainings</w:t>
      </w:r>
      <w:bookmarkEnd w:id="81"/>
    </w:p>
    <w:p w14:paraId="39D77827" w14:textId="77777777" w:rsidR="00DF3151" w:rsidRDefault="00DF3151" w:rsidP="003616C9">
      <w:pPr>
        <w:pStyle w:val="02Flietext"/>
      </w:pPr>
    </w:p>
    <w:p w14:paraId="1507ECFF" w14:textId="2DC3566E" w:rsidR="003616C9" w:rsidRPr="003616C9" w:rsidRDefault="003616C9" w:rsidP="003616C9">
      <w:pPr>
        <w:pStyle w:val="02Flietext"/>
      </w:pPr>
      <w:r>
        <w:lastRenderedPageBreak/>
        <w:t xml:space="preserve">Ein alternativer Ansatz wäre gewesen, anhand der Trainingsanzahl verschiedene mögliche Anordnungen zu generieren und den Nutzer eine Anordnung wählen zu lassen. Es könnte auch eine automatische Wahl getroffen werden, welche die Anordnung mit der geringsten freien Fläche wählt. Im Rahmen dieses Prototyps wurde jedoch die </w:t>
      </w:r>
      <w:r w:rsidR="00CD6F5D">
        <w:t>Anordnung in einem Quadrat gewählt</w:t>
      </w:r>
      <w:r w:rsidR="00CD1174">
        <w:t>, da sie schnell ein zufriedenstellendes Ergebnis liefert.</w:t>
      </w:r>
    </w:p>
    <w:p w14:paraId="5913B41B" w14:textId="3C973E4C" w:rsidR="00C272CA" w:rsidRDefault="003A63E2" w:rsidP="00C272CA">
      <w:pPr>
        <w:pStyle w:val="Heading4"/>
        <w:numPr>
          <w:ilvl w:val="2"/>
          <w:numId w:val="4"/>
        </w:numPr>
      </w:pPr>
      <w:r>
        <w:t>Bewertung</w:t>
      </w:r>
    </w:p>
    <w:p w14:paraId="73FDBE2F" w14:textId="77777777" w:rsidR="00EF2C35" w:rsidRDefault="00C57780" w:rsidP="00EF2C35">
      <w:pPr>
        <w:pStyle w:val="02Flietext"/>
        <w:keepNext/>
      </w:pPr>
      <w:r>
        <w:rPr>
          <w:noProof/>
        </w:rPr>
        <w:drawing>
          <wp:inline distT="0" distB="0" distL="0" distR="0" wp14:anchorId="1EF3BA45" wp14:editId="710B8C9B">
            <wp:extent cx="5759450" cy="5170805"/>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9450" cy="5170805"/>
                    </a:xfrm>
                    <a:prstGeom prst="rect">
                      <a:avLst/>
                    </a:prstGeom>
                    <a:noFill/>
                    <a:ln>
                      <a:noFill/>
                    </a:ln>
                  </pic:spPr>
                </pic:pic>
              </a:graphicData>
            </a:graphic>
          </wp:inline>
        </w:drawing>
      </w:r>
    </w:p>
    <w:p w14:paraId="6A4E5355" w14:textId="6A1CD8D5" w:rsidR="00FA59F7" w:rsidRDefault="00EF2C35" w:rsidP="00977C8C">
      <w:pPr>
        <w:pStyle w:val="Caption"/>
      </w:pPr>
      <w:bookmarkStart w:id="82" w:name="_Ref105676844"/>
      <w:bookmarkStart w:id="83" w:name="_Toc105777928"/>
      <w:r>
        <w:t xml:space="preserve">Abbildung </w:t>
      </w:r>
      <w:fldSimple w:instr=" SEQ Abbildung \* ARABIC ">
        <w:r w:rsidR="00E86A7A">
          <w:rPr>
            <w:noProof/>
          </w:rPr>
          <w:t>18</w:t>
        </w:r>
      </w:fldSimple>
      <w:bookmarkEnd w:id="82"/>
      <w:r>
        <w:t>: Beispiel von Visualisierung 1</w:t>
      </w:r>
      <w:bookmarkEnd w:id="83"/>
    </w:p>
    <w:p w14:paraId="7E464DBF" w14:textId="095C373B" w:rsidR="009A21D1" w:rsidRDefault="00004853" w:rsidP="00FA59F7">
      <w:pPr>
        <w:pStyle w:val="02Flietext"/>
      </w:pPr>
      <w:r>
        <w:lastRenderedPageBreak/>
        <w:t xml:space="preserve">In </w:t>
      </w:r>
      <w:r>
        <w:fldChar w:fldCharType="begin"/>
      </w:r>
      <w:r>
        <w:instrText xml:space="preserve"> REF _Ref105676844 \h </w:instrText>
      </w:r>
      <w:r>
        <w:fldChar w:fldCharType="separate"/>
      </w:r>
      <w:r w:rsidR="00E86A7A">
        <w:t xml:space="preserve">Abbildung </w:t>
      </w:r>
      <w:r w:rsidR="00E86A7A">
        <w:rPr>
          <w:noProof/>
        </w:rPr>
        <w:t>18</w:t>
      </w:r>
      <w:r>
        <w:fldChar w:fldCharType="end"/>
      </w:r>
      <w:r>
        <w:t xml:space="preserve"> ist ein Beispiel </w:t>
      </w:r>
      <w:r w:rsidR="00A65729">
        <w:t>einer</w:t>
      </w:r>
      <w:r>
        <w:t xml:space="preserve"> individualisierten Visualisierung</w:t>
      </w:r>
      <w:r w:rsidR="00A65729">
        <w:t xml:space="preserve"> mit neun Trainings</w:t>
      </w:r>
      <w:r>
        <w:t xml:space="preserve"> zu sehen. Anhand </w:t>
      </w:r>
      <w:proofErr w:type="spellStart"/>
      <w:r w:rsidR="00A65729">
        <w:t>Tufte’s</w:t>
      </w:r>
      <w:proofErr w:type="spellEnd"/>
      <w:r w:rsidR="00A65729">
        <w:t xml:space="preserve"> Prinzipien der </w:t>
      </w:r>
      <w:proofErr w:type="spellStart"/>
      <w:r w:rsidR="00A65729">
        <w:t>Graphical</w:t>
      </w:r>
      <w:proofErr w:type="spellEnd"/>
      <w:r w:rsidR="00A65729">
        <w:t xml:space="preserve"> Excellence und </w:t>
      </w:r>
      <w:proofErr w:type="spellStart"/>
      <w:r w:rsidR="00A65729">
        <w:t>Graphical</w:t>
      </w:r>
      <w:proofErr w:type="spellEnd"/>
      <w:r w:rsidR="00A65729">
        <w:t xml:space="preserve"> Integrity soll die Visualisierung nun bewertet werden.</w:t>
      </w:r>
    </w:p>
    <w:p w14:paraId="14D62315" w14:textId="746B9AAC" w:rsidR="0029025E" w:rsidRPr="0029025E" w:rsidRDefault="00760D76" w:rsidP="0029025E">
      <w:pPr>
        <w:pStyle w:val="02Flietext"/>
        <w:suppressAutoHyphens/>
      </w:pPr>
      <w:r>
        <w:t xml:space="preserve">Erfüllt die Visualisierung </w:t>
      </w:r>
      <w:proofErr w:type="spellStart"/>
      <w:r w:rsidR="0029025E" w:rsidRPr="0029025E">
        <w:t>Tufte’s</w:t>
      </w:r>
      <w:proofErr w:type="spellEnd"/>
      <w:r w:rsidR="0029025E" w:rsidRPr="0029025E">
        <w:t xml:space="preserve"> Prinzip</w:t>
      </w:r>
      <w:r>
        <w:t>ien</w:t>
      </w:r>
      <w:r w:rsidR="0029025E" w:rsidRPr="0029025E">
        <w:t xml:space="preserve"> der </w:t>
      </w:r>
      <w:proofErr w:type="spellStart"/>
      <w:r w:rsidR="0029025E" w:rsidRPr="0029025E">
        <w:t>Graphical</w:t>
      </w:r>
      <w:proofErr w:type="spellEnd"/>
      <w:r w:rsidR="0029025E" w:rsidRPr="0029025E">
        <w:t xml:space="preserve"> Excellence</w:t>
      </w:r>
      <w:r w:rsidR="00401B45">
        <w:t xml:space="preserve"> </w:t>
      </w:r>
      <w:sdt>
        <w:sdtPr>
          <w:alias w:val="To edit, see citavi.com/edit"/>
          <w:tag w:val="CitaviPlaceholder#f1bdc06a-9833-4257-9f36-8429de5433c2"/>
          <w:id w:val="-1272080753"/>
          <w:placeholder>
            <w:docPart w:val="DefaultPlaceholder_-1854013440"/>
          </w:placeholder>
        </w:sdtPr>
        <w:sdtEndPr/>
        <w:sdtContent>
          <w:r w:rsidR="00401B45">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cxNWI4LTRjZmMtNGZkNy04NmM3LWM3NGFhNGIxZDc0Yi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2YxYmRjMDZhLTk4MzMtNDI1Ny05ZjM2LTg0MjlkZTU0MzNjMiIsIlRleHQiOiJbMzNdIiwiV0FJVmVyc2lvbiI6IjYuNy4wLjAifQ==}</w:instrText>
          </w:r>
          <w:r w:rsidR="00401B45">
            <w:rPr>
              <w:noProof/>
            </w:rPr>
            <w:fldChar w:fldCharType="separate"/>
          </w:r>
          <w:r w:rsidR="003F192A">
            <w:rPr>
              <w:noProof/>
            </w:rPr>
            <w:t>[33]</w:t>
          </w:r>
          <w:r w:rsidR="00401B45">
            <w:rPr>
              <w:noProof/>
            </w:rPr>
            <w:fldChar w:fldCharType="end"/>
          </w:r>
        </w:sdtContent>
      </w:sdt>
      <w:r>
        <w:t>?</w:t>
      </w:r>
      <w:r w:rsidR="0029025E" w:rsidRPr="0029025E">
        <w:t xml:space="preserve"> </w:t>
      </w:r>
    </w:p>
    <w:p w14:paraId="7984DCFA" w14:textId="2F2945C0" w:rsidR="0029025E" w:rsidRDefault="00760D76" w:rsidP="0029025E">
      <w:pPr>
        <w:pStyle w:val="02Flietext"/>
        <w:numPr>
          <w:ilvl w:val="0"/>
          <w:numId w:val="28"/>
        </w:numPr>
        <w:suppressAutoHyphens/>
      </w:pPr>
      <w:r>
        <w:t xml:space="preserve">Zeigt Sie </w:t>
      </w:r>
      <w:r w:rsidR="0029025E">
        <w:t>die Daten</w:t>
      </w:r>
      <w:r>
        <w:t>?</w:t>
      </w:r>
    </w:p>
    <w:p w14:paraId="5D65A25A" w14:textId="7CB85B3D" w:rsidR="009C0ADF" w:rsidRDefault="009C0ADF" w:rsidP="00055170">
      <w:pPr>
        <w:pStyle w:val="02Flietext"/>
        <w:suppressAutoHyphens/>
      </w:pPr>
      <w:r>
        <w:t>Ja, Sie zeigt die Daten.</w:t>
      </w:r>
    </w:p>
    <w:p w14:paraId="791E633F" w14:textId="4791335D" w:rsidR="0029025E" w:rsidRDefault="00760D76" w:rsidP="0029025E">
      <w:pPr>
        <w:pStyle w:val="02Flietext"/>
        <w:numPr>
          <w:ilvl w:val="0"/>
          <w:numId w:val="28"/>
        </w:numPr>
        <w:suppressAutoHyphens/>
      </w:pPr>
      <w:r>
        <w:t>Regt Sie den</w:t>
      </w:r>
      <w:r w:rsidR="0029025E">
        <w:t xml:space="preserve"> </w:t>
      </w:r>
      <w:r>
        <w:t xml:space="preserve">Betrachter </w:t>
      </w:r>
      <w:r w:rsidR="0029025E">
        <w:t xml:space="preserve">zum Nachdenken </w:t>
      </w:r>
      <w:r>
        <w:t>an?</w:t>
      </w:r>
    </w:p>
    <w:p w14:paraId="286C4889" w14:textId="7C356AD2" w:rsidR="009C0ADF" w:rsidRDefault="009C0ADF" w:rsidP="007B1121">
      <w:pPr>
        <w:pStyle w:val="02Flietext"/>
        <w:suppressAutoHyphens/>
      </w:pPr>
      <w:r>
        <w:t xml:space="preserve">Ja, Sie regt den Betrachter zum Nachdenken an. Der Betrachter versucht hervorgehobene Trainings mit einer hohen Distanz zuzuordnen und </w:t>
      </w:r>
      <w:r w:rsidR="005E1F85">
        <w:t>kann über erkennbare Auf-/Ab-/Seitwärtstrends nachdenken.</w:t>
      </w:r>
    </w:p>
    <w:p w14:paraId="1DD24E9E" w14:textId="20C0E742" w:rsidR="0029025E" w:rsidRDefault="00760D76" w:rsidP="0029025E">
      <w:pPr>
        <w:pStyle w:val="02Flietext"/>
        <w:numPr>
          <w:ilvl w:val="0"/>
          <w:numId w:val="28"/>
        </w:numPr>
        <w:suppressAutoHyphens/>
      </w:pPr>
      <w:r>
        <w:t xml:space="preserve">Vermeidet Sie </w:t>
      </w:r>
      <w:r w:rsidR="0029025E">
        <w:t>es zu verzerren, was die Daten sagen</w:t>
      </w:r>
      <w:r>
        <w:t>?</w:t>
      </w:r>
    </w:p>
    <w:p w14:paraId="23749B8E" w14:textId="12C7F824" w:rsidR="004409CD" w:rsidRDefault="004409CD" w:rsidP="004409CD">
      <w:pPr>
        <w:pStyle w:val="02Flietext"/>
        <w:suppressAutoHyphens/>
      </w:pPr>
      <w:r>
        <w:t xml:space="preserve">Nein, die Daten des Streckenverlaufs werden verzerrt. Das Bild jeder Strecke hat dieselbe Größe. Kleine Strecken wirken daher ähnlich wie große Strecken. Aber, um dem entgegenzuwirken sind die Strecken nach Distanz eingefärbt. Bei einer Einfärbung nach </w:t>
      </w:r>
      <w:r w:rsidR="00B97D29">
        <w:t xml:space="preserve">einer </w:t>
      </w:r>
      <w:r>
        <w:t>andere</w:t>
      </w:r>
      <w:r w:rsidR="00B97D29">
        <w:t xml:space="preserve">n </w:t>
      </w:r>
      <w:r>
        <w:t xml:space="preserve">Metrik müsste die Skalierung des Streckenverlaufs beachtet werden. </w:t>
      </w:r>
    </w:p>
    <w:p w14:paraId="281EB813" w14:textId="6C44D1D8" w:rsidR="0029025E" w:rsidRDefault="00760D76" w:rsidP="0029025E">
      <w:pPr>
        <w:pStyle w:val="02Flietext"/>
        <w:numPr>
          <w:ilvl w:val="0"/>
          <w:numId w:val="28"/>
        </w:numPr>
        <w:suppressAutoHyphens/>
      </w:pPr>
      <w:r>
        <w:t xml:space="preserve">Zeigt Sie </w:t>
      </w:r>
      <w:r w:rsidR="0029025E">
        <w:t>viele Zahlen in wenig Raum</w:t>
      </w:r>
      <w:r>
        <w:t>?</w:t>
      </w:r>
    </w:p>
    <w:p w14:paraId="27333246" w14:textId="178EAF51" w:rsidR="004409CD" w:rsidRDefault="004409CD" w:rsidP="004409CD">
      <w:pPr>
        <w:pStyle w:val="02Flietext"/>
        <w:suppressAutoHyphens/>
      </w:pPr>
      <w:r>
        <w:t>Ja, Sie zeigt eine Reihe an Trainings mit vielen Zahlen des Streckenverlauf und Informationen über Datum und Distanz auf einem kleinen Raum.</w:t>
      </w:r>
    </w:p>
    <w:p w14:paraId="3D887EFA" w14:textId="57E866E7" w:rsidR="0029025E" w:rsidRDefault="00760D76" w:rsidP="0029025E">
      <w:pPr>
        <w:pStyle w:val="02Flietext"/>
        <w:numPr>
          <w:ilvl w:val="0"/>
          <w:numId w:val="28"/>
        </w:numPr>
        <w:suppressAutoHyphens/>
      </w:pPr>
      <w:r>
        <w:t xml:space="preserve">Bringt Sie </w:t>
      </w:r>
      <w:r w:rsidR="0029025E">
        <w:t>große Datensätze in einen Zusammenhang</w:t>
      </w:r>
      <w:r>
        <w:t>?</w:t>
      </w:r>
    </w:p>
    <w:p w14:paraId="09C099C4" w14:textId="49C06197" w:rsidR="004409CD" w:rsidRDefault="004409CD" w:rsidP="004409CD">
      <w:pPr>
        <w:pStyle w:val="02Flietext"/>
        <w:suppressAutoHyphens/>
      </w:pPr>
      <w:r>
        <w:t>Ja, Sie bringt die Datensätze der einzelnen Trainings in einen Zusammenhang.</w:t>
      </w:r>
    </w:p>
    <w:p w14:paraId="387C2100" w14:textId="746CBD76" w:rsidR="0029025E" w:rsidRDefault="00760D76" w:rsidP="0029025E">
      <w:pPr>
        <w:pStyle w:val="02Flietext"/>
        <w:numPr>
          <w:ilvl w:val="0"/>
          <w:numId w:val="28"/>
        </w:numPr>
        <w:suppressAutoHyphens/>
      </w:pPr>
      <w:r>
        <w:t xml:space="preserve">Unterstützt Sie </w:t>
      </w:r>
      <w:r w:rsidR="0029025E">
        <w:t>Vergleiche zwischen den Daten</w:t>
      </w:r>
      <w:r>
        <w:t>?</w:t>
      </w:r>
    </w:p>
    <w:p w14:paraId="0AAD4F62" w14:textId="2A1C2AE0" w:rsidR="004409CD" w:rsidRDefault="004409CD" w:rsidP="004409CD">
      <w:pPr>
        <w:pStyle w:val="02Flietext"/>
        <w:suppressAutoHyphens/>
      </w:pPr>
      <w:r>
        <w:t xml:space="preserve">Ja, Sie erlaubt es einzelne Trainings </w:t>
      </w:r>
      <w:r w:rsidR="00804A8B">
        <w:t>anhand der Distanz und des Streckenverlaufes miteinander zu vergleichen.</w:t>
      </w:r>
    </w:p>
    <w:p w14:paraId="0D0AD139" w14:textId="0ADDC54B" w:rsidR="0029025E" w:rsidRDefault="00760D76" w:rsidP="0029025E">
      <w:pPr>
        <w:pStyle w:val="02Flietext"/>
        <w:numPr>
          <w:ilvl w:val="0"/>
          <w:numId w:val="28"/>
        </w:numPr>
        <w:suppressAutoHyphens/>
      </w:pPr>
      <w:r>
        <w:t xml:space="preserve">Präsentiert Sie </w:t>
      </w:r>
      <w:r w:rsidR="0029025E">
        <w:t>die Daten in verschiedenen Detailgraden</w:t>
      </w:r>
      <w:r>
        <w:t>?</w:t>
      </w:r>
    </w:p>
    <w:p w14:paraId="78E67AE6" w14:textId="0B016362" w:rsidR="00041039" w:rsidRDefault="00041039" w:rsidP="00041039">
      <w:pPr>
        <w:pStyle w:val="02Flietext"/>
        <w:suppressAutoHyphens/>
      </w:pPr>
      <w:r>
        <w:lastRenderedPageBreak/>
        <w:t>Nein, Sie präsentiert die Daten nur auf einem Detailgrad. Hier könnten durch Interaktionen oder durch eine Erweiterung der Visualisierung mehr Detailgrade dargestellt werden. Beispielsweise könnte man die Daten hierarchisch in Tage/Wochen/Monate aufteilen und für jede Hierarchie eine Visualisierung anbieten.</w:t>
      </w:r>
    </w:p>
    <w:p w14:paraId="067A1D46" w14:textId="66D660A1" w:rsidR="002235AB" w:rsidRDefault="00760D76" w:rsidP="002235AB">
      <w:pPr>
        <w:pStyle w:val="02Flietext"/>
        <w:numPr>
          <w:ilvl w:val="0"/>
          <w:numId w:val="28"/>
        </w:numPr>
        <w:suppressAutoHyphens/>
      </w:pPr>
      <w:r>
        <w:t xml:space="preserve">Hat Sie </w:t>
      </w:r>
      <w:r w:rsidR="0029025E">
        <w:t>einen klaren Zweck</w:t>
      </w:r>
      <w:r>
        <w:t>?</w:t>
      </w:r>
    </w:p>
    <w:p w14:paraId="4945EC3C" w14:textId="72E57E7A" w:rsidR="003A6452" w:rsidRDefault="003A6452" w:rsidP="003A6452">
      <w:pPr>
        <w:pStyle w:val="02Flietext"/>
        <w:suppressAutoHyphens/>
      </w:pPr>
      <w:r>
        <w:t xml:space="preserve">Ja, </w:t>
      </w:r>
      <w:r w:rsidR="00A36B2D">
        <w:t>Sie soll</w:t>
      </w:r>
      <w:r>
        <w:t xml:space="preserve"> vergangene Trainings darstellen und einen Vergleich dieser ermöglichen</w:t>
      </w:r>
      <w:r w:rsidR="00A36B2D">
        <w:t>.</w:t>
      </w:r>
    </w:p>
    <w:p w14:paraId="6932115E" w14:textId="77777777" w:rsidR="008829B0" w:rsidRDefault="008829B0" w:rsidP="003A6452">
      <w:pPr>
        <w:pStyle w:val="02Flietext"/>
        <w:suppressAutoHyphens/>
      </w:pPr>
    </w:p>
    <w:p w14:paraId="1133DB86" w14:textId="5608740E" w:rsidR="0029025E" w:rsidRDefault="002235AB" w:rsidP="0029025E">
      <w:pPr>
        <w:pStyle w:val="02Flietext"/>
        <w:suppressAutoHyphens/>
      </w:pPr>
      <w:r>
        <w:t xml:space="preserve">Erfüllt die Visualisierung </w:t>
      </w:r>
      <w:proofErr w:type="spellStart"/>
      <w:r w:rsidRPr="0029025E">
        <w:t>Tufte’s</w:t>
      </w:r>
      <w:proofErr w:type="spellEnd"/>
      <w:r w:rsidRPr="0029025E">
        <w:t xml:space="preserve"> Prinzip</w:t>
      </w:r>
      <w:r>
        <w:t>ien</w:t>
      </w:r>
      <w:r w:rsidRPr="0029025E">
        <w:t xml:space="preserve"> der </w:t>
      </w:r>
      <w:proofErr w:type="spellStart"/>
      <w:r w:rsidRPr="0029025E">
        <w:t>Graphical</w:t>
      </w:r>
      <w:proofErr w:type="spellEnd"/>
      <w:r w:rsidRPr="0029025E">
        <w:t xml:space="preserve"> </w:t>
      </w:r>
      <w:r>
        <w:t>Integrity</w:t>
      </w:r>
      <w:r w:rsidR="00401B45">
        <w:t xml:space="preserve"> </w:t>
      </w:r>
      <w:sdt>
        <w:sdtPr>
          <w:alias w:val="To edit, see citavi.com/edit"/>
          <w:tag w:val="CitaviPlaceholder#6b17da87-8e02-4da2-9d4f-f0d6ce1c2838"/>
          <w:id w:val="2032224685"/>
          <w:placeholder>
            <w:docPart w:val="DefaultPlaceholder_-1854013440"/>
          </w:placeholder>
        </w:sdtPr>
        <w:sdtEndPr/>
        <w:sdtContent>
          <w:r w:rsidR="00401B45">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zM2Mjk5LTg1ZjUtNGVjOC04N2ZmLThmN2NlYTgwOWRmYy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ZiMTdkYTg3LThlMDItNGRhMi05ZDRmLWYwZDZjZTFjMjgzOCIsIlRleHQiOiJbMzNdIiwiV0FJVmVyc2lvbiI6IjYuNy4wLjAifQ==}</w:instrText>
          </w:r>
          <w:r w:rsidR="00401B45">
            <w:rPr>
              <w:noProof/>
            </w:rPr>
            <w:fldChar w:fldCharType="separate"/>
          </w:r>
          <w:r w:rsidR="003F192A">
            <w:rPr>
              <w:noProof/>
            </w:rPr>
            <w:t>[33]</w:t>
          </w:r>
          <w:r w:rsidR="00401B45">
            <w:rPr>
              <w:noProof/>
            </w:rPr>
            <w:fldChar w:fldCharType="end"/>
          </w:r>
        </w:sdtContent>
      </w:sdt>
      <w:r>
        <w:t>?</w:t>
      </w:r>
      <w:r w:rsidRPr="0029025E">
        <w:t xml:space="preserve"> </w:t>
      </w:r>
    </w:p>
    <w:p w14:paraId="2E47C7DF" w14:textId="7FC9F5E6" w:rsidR="0029025E" w:rsidRDefault="002C4ED4" w:rsidP="0029025E">
      <w:pPr>
        <w:pStyle w:val="02Flietext"/>
        <w:numPr>
          <w:ilvl w:val="0"/>
          <w:numId w:val="29"/>
        </w:numPr>
        <w:suppressAutoHyphens/>
      </w:pPr>
      <w:r>
        <w:t xml:space="preserve">Entsprechen </w:t>
      </w:r>
      <w:r w:rsidR="0029025E">
        <w:t>Visualisierungen von Zahlen Ihren tatsächlichen Proportionen</w:t>
      </w:r>
      <w:r>
        <w:t>?</w:t>
      </w:r>
    </w:p>
    <w:p w14:paraId="1AF91F0B" w14:textId="24920898" w:rsidR="00850392" w:rsidRDefault="00372068" w:rsidP="00850392">
      <w:pPr>
        <w:pStyle w:val="02Flietext"/>
        <w:suppressAutoHyphens/>
      </w:pPr>
      <w:r>
        <w:t xml:space="preserve">Nein, die Proportionen des Streckenverlaufs sind verzerrt. Aber, um dem entgegenzuwirken sind die Strecken nach Distanz eingefärbt. </w:t>
      </w:r>
    </w:p>
    <w:p w14:paraId="12CB75EE" w14:textId="62CCCCA0" w:rsidR="0029025E" w:rsidRDefault="002C4ED4" w:rsidP="0029025E">
      <w:pPr>
        <w:pStyle w:val="02Flietext"/>
        <w:numPr>
          <w:ilvl w:val="0"/>
          <w:numId w:val="29"/>
        </w:numPr>
        <w:suppressAutoHyphens/>
      </w:pPr>
      <w:r>
        <w:t xml:space="preserve">Sind </w:t>
      </w:r>
      <w:r w:rsidR="0029025E">
        <w:t>Beschriftungen klar und detailliert</w:t>
      </w:r>
      <w:r>
        <w:t>?</w:t>
      </w:r>
    </w:p>
    <w:p w14:paraId="3ECD3DC0" w14:textId="511E56B9" w:rsidR="00372068" w:rsidRDefault="00372068" w:rsidP="00372068">
      <w:pPr>
        <w:pStyle w:val="02Flietext"/>
        <w:suppressAutoHyphens/>
      </w:pPr>
      <w:r>
        <w:t>Ja, die Beschriftungen sind klar und detailliert.</w:t>
      </w:r>
    </w:p>
    <w:p w14:paraId="2277DC9E" w14:textId="1276486D" w:rsidR="0029025E" w:rsidRDefault="002C4ED4" w:rsidP="0029025E">
      <w:pPr>
        <w:pStyle w:val="02Flietext"/>
        <w:numPr>
          <w:ilvl w:val="0"/>
          <w:numId w:val="29"/>
        </w:numPr>
        <w:suppressAutoHyphens/>
      </w:pPr>
      <w:r>
        <w:t xml:space="preserve">Hat die </w:t>
      </w:r>
      <w:r w:rsidR="0029025E">
        <w:t xml:space="preserve">Visualisierung keinen versteckten Zweck, sondern </w:t>
      </w:r>
      <w:r>
        <w:t xml:space="preserve">zeigt nur </w:t>
      </w:r>
      <w:r w:rsidR="0029025E">
        <w:t>Schwankungen der Daten</w:t>
      </w:r>
      <w:r>
        <w:t>?</w:t>
      </w:r>
    </w:p>
    <w:p w14:paraId="0BE3C638" w14:textId="16B0736D" w:rsidR="002C4ED4" w:rsidRDefault="002C4ED4" w:rsidP="002C4ED4">
      <w:pPr>
        <w:pStyle w:val="02Flietext"/>
        <w:suppressAutoHyphens/>
      </w:pPr>
      <w:r>
        <w:t>Ja, es werden nur die Schwankungen der Daten gezeigt.</w:t>
      </w:r>
    </w:p>
    <w:p w14:paraId="6B5752DE" w14:textId="5BCD2C72" w:rsidR="0029025E" w:rsidRDefault="002C4ED4" w:rsidP="0029025E">
      <w:pPr>
        <w:pStyle w:val="02Flietext"/>
        <w:numPr>
          <w:ilvl w:val="0"/>
          <w:numId w:val="29"/>
        </w:numPr>
        <w:suppressAutoHyphens/>
      </w:pPr>
      <w:r>
        <w:t xml:space="preserve">Werden </w:t>
      </w:r>
      <w:r w:rsidR="0029025E">
        <w:t>bekannte Einheiten verwendet</w:t>
      </w:r>
      <w:r>
        <w:t>?</w:t>
      </w:r>
    </w:p>
    <w:p w14:paraId="692EFCB6" w14:textId="7BF2F449" w:rsidR="002C4ED4" w:rsidRDefault="002C4ED4" w:rsidP="002C4ED4">
      <w:pPr>
        <w:pStyle w:val="02Flietext"/>
        <w:suppressAutoHyphens/>
      </w:pPr>
      <w:r>
        <w:t>Ja, es wird nur die bekannte Einheit Kilometer verwendet.</w:t>
      </w:r>
    </w:p>
    <w:p w14:paraId="1012F4B4" w14:textId="22CFC337" w:rsidR="0029025E" w:rsidRDefault="005D6CD7" w:rsidP="0029025E">
      <w:pPr>
        <w:pStyle w:val="02Flietext"/>
        <w:numPr>
          <w:ilvl w:val="0"/>
          <w:numId w:val="29"/>
        </w:numPr>
        <w:suppressAutoHyphens/>
      </w:pPr>
      <w:r>
        <w:t>Entspricht die</w:t>
      </w:r>
      <w:r w:rsidR="0029025E">
        <w:t xml:space="preserve"> Zahl der visualisierten Dimensionen der Zahl der Dimensionen der Daten</w:t>
      </w:r>
      <w:r>
        <w:t>?</w:t>
      </w:r>
    </w:p>
    <w:p w14:paraId="2A56D5DE" w14:textId="574DC0F6" w:rsidR="00E9322A" w:rsidRDefault="005D6CD7" w:rsidP="00E9322A">
      <w:pPr>
        <w:pStyle w:val="02Flietext"/>
        <w:suppressAutoHyphens/>
      </w:pPr>
      <w:r>
        <w:t xml:space="preserve">Ja. </w:t>
      </w:r>
      <w:r w:rsidR="00E9322A">
        <w:t xml:space="preserve">Die Daten sind 4-dimensional, bestehend aus einer Menge Längengraden, </w:t>
      </w:r>
      <w:r w:rsidR="002D4024">
        <w:t>Breitengraden, der</w:t>
      </w:r>
      <w:r w:rsidR="00E9322A">
        <w:t xml:space="preserve"> Distanz und des Datum des Trainings. </w:t>
      </w:r>
      <w:r w:rsidR="002D4024">
        <w:t>Die visualisierten Dimensionen entsprechen den 4-Dimensionen. Der Streckenverlauf stellt Längen- und Breitengrade zweidimensional dar. Dazu kommen die Beschriftung und die Einfärbung als dritte und vierte Dimension.</w:t>
      </w:r>
    </w:p>
    <w:p w14:paraId="42426027" w14:textId="550C9F58" w:rsidR="0029025E" w:rsidRDefault="004C6460" w:rsidP="0029025E">
      <w:pPr>
        <w:pStyle w:val="02Flietext"/>
        <w:numPr>
          <w:ilvl w:val="0"/>
          <w:numId w:val="29"/>
        </w:numPr>
        <w:suppressAutoHyphens/>
      </w:pPr>
      <w:r>
        <w:lastRenderedPageBreak/>
        <w:t xml:space="preserve">Impliziert die </w:t>
      </w:r>
      <w:r w:rsidR="0029025E">
        <w:t>Visualisierungen nichts</w:t>
      </w:r>
      <w:r>
        <w:t>?</w:t>
      </w:r>
    </w:p>
    <w:p w14:paraId="60238F35" w14:textId="57302976" w:rsidR="005D6CD7" w:rsidRDefault="004C6460" w:rsidP="005D6CD7">
      <w:pPr>
        <w:pStyle w:val="02Flietext"/>
        <w:suppressAutoHyphens/>
      </w:pPr>
      <w:r>
        <w:t>Nein. Die Daten implizieren, dass es sich um Fitness-Daten</w:t>
      </w:r>
      <w:r w:rsidR="0008110A">
        <w:t xml:space="preserve"> handelt. </w:t>
      </w:r>
      <w:r w:rsidR="007A5E82">
        <w:t>Im Rahmen de</w:t>
      </w:r>
      <w:r w:rsidR="00135D03">
        <w:t>r</w:t>
      </w:r>
      <w:r w:rsidR="007A5E82">
        <w:t xml:space="preserve"> </w:t>
      </w:r>
      <w:r w:rsidR="00135D03">
        <w:t xml:space="preserve">Studienarbeit </w:t>
      </w:r>
      <w:r w:rsidR="007A5E82">
        <w:t>wird dies aber explizit erwähnt. Ein entsprechender Titel oder eine Beschreibung wäre jedoch zusätzlich angebracht</w:t>
      </w:r>
      <w:r w:rsidR="00554964">
        <w:t>.</w:t>
      </w:r>
    </w:p>
    <w:p w14:paraId="40195020" w14:textId="2756A899" w:rsidR="003819E3" w:rsidRDefault="00BF106E" w:rsidP="003819E3">
      <w:pPr>
        <w:pStyle w:val="Heading4"/>
        <w:numPr>
          <w:ilvl w:val="2"/>
          <w:numId w:val="4"/>
        </w:numPr>
      </w:pPr>
      <w:r>
        <w:t>Mögliche Weiterentwicklung des Prototyps</w:t>
      </w:r>
    </w:p>
    <w:p w14:paraId="7FB80897" w14:textId="1C5B43C6" w:rsidR="00EF793E" w:rsidRDefault="00EF793E" w:rsidP="00BA0EFC">
      <w:pPr>
        <w:pStyle w:val="02Flietext"/>
      </w:pPr>
      <w:r>
        <w:t xml:space="preserve">Bei einer Weiterentwicklung des Prototypen könnte eine Individualisierbarkeit der Anordnung ermöglicht werden. Der Nutzer könnte wählen welche </w:t>
      </w:r>
      <w:r w:rsidR="00435B5D">
        <w:t>Anordnung</w:t>
      </w:r>
      <w:r>
        <w:t xml:space="preserve"> die Visualisierung haben soll. Es könnte beispielsweise gewählt werden, dass die Trainings in drei Reihen und fünf Zeilen angeordnet werden sollen. Auch komplexere Anordnungen</w:t>
      </w:r>
      <w:r w:rsidR="00153DCF">
        <w:t>,</w:t>
      </w:r>
      <w:r>
        <w:t xml:space="preserve"> wie die Anordnung in einem Kreis</w:t>
      </w:r>
      <w:r w:rsidR="00153DCF">
        <w:t>,</w:t>
      </w:r>
      <w:r>
        <w:t xml:space="preserve"> </w:t>
      </w:r>
      <w:r w:rsidR="00435B5D">
        <w:t xml:space="preserve">wären </w:t>
      </w:r>
      <w:r>
        <w:t>denkbar.</w:t>
      </w:r>
    </w:p>
    <w:p w14:paraId="5D428B2E" w14:textId="1706C7B4" w:rsidR="00EF793E" w:rsidRPr="00BA0EFC" w:rsidRDefault="00EF793E" w:rsidP="00BA0EFC">
      <w:pPr>
        <w:pStyle w:val="02Flietext"/>
      </w:pPr>
      <w:r>
        <w:t>Dem Nutzer könnte außerdem die Möglichkeit gegeben werden die Metrik, nach welcher der Streckenverlauf eingefärbt wird, anzupassen. Statt nach der Distanz des Trainings einzufärben könnte die durchschnittliche Geschwindigkeit, Herzfrequenz oder die Höhe des Trainings verwendet werden.</w:t>
      </w:r>
    </w:p>
    <w:p w14:paraId="0E463F2C" w14:textId="34AD6AC9" w:rsidR="003819E3" w:rsidRDefault="002F0F88" w:rsidP="003819E3">
      <w:pPr>
        <w:pStyle w:val="02Flietext"/>
      </w:pPr>
      <w:r>
        <w:t xml:space="preserve">Außerdem könnten bei einer Weiterentwicklung des Prototyps komplexere Farbverläufe realisiert werden. In der momentanen Implementierung sind nur sequenzielle Farbverläufe bestehend aus zwei Farben möglich. Darüber hinaus könnte man Farbverläufe bestehend aus drei oder mehr Farben erlauben oder </w:t>
      </w:r>
      <w:r w:rsidR="00540792">
        <w:t>auseinander gehende Farbverläufe integrieren.</w:t>
      </w:r>
    </w:p>
    <w:p w14:paraId="1C21182E" w14:textId="77777777" w:rsidR="00540792" w:rsidRDefault="00540792" w:rsidP="00540792">
      <w:pPr>
        <w:pStyle w:val="02Flietext"/>
        <w:keepNext/>
        <w:jc w:val="center"/>
      </w:pPr>
      <w:r w:rsidRPr="00540792">
        <w:rPr>
          <w:noProof/>
        </w:rPr>
        <w:lastRenderedPageBreak/>
        <w:drawing>
          <wp:inline distT="0" distB="0" distL="0" distR="0" wp14:anchorId="0980AA0A" wp14:editId="2808043F">
            <wp:extent cx="4877481" cy="2591162"/>
            <wp:effectExtent l="0" t="0" r="0" b="0"/>
            <wp:docPr id="24" name="Picture 4" descr="Background pattern&#10;&#10;Description automatically generated">
              <a:extLst xmlns:a="http://schemas.openxmlformats.org/drawingml/2006/main">
                <a:ext uri="{FF2B5EF4-FFF2-40B4-BE49-F238E27FC236}">
                  <a16:creationId xmlns:a16="http://schemas.microsoft.com/office/drawing/2014/main" id="{D49AF80E-269E-57C4-37D6-2BC84E9674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4" descr="Background pattern&#10;&#10;Description automatically generated">
                      <a:extLst>
                        <a:ext uri="{FF2B5EF4-FFF2-40B4-BE49-F238E27FC236}">
                          <a16:creationId xmlns:a16="http://schemas.microsoft.com/office/drawing/2014/main" id="{D49AF80E-269E-57C4-37D6-2BC84E9674D1}"/>
                        </a:ext>
                      </a:extLst>
                    </pic:cNvPr>
                    <pic:cNvPicPr>
                      <a:picLocks noChangeAspect="1"/>
                    </pic:cNvPicPr>
                  </pic:nvPicPr>
                  <pic:blipFill>
                    <a:blip r:embed="rId44"/>
                    <a:stretch>
                      <a:fillRect/>
                    </a:stretch>
                  </pic:blipFill>
                  <pic:spPr>
                    <a:xfrm>
                      <a:off x="0" y="0"/>
                      <a:ext cx="4877481" cy="2591162"/>
                    </a:xfrm>
                    <a:prstGeom prst="rect">
                      <a:avLst/>
                    </a:prstGeom>
                  </pic:spPr>
                </pic:pic>
              </a:graphicData>
            </a:graphic>
          </wp:inline>
        </w:drawing>
      </w:r>
    </w:p>
    <w:p w14:paraId="7BE6754F" w14:textId="70792310" w:rsidR="00540792" w:rsidRDefault="00540792" w:rsidP="00540792">
      <w:pPr>
        <w:pStyle w:val="Caption"/>
      </w:pPr>
      <w:bookmarkStart w:id="84" w:name="_Ref105667001"/>
      <w:bookmarkStart w:id="85" w:name="_Toc105777929"/>
      <w:r>
        <w:t xml:space="preserve">Abbildung </w:t>
      </w:r>
      <w:fldSimple w:instr=" SEQ Abbildung \* ARABIC ">
        <w:r w:rsidR="00E86A7A">
          <w:rPr>
            <w:noProof/>
          </w:rPr>
          <w:t>19</w:t>
        </w:r>
      </w:fldSimple>
      <w:bookmarkEnd w:id="84"/>
      <w:r>
        <w:t xml:space="preserve">: </w:t>
      </w:r>
      <w:r w:rsidR="00881F31">
        <w:t>A</w:t>
      </w:r>
      <w:r>
        <w:t>useinander gehende Farbverläufe</w:t>
      </w:r>
      <w:r w:rsidR="000B73A0">
        <w:t xml:space="preserve"> </w:t>
      </w:r>
      <w:sdt>
        <w:sdtPr>
          <w:alias w:val="To edit, see citavi.com/edit"/>
          <w:tag w:val="CitaviPlaceholder#9418c6ab-6c66-4706-858e-81695498e6b1"/>
          <w:id w:val="-726451327"/>
          <w:placeholder>
            <w:docPart w:val="DefaultPlaceholder_-1854013440"/>
          </w:placeholder>
        </w:sdtPr>
        <w:sdtContent>
          <w:r w:rsidR="000B73A0">
            <w:rPr>
              <w:noProof/>
            </w:rPr>
            <w:fldChar w:fldCharType="begin"/>
          </w:r>
          <w:r w:rsidR="000B73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2MzY2JkLTk1Y2UtNDI5YS05NzEwLWVhZTZiMTJjOTRiNCIsIlJhbmdlTGVuZ3RoIjo0LCJSZWZlcmVuY2VJZCI6ImEzNzgyMjFmLTFjNDItNDhmYy1hYmE3LWZmZjhjM2I4MWE2ZiIsIlJlZmVyZW5jZSI6eyIkaWQiOiIzIiwiJHR5cGUiOiJTd2lzc0FjYWRlbWljLkNpdGF2aS5SZWZlcmVuY2UsIFN3aXNzQWNhZGVtaWMuQ2l0YXZpIiwiQWJzdHJhY3RDb21wbGV4aXR5IjowLCJBYnN0cmFjdFNvdXJjZVRleHRGb3JtYXQiOjAsIkFjY2Vzc0RhdGUiOiIxMC4wNi4yMDIyIiwiQXV0aG9ycyI6W10sIkNpdGF0aW9uS2V5VXBkYXRlVHlwZSI6MCwiQ29sbGFib3JhdG9ycyI6W10sIkRhdGUiOiIwMy4wNS4yMDIy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bWF0cGxvdGxpYi5vcmcvMy41LjAvdHV0b3JpYWxzL2NvbG9ycy9jb2xvcm1hcHMuaHRtbCIsIlVyaVN0cmluZyI6Imh0dHBzOi8vbWF0cGxvdGxpYi5vcmcvMy41LjAvdHV0b3JpYWxzL2NvbG9ycy9jb2xvcm1hcHM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}</w:instrText>
          </w:r>
          <w:r w:rsidR="000B73A0">
            <w:rPr>
              <w:noProof/>
            </w:rPr>
            <w:fldChar w:fldCharType="separate"/>
          </w:r>
          <w:r w:rsidR="000B73A0">
            <w:rPr>
              <w:noProof/>
            </w:rPr>
            <w:t>[38]</w:t>
          </w:r>
          <w:r w:rsidR="000B73A0">
            <w:rPr>
              <w:noProof/>
            </w:rPr>
            <w:fldChar w:fldCharType="end"/>
          </w:r>
        </w:sdtContent>
      </w:sdt>
      <w:bookmarkEnd w:id="85"/>
    </w:p>
    <w:p w14:paraId="77EACE51" w14:textId="7383D29E" w:rsidR="00540792" w:rsidRDefault="00540792" w:rsidP="003819E3">
      <w:pPr>
        <w:pStyle w:val="02Flietext"/>
      </w:pPr>
      <w:r>
        <w:t xml:space="preserve">Auseinander gehende Farbverläufe steigen, wie in </w:t>
      </w:r>
      <w:r>
        <w:fldChar w:fldCharType="begin"/>
      </w:r>
      <w:r>
        <w:instrText xml:space="preserve"> REF _Ref105667001 \h </w:instrText>
      </w:r>
      <w:r>
        <w:fldChar w:fldCharType="separate"/>
      </w:r>
      <w:r w:rsidR="00E86A7A">
        <w:t xml:space="preserve">Abbildung </w:t>
      </w:r>
      <w:r w:rsidR="00E86A7A">
        <w:rPr>
          <w:noProof/>
        </w:rPr>
        <w:t>19</w:t>
      </w:r>
      <w:r>
        <w:fldChar w:fldCharType="end"/>
      </w:r>
      <w:r>
        <w:t xml:space="preserve"> zu sehen, monoton in Ihrer Helligkeit bis zu dem Mittelpunkt des Farbverlaufes</w:t>
      </w:r>
      <w:r w:rsidR="00B932D6">
        <w:t>.</w:t>
      </w:r>
      <w:r>
        <w:t xml:space="preserve"> </w:t>
      </w:r>
      <w:r w:rsidR="00B932D6">
        <w:t>A</w:t>
      </w:r>
      <w:r>
        <w:t xml:space="preserve">b dem </w:t>
      </w:r>
      <w:r w:rsidR="00B932D6">
        <w:t xml:space="preserve">Mittelpunkt sinkt </w:t>
      </w:r>
      <w:r w:rsidR="00845847">
        <w:t>die Helligkeit</w:t>
      </w:r>
      <w:r>
        <w:t xml:space="preserve"> monoton. </w:t>
      </w:r>
      <w:r w:rsidR="00845847">
        <w:t xml:space="preserve">In auseinander gehenden Farbverläufen können nur eine oder mehrere verschiedene </w:t>
      </w:r>
      <w:r w:rsidR="00786F50">
        <w:t>Farben</w:t>
      </w:r>
      <w:r w:rsidR="00845847">
        <w:t xml:space="preserve"> verwendet werden. </w:t>
      </w:r>
      <w:r>
        <w:t>Ein solcher Farbverlauf hebt beide Extreme, sowohl die niedrigen als auch die hohen, hervor und stellt die durchschnittlichen Mittelwerte in den Hintergrund.</w:t>
      </w:r>
      <w:r w:rsidR="000B73A0">
        <w:t xml:space="preserve"> </w:t>
      </w:r>
      <w:sdt>
        <w:sdtPr>
          <w:alias w:val="To edit, see citavi.com/edit"/>
          <w:tag w:val="CitaviPlaceholder#4605c302-ef31-46b3-b7a0-a2909445bc19"/>
          <w:id w:val="-1557311506"/>
          <w:placeholder>
            <w:docPart w:val="DefaultPlaceholder_-1854013440"/>
          </w:placeholder>
        </w:sdtPr>
        <w:sdtContent>
          <w:r w:rsidR="000B73A0">
            <w:rPr>
              <w:noProof/>
            </w:rPr>
            <w:fldChar w:fldCharType="begin"/>
          </w:r>
          <w:r w:rsidR="000B73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jcyNjJhLTRjNzItNDdkZi1iNTQxLWQyZDE0NjUyYjVjNSIsIlJhbmdlTGVuZ3RoIjo0LCJSZWZlcmVuY2VJZCI6ImEzNzgyMjFmLTFjNDItNDhmYy1hYmE3LWZmZjhjM2I4MWE2ZiIsIlJlZmVyZW5jZSI6eyIkaWQiOiIzIiwiJHR5cGUiOiJTd2lzc0FjYWRlbWljLkNpdGF2aS5SZWZlcmVuY2UsIFN3aXNzQWNhZGVtaWMuQ2l0YXZpIiwiQWJzdHJhY3RDb21wbGV4aXR5IjowLCJBYnN0cmFjdFNvdXJjZVRleHRGb3JtYXQiOjAsIkFjY2Vzc0RhdGUiOiIxMC4wNi4yMDIyIiwiQXV0aG9ycyI6W10sIkNpdGF0aW9uS2V5VXBkYXRlVHlwZSI6MCwiQ29sbGFib3JhdG9ycyI6W10sIkRhdGUiOiIwMy4wNS4yMDIy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bWF0cGxvdGxpYi5vcmcvMy41LjAvdHV0b3JpYWxzL2NvbG9ycy9jb2xvcm1hcHMuaHRtbCIsIlVyaVN0cmluZyI6Imh0dHBzOi8vbWF0cGxvdGxpYi5vcmcvMy41LjAvdHV0b3JpYWxzL2NvbG9ycy9jb2xvcm1hcHM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}</w:instrText>
          </w:r>
          <w:r w:rsidR="000B73A0">
            <w:rPr>
              <w:noProof/>
            </w:rPr>
            <w:fldChar w:fldCharType="separate"/>
          </w:r>
          <w:r w:rsidR="000B73A0">
            <w:rPr>
              <w:noProof/>
            </w:rPr>
            <w:t>[38]</w:t>
          </w:r>
          <w:r w:rsidR="000B73A0">
            <w:rPr>
              <w:noProof/>
            </w:rPr>
            <w:fldChar w:fldCharType="end"/>
          </w:r>
        </w:sdtContent>
      </w:sdt>
    </w:p>
    <w:p w14:paraId="28AFBD7E" w14:textId="25225D6C" w:rsidR="00043298" w:rsidRDefault="006A0031" w:rsidP="003819E3">
      <w:pPr>
        <w:pStyle w:val="02Flietext"/>
      </w:pPr>
      <w:r>
        <w:t xml:space="preserve">Die im Rahmen der Bewertung nach </w:t>
      </w:r>
      <w:proofErr w:type="spellStart"/>
      <w:r>
        <w:t>Tufte’s</w:t>
      </w:r>
      <w:proofErr w:type="spellEnd"/>
      <w:r>
        <w:t xml:space="preserve"> </w:t>
      </w:r>
      <w:proofErr w:type="spellStart"/>
      <w:r>
        <w:t>Graphical</w:t>
      </w:r>
      <w:proofErr w:type="spellEnd"/>
      <w:r>
        <w:t xml:space="preserve"> Excellence und </w:t>
      </w:r>
      <w:proofErr w:type="spellStart"/>
      <w:r>
        <w:t>Graphical</w:t>
      </w:r>
      <w:proofErr w:type="spellEnd"/>
      <w:r>
        <w:t xml:space="preserve"> Integrity festgestellten Mängel könnten behoben werden. Die Skalierung des Streckenverlaufs könnte angepasst werden, sodass Sie den tatsächlichen Proportionen entspricht. Außerdem könnte die Visualisierung erweitert </w:t>
      </w:r>
      <w:r w:rsidR="00EB0C0F">
        <w:t>werden,</w:t>
      </w:r>
      <w:r>
        <w:t xml:space="preserve"> um mehrere Detailgrade zu zeigen und Sie </w:t>
      </w:r>
      <w:r w:rsidR="00981AC5">
        <w:t>könnte</w:t>
      </w:r>
      <w:r>
        <w:t xml:space="preserve"> ausgiebig</w:t>
      </w:r>
      <w:r w:rsidR="000A4706">
        <w:t>er</w:t>
      </w:r>
      <w:r>
        <w:t xml:space="preserve"> beschrieben werden.</w:t>
      </w:r>
    </w:p>
    <w:p w14:paraId="362A7F7A" w14:textId="77777777" w:rsidR="00043298" w:rsidRDefault="00043298">
      <w:pPr>
        <w:rPr>
          <w:rFonts w:ascii="Arial" w:hAnsi="Arial"/>
          <w:szCs w:val="24"/>
        </w:rPr>
      </w:pPr>
      <w:r>
        <w:br w:type="page"/>
      </w:r>
    </w:p>
    <w:p w14:paraId="1BDF67CD" w14:textId="36E3B7CD" w:rsidR="004366ED" w:rsidRDefault="00AC685C" w:rsidP="004366ED">
      <w:pPr>
        <w:pStyle w:val="Heading3"/>
        <w:numPr>
          <w:ilvl w:val="1"/>
          <w:numId w:val="4"/>
        </w:numPr>
        <w:tabs>
          <w:tab w:val="num" w:pos="792"/>
        </w:tabs>
      </w:pPr>
      <w:bookmarkStart w:id="86" w:name="_Toc105777637"/>
      <w:r w:rsidRPr="002370E2">
        <w:lastRenderedPageBreak/>
        <w:t xml:space="preserve">Visualisierung </w:t>
      </w:r>
      <w:r w:rsidR="004366ED" w:rsidRPr="002370E2">
        <w:t xml:space="preserve">2: </w:t>
      </w:r>
      <w:r w:rsidR="002370E2">
        <w:t>Trainings-Analyse</w:t>
      </w:r>
      <w:bookmarkEnd w:id="86"/>
    </w:p>
    <w:p w14:paraId="590F1028" w14:textId="5410FC79" w:rsidR="00C272CA" w:rsidRDefault="00C272CA" w:rsidP="00C272CA">
      <w:pPr>
        <w:pStyle w:val="Heading4"/>
        <w:numPr>
          <w:ilvl w:val="2"/>
          <w:numId w:val="4"/>
        </w:numPr>
      </w:pPr>
      <w:r>
        <w:t>Hintergrund</w:t>
      </w:r>
    </w:p>
    <w:p w14:paraId="716D8B55" w14:textId="2269CCD8" w:rsidR="00775645" w:rsidRDefault="00C57780" w:rsidP="00C57780">
      <w:pPr>
        <w:pStyle w:val="02Flietext"/>
      </w:pPr>
      <w:r>
        <w:t>Diese Visualisierung soll eine tiefgehende Analyse von vergangenen Trainings erlauben. Dazu werden Informationen über die zurückgelegte Distanz, die durchschnittliche Geschwindigkeit, die durchschnittliche Herzfrequenz und den Zeitpunkt des Trainings gesammelt.</w:t>
      </w:r>
      <w:r w:rsidR="007B52D1">
        <w:t xml:space="preserve"> </w:t>
      </w:r>
      <w:r w:rsidR="00B77267">
        <w:t xml:space="preserve">Der Nutzer soll über diese Daten einen Überblick erhalten und Ihm soll durch verschiedene Interaktionen erlaubt werden die Daten </w:t>
      </w:r>
      <w:r w:rsidR="009D0955">
        <w:t xml:space="preserve">besser </w:t>
      </w:r>
      <w:r w:rsidR="00B77267">
        <w:t xml:space="preserve">zu verstehen. </w:t>
      </w:r>
    </w:p>
    <w:p w14:paraId="2AB283FA" w14:textId="35A5E0C9" w:rsidR="00C57780" w:rsidRPr="00C57780" w:rsidRDefault="00E348A6" w:rsidP="00C57780">
      <w:pPr>
        <w:pStyle w:val="02Flietext"/>
      </w:pPr>
      <w:r>
        <w:t xml:space="preserve">Ein Nutzer dieser Visualisierung könnte </w:t>
      </w:r>
      <w:r w:rsidR="00775645">
        <w:t xml:space="preserve">beispielsweise </w:t>
      </w:r>
      <w:r>
        <w:t xml:space="preserve">rückblickend überprüfen, ob sich über die vergangenen Wochen oder Monate seine durchschnittliche Geschwindigkeit in einer bestimmten Distanz verbessert </w:t>
      </w:r>
      <w:r w:rsidR="00775645">
        <w:t xml:space="preserve">oder verschlechtert </w:t>
      </w:r>
      <w:r>
        <w:t>hat.</w:t>
      </w:r>
    </w:p>
    <w:p w14:paraId="42293832" w14:textId="1002BE6A" w:rsidR="00C272CA" w:rsidRDefault="00C272CA" w:rsidP="00C272CA">
      <w:pPr>
        <w:pStyle w:val="Heading4"/>
        <w:numPr>
          <w:ilvl w:val="2"/>
          <w:numId w:val="4"/>
        </w:numPr>
      </w:pPr>
      <w:r>
        <w:t>Funktionsweise</w:t>
      </w:r>
    </w:p>
    <w:p w14:paraId="199063F1" w14:textId="1A2940DE" w:rsidR="00867490" w:rsidRDefault="00CD135E" w:rsidP="00CD135E">
      <w:pPr>
        <w:pStyle w:val="02Flietext"/>
      </w:pPr>
      <w:r>
        <w:t>Vor Darstellung der Visualisierung werden die notwendigen Daten geladen. Da die Visualisierung mehrere Trainings visualisiert</w:t>
      </w:r>
      <w:r w:rsidR="00995363">
        <w:t>,</w:t>
      </w:r>
      <w:r>
        <w:t xml:space="preserve"> wird ein Unterordner angelegt, welcher alle zu nutzenden FIT-Dateien enthält. Aus jeder geladenen FIT-Datei werden die Distanz, das Datum, die durchschnittliche Herzfrequenz und die durchschnittliche Geschwindigkeit des Trainings </w:t>
      </w:r>
      <w:r w:rsidR="00AA7B6D">
        <w:t>ermittelt</w:t>
      </w:r>
      <w:r>
        <w:t xml:space="preserve">. </w:t>
      </w:r>
      <w:r w:rsidR="00867490">
        <w:t>Dazu</w:t>
      </w:r>
      <w:r>
        <w:t xml:space="preserve"> müssen in allen FIT-Dateien </w:t>
      </w:r>
      <w:r w:rsidR="00867490">
        <w:t xml:space="preserve">Distanz, Datum, Herzfrequenz und Geschwindigkeit </w:t>
      </w:r>
      <w:r>
        <w:t xml:space="preserve">enthalten sein. </w:t>
      </w:r>
      <w:r w:rsidR="00867490">
        <w:t>Die durchschnittliche Herzfrequenz und die durchschnittliche Geschwindigkeit sind nicht fester Teil des FIT-Protokolls. Stattdessen werden während jedes Trainings die momentane Geschwindigkeit und Herzfrequenz getrackt. Zur Ermittlung der Durchschnittswerte werden dann ab Beginn des Trainings alle Einzelwerte addiert und schlussendlich durch die gesamte Trainingszeit geteilt. So werden Durchschnitts-Geschwindigkeit und Durchschnitts-Herzfrequenz ermittelt.</w:t>
      </w:r>
      <w:r w:rsidR="00DF3151">
        <w:t xml:space="preserve"> </w:t>
      </w:r>
    </w:p>
    <w:p w14:paraId="368F0E45" w14:textId="77777777" w:rsidR="00DF3151" w:rsidRDefault="006579A4" w:rsidP="00CD135E">
      <w:pPr>
        <w:pStyle w:val="02Flietext"/>
      </w:pPr>
      <w:r>
        <w:t xml:space="preserve">Vor der Visualisierung werden die durchschnittlichen Herzfrequenzen und Geschwindigkeiten gruppiert. Der Nutzer kann die Anzahl der Gruppen individualisieren. Standardmäßig werden vier Gruppen erstellt. Die Aufteilung der </w:t>
      </w:r>
      <w:r w:rsidR="00995363">
        <w:t>D</w:t>
      </w:r>
      <w:r>
        <w:t xml:space="preserve">aten in die Gruppen funktioniert folgendermaßen. Zuerst wird in jeder Kategorie der Minimalwert von dem Maximalwert abgezogen. So erhält man die Spanne der </w:t>
      </w:r>
      <w:r w:rsidR="00820416">
        <w:t xml:space="preserve">Werte in der </w:t>
      </w:r>
      <w:r>
        <w:t xml:space="preserve">Kategorie. </w:t>
      </w:r>
    </w:p>
    <w:p w14:paraId="796D020C" w14:textId="6169E550" w:rsidR="00183BEA" w:rsidRDefault="006579A4" w:rsidP="00CD135E">
      <w:pPr>
        <w:pStyle w:val="02Flietext"/>
      </w:pPr>
      <w:r>
        <w:lastRenderedPageBreak/>
        <w:t xml:space="preserve">Diese Spanne wird nun in die Anzahl der festgelegten Gruppen geteilt. Jeder Wert fällt jetzt in die Spanne einer Gruppe und wird so zugeordnet. Statt den tatsächlichen Werten, beispielsweise einer durchschnittlichen Geschwindigkeit von </w:t>
      </w:r>
      <w:r w:rsidR="00377D40">
        <w:t>9</w:t>
      </w:r>
      <w:r w:rsidR="001F2607">
        <w:t>.</w:t>
      </w:r>
      <w:r w:rsidR="0074320F">
        <w:t>0</w:t>
      </w:r>
      <w:r>
        <w:t>3km/h,</w:t>
      </w:r>
      <w:r w:rsidR="00183BEA">
        <w:t xml:space="preserve"> enthält der Wert jetzt eine Gruppe, beispielsweise 8km/h-10km/h.</w:t>
      </w:r>
      <w:r w:rsidR="0068761E">
        <w:t xml:space="preserve"> Die Gruppierung der Distanz ist durch ein Runden auf den Nächsten vollen Kilometer realisiert.</w:t>
      </w:r>
    </w:p>
    <w:p w14:paraId="215FF7E6" w14:textId="427496FF" w:rsidR="00183BEA" w:rsidRDefault="0068761E" w:rsidP="00183BEA">
      <w:pPr>
        <w:pStyle w:val="02Flietext"/>
        <w:keepNext/>
      </w:pPr>
      <w:r w:rsidRPr="0068761E">
        <w:rPr>
          <w:noProof/>
        </w:rPr>
        <w:drawing>
          <wp:inline distT="0" distB="0" distL="0" distR="0" wp14:anchorId="0DD19393" wp14:editId="77B5EB63">
            <wp:extent cx="5759450" cy="2058035"/>
            <wp:effectExtent l="0" t="0" r="0" b="0"/>
            <wp:docPr id="40" name="Picture 4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application&#10;&#10;Description automatically generated"/>
                    <pic:cNvPicPr/>
                  </pic:nvPicPr>
                  <pic:blipFill>
                    <a:blip r:embed="rId45"/>
                    <a:stretch>
                      <a:fillRect/>
                    </a:stretch>
                  </pic:blipFill>
                  <pic:spPr>
                    <a:xfrm>
                      <a:off x="0" y="0"/>
                      <a:ext cx="5759450" cy="2058035"/>
                    </a:xfrm>
                    <a:prstGeom prst="rect">
                      <a:avLst/>
                    </a:prstGeom>
                  </pic:spPr>
                </pic:pic>
              </a:graphicData>
            </a:graphic>
          </wp:inline>
        </w:drawing>
      </w:r>
    </w:p>
    <w:p w14:paraId="710ED1BB" w14:textId="4A6C2F80" w:rsidR="00183BEA" w:rsidRDefault="00183BEA" w:rsidP="00183BEA">
      <w:pPr>
        <w:pStyle w:val="Caption"/>
      </w:pPr>
      <w:bookmarkStart w:id="87" w:name="_Ref105680774"/>
      <w:bookmarkStart w:id="88" w:name="_Toc105777930"/>
      <w:r>
        <w:t xml:space="preserve">Abbildung </w:t>
      </w:r>
      <w:fldSimple w:instr=" SEQ Abbildung \* ARABIC ">
        <w:r w:rsidR="00E86A7A">
          <w:rPr>
            <w:noProof/>
          </w:rPr>
          <w:t>20</w:t>
        </w:r>
      </w:fldSimple>
      <w:bookmarkEnd w:id="87"/>
      <w:r>
        <w:t>: Punktdiagramm Visualisierung 2</w:t>
      </w:r>
      <w:bookmarkEnd w:id="88"/>
    </w:p>
    <w:p w14:paraId="037E14DE" w14:textId="1D1ECAAF" w:rsidR="00CD135E" w:rsidRDefault="00CD135E" w:rsidP="00CD135E">
      <w:pPr>
        <w:pStyle w:val="02Flietext"/>
      </w:pPr>
      <w:r>
        <w:t>Für jedes Training wird dann</w:t>
      </w:r>
      <w:r w:rsidR="001A7187">
        <w:t xml:space="preserve"> das Punktdiagramm</w:t>
      </w:r>
      <w:r w:rsidR="00183BEA">
        <w:t xml:space="preserve">, wie in </w:t>
      </w:r>
      <w:r w:rsidR="00183BEA">
        <w:rPr>
          <w:b/>
          <w:bCs/>
        </w:rPr>
        <w:fldChar w:fldCharType="begin"/>
      </w:r>
      <w:r w:rsidR="00183BEA">
        <w:instrText xml:space="preserve"> REF _Ref105680774 \h </w:instrText>
      </w:r>
      <w:r w:rsidR="00183BEA">
        <w:rPr>
          <w:b/>
          <w:bCs/>
        </w:rPr>
      </w:r>
      <w:r w:rsidR="00183BEA">
        <w:rPr>
          <w:b/>
          <w:bCs/>
        </w:rPr>
        <w:fldChar w:fldCharType="separate"/>
      </w:r>
      <w:r w:rsidR="00E86A7A">
        <w:t xml:space="preserve">Abbildung </w:t>
      </w:r>
      <w:r w:rsidR="00E86A7A">
        <w:rPr>
          <w:noProof/>
        </w:rPr>
        <w:t>20</w:t>
      </w:r>
      <w:r w:rsidR="00183BEA">
        <w:rPr>
          <w:b/>
          <w:bCs/>
        </w:rPr>
        <w:fldChar w:fldCharType="end"/>
      </w:r>
      <w:r w:rsidR="00183BEA">
        <w:rPr>
          <w:b/>
          <w:bCs/>
        </w:rPr>
        <w:t xml:space="preserve"> </w:t>
      </w:r>
      <w:r w:rsidR="00183BEA">
        <w:t>zu sehen,</w:t>
      </w:r>
      <w:r w:rsidR="001A7187">
        <w:t xml:space="preserve"> mit dem Datum auf der X-Achse und der Distanz auf der Y-Achse erstellt. Darauf folgt das sogenannte </w:t>
      </w:r>
      <w:r w:rsidR="00183BEA">
        <w:t>Kategorie-Diagramm, welche</w:t>
      </w:r>
      <w:r w:rsidR="00D9516E">
        <w:t xml:space="preserve">s </w:t>
      </w:r>
      <w:r w:rsidR="00B94983">
        <w:t>d</w:t>
      </w:r>
      <w:r w:rsidR="00D9516E">
        <w:t xml:space="preserve">ie Werte </w:t>
      </w:r>
      <w:r w:rsidR="00B94983">
        <w:t xml:space="preserve">der Kategorien Distanz, durchschnittliche Geschwindigkeit und durchschnittliche Herzfrequenz darstellt. Hierbei werden, wie in </w:t>
      </w:r>
      <w:r w:rsidR="00333DEB">
        <w:rPr>
          <w:b/>
          <w:bCs/>
        </w:rPr>
        <w:fldChar w:fldCharType="begin"/>
      </w:r>
      <w:r w:rsidR="00333DEB">
        <w:instrText xml:space="preserve"> REF _Ref105680933 \h </w:instrText>
      </w:r>
      <w:r w:rsidR="00333DEB">
        <w:rPr>
          <w:b/>
          <w:bCs/>
        </w:rPr>
      </w:r>
      <w:r w:rsidR="00333DEB">
        <w:rPr>
          <w:b/>
          <w:bCs/>
        </w:rPr>
        <w:fldChar w:fldCharType="separate"/>
      </w:r>
      <w:r w:rsidR="00E86A7A">
        <w:t xml:space="preserve">Abbildung </w:t>
      </w:r>
      <w:r w:rsidR="00E86A7A">
        <w:rPr>
          <w:noProof/>
        </w:rPr>
        <w:t>21</w:t>
      </w:r>
      <w:r w:rsidR="00333DEB">
        <w:rPr>
          <w:b/>
          <w:bCs/>
        </w:rPr>
        <w:fldChar w:fldCharType="end"/>
      </w:r>
      <w:r w:rsidR="00333DEB">
        <w:rPr>
          <w:b/>
          <w:bCs/>
        </w:rPr>
        <w:t xml:space="preserve"> </w:t>
      </w:r>
      <w:r w:rsidR="00B94983">
        <w:t>zu sehen, die zusammengehörigen Daten über die Kategorien hinweg miteinander verbunden</w:t>
      </w:r>
      <w:r w:rsidR="00333DEB">
        <w:t>.</w:t>
      </w:r>
    </w:p>
    <w:p w14:paraId="576C9AE0" w14:textId="1D08BE52" w:rsidR="00333DEB" w:rsidRDefault="0068761E" w:rsidP="00333DEB">
      <w:pPr>
        <w:pStyle w:val="02Flietext"/>
        <w:keepNext/>
      </w:pPr>
      <w:r w:rsidRPr="0068761E">
        <w:rPr>
          <w:noProof/>
        </w:rPr>
        <w:drawing>
          <wp:inline distT="0" distB="0" distL="0" distR="0" wp14:anchorId="737A06C9" wp14:editId="0E8F4973">
            <wp:extent cx="5759450" cy="1862455"/>
            <wp:effectExtent l="0" t="0" r="0" b="4445"/>
            <wp:docPr id="41" name="Picture 4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pic:cNvPicPr/>
                  </pic:nvPicPr>
                  <pic:blipFill>
                    <a:blip r:embed="rId46"/>
                    <a:stretch>
                      <a:fillRect/>
                    </a:stretch>
                  </pic:blipFill>
                  <pic:spPr>
                    <a:xfrm>
                      <a:off x="0" y="0"/>
                      <a:ext cx="5759450" cy="1862455"/>
                    </a:xfrm>
                    <a:prstGeom prst="rect">
                      <a:avLst/>
                    </a:prstGeom>
                  </pic:spPr>
                </pic:pic>
              </a:graphicData>
            </a:graphic>
          </wp:inline>
        </w:drawing>
      </w:r>
    </w:p>
    <w:p w14:paraId="48D71BE3" w14:textId="5E33DBE0" w:rsidR="00333DEB" w:rsidRPr="00B94983" w:rsidRDefault="00333DEB" w:rsidP="00333DEB">
      <w:pPr>
        <w:pStyle w:val="Caption"/>
      </w:pPr>
      <w:bookmarkStart w:id="89" w:name="_Ref105680933"/>
      <w:bookmarkStart w:id="90" w:name="_Toc105777931"/>
      <w:r>
        <w:t xml:space="preserve">Abbildung </w:t>
      </w:r>
      <w:fldSimple w:instr=" SEQ Abbildung \* ARABIC ">
        <w:r w:rsidR="00E86A7A">
          <w:rPr>
            <w:noProof/>
          </w:rPr>
          <w:t>21</w:t>
        </w:r>
      </w:fldSimple>
      <w:bookmarkEnd w:id="89"/>
      <w:r>
        <w:t>: Kategorie-Diagramm Visualisierung</w:t>
      </w:r>
      <w:r w:rsidR="00C73B70">
        <w:t xml:space="preserve"> </w:t>
      </w:r>
      <w:r>
        <w:t>2</w:t>
      </w:r>
      <w:bookmarkEnd w:id="90"/>
    </w:p>
    <w:p w14:paraId="2E2FDA19" w14:textId="1D45D722" w:rsidR="004C3F5A" w:rsidRDefault="004C3F5A" w:rsidP="00CD135E">
      <w:pPr>
        <w:pStyle w:val="02Flietext"/>
      </w:pPr>
      <w:r>
        <w:lastRenderedPageBreak/>
        <w:t>Die Daten der beiden Diagramme sind miteinander verbunden</w:t>
      </w:r>
      <w:r w:rsidR="00950DC0">
        <w:t>. Sie bilden ein Verbunds-Diagramm.</w:t>
      </w:r>
      <w:r>
        <w:t xml:space="preserve"> </w:t>
      </w:r>
      <w:r w:rsidR="00950DC0">
        <w:t xml:space="preserve">So können </w:t>
      </w:r>
      <w:r>
        <w:t xml:space="preserve">Zusammenhänge hergestellt werden. Implementiert ist dieses Diagramm mit der </w:t>
      </w:r>
      <w:proofErr w:type="spellStart"/>
      <w:r>
        <w:t>Plotly</w:t>
      </w:r>
      <w:proofErr w:type="spellEnd"/>
      <w:r>
        <w:t xml:space="preserve"> Bibliothek.</w:t>
      </w:r>
      <w:r w:rsidR="006D3F33">
        <w:t xml:space="preserve"> </w:t>
      </w:r>
      <w:r w:rsidR="00120AF6">
        <w:t>Das Erkennen der</w:t>
      </w:r>
      <w:r w:rsidR="006D3F33">
        <w:t xml:space="preserve"> Zusammenhänge zwischen beiden Visualisierungen </w:t>
      </w:r>
      <w:r w:rsidR="00120AF6">
        <w:t xml:space="preserve">wird </w:t>
      </w:r>
      <w:r w:rsidR="006D3F33">
        <w:t xml:space="preserve">durch sogenanntes </w:t>
      </w:r>
      <w:proofErr w:type="spellStart"/>
      <w:r w:rsidR="006D3F33">
        <w:t>Brushing</w:t>
      </w:r>
      <w:proofErr w:type="spellEnd"/>
      <w:r w:rsidR="006D3F33">
        <w:t xml:space="preserve"> &amp; Linking </w:t>
      </w:r>
      <w:r w:rsidR="00120AF6">
        <w:t xml:space="preserve">ermöglicht. Der Nutzer markiert, wie in </w:t>
      </w:r>
      <w:r w:rsidR="00120AF6">
        <w:fldChar w:fldCharType="begin"/>
      </w:r>
      <w:r w:rsidR="00120AF6">
        <w:instrText xml:space="preserve"> REF _Ref105681561 \h </w:instrText>
      </w:r>
      <w:r w:rsidR="00120AF6">
        <w:fldChar w:fldCharType="separate"/>
      </w:r>
      <w:r w:rsidR="00E86A7A">
        <w:t xml:space="preserve">Abbildung </w:t>
      </w:r>
      <w:r w:rsidR="00E86A7A">
        <w:rPr>
          <w:noProof/>
        </w:rPr>
        <w:t>22</w:t>
      </w:r>
      <w:r w:rsidR="00120AF6">
        <w:fldChar w:fldCharType="end"/>
      </w:r>
      <w:r w:rsidR="00120AF6">
        <w:t xml:space="preserve"> zu sehen, zuerst Daten in einer </w:t>
      </w:r>
      <w:r w:rsidR="00EE6C2D">
        <w:t xml:space="preserve">der </w:t>
      </w:r>
      <w:r w:rsidR="00120AF6">
        <w:t>Visualisierung</w:t>
      </w:r>
      <w:r w:rsidR="00EE6C2D">
        <w:t>en</w:t>
      </w:r>
      <w:r w:rsidR="00120AF6">
        <w:t>. Diese Daten werden dann am Ort der Markierung farblich gekennzeichnet. Zusätzlich werden aber auch die zugehörigen Daten in der anderen Visualisierung markiert. Durch die gleiche, farbliche Markierung wird klar, die Daten gehören zusammen.</w:t>
      </w:r>
      <w:r w:rsidR="00407091">
        <w:t xml:space="preserve"> </w:t>
      </w:r>
      <w:sdt>
        <w:sdtPr>
          <w:alias w:val="To edit, see citavi.com/edit"/>
          <w:tag w:val="CitaviPlaceholder#85b52628-48ea-4fdd-90ee-d1f311c135a4"/>
          <w:id w:val="-217892172"/>
          <w:placeholder>
            <w:docPart w:val="DefaultPlaceholder_-1854013440"/>
          </w:placeholder>
        </w:sdtPr>
        <w:sdtEndPr/>
        <w:sdtContent>
          <w:r w:rsidR="00407091">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cyNGRlLTI3NmMtNDMzOS04OTU4LTRhZjU1ZjljYzZlZSIsIlJhbmdlTGVuZ3RoIjo0LCJSZWZlcmVuY2VJZCI6IjNhOWIyNmM5LTg1YzYtNDZiYi1hOWIxLTJlNDlhOTA1ZG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NpdGUuZWJyYXJ5LmNvbS9saWIvYWxsdGl0bGVzL0RvYz9pZD0xMDgyMTU2OCIsIlVyaVN0cmluZyI6Imh0dHA6Ly9zaXRlLmVicmFyeS5jb20vbGliL2FsbHRpdGxlcy9Eb2M/aWQ9MTA4MjE1Nj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}</w:instrText>
          </w:r>
          <w:r w:rsidR="00407091">
            <w:rPr>
              <w:noProof/>
            </w:rPr>
            <w:fldChar w:fldCharType="separate"/>
          </w:r>
          <w:r w:rsidR="003F192A">
            <w:rPr>
              <w:noProof/>
            </w:rPr>
            <w:t>[28]</w:t>
          </w:r>
          <w:r w:rsidR="00407091">
            <w:rPr>
              <w:noProof/>
            </w:rPr>
            <w:fldChar w:fldCharType="end"/>
          </w:r>
        </w:sdtContent>
      </w:sdt>
    </w:p>
    <w:p w14:paraId="6602368A" w14:textId="77777777" w:rsidR="00120AF6" w:rsidRDefault="006D3F33" w:rsidP="00120AF6">
      <w:pPr>
        <w:pStyle w:val="02Flietext"/>
        <w:keepNext/>
      </w:pPr>
      <w:r w:rsidRPr="006D3F33">
        <w:rPr>
          <w:noProof/>
        </w:rPr>
        <w:drawing>
          <wp:inline distT="0" distB="0" distL="0" distR="0" wp14:anchorId="11912A8F" wp14:editId="453FA5C3">
            <wp:extent cx="5759450" cy="4056380"/>
            <wp:effectExtent l="0" t="0" r="0" b="1270"/>
            <wp:docPr id="42" name="Picture 4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application&#10;&#10;Description automatically generated with medium confidence"/>
                    <pic:cNvPicPr/>
                  </pic:nvPicPr>
                  <pic:blipFill>
                    <a:blip r:embed="rId47"/>
                    <a:stretch>
                      <a:fillRect/>
                    </a:stretch>
                  </pic:blipFill>
                  <pic:spPr>
                    <a:xfrm>
                      <a:off x="0" y="0"/>
                      <a:ext cx="5759450" cy="4056380"/>
                    </a:xfrm>
                    <a:prstGeom prst="rect">
                      <a:avLst/>
                    </a:prstGeom>
                  </pic:spPr>
                </pic:pic>
              </a:graphicData>
            </a:graphic>
          </wp:inline>
        </w:drawing>
      </w:r>
    </w:p>
    <w:p w14:paraId="40A984C5" w14:textId="1A875371" w:rsidR="006D3F33" w:rsidRDefault="00120AF6" w:rsidP="00120AF6">
      <w:pPr>
        <w:pStyle w:val="Caption"/>
      </w:pPr>
      <w:bookmarkStart w:id="91" w:name="_Ref105681561"/>
      <w:bookmarkStart w:id="92" w:name="_Toc105777932"/>
      <w:r>
        <w:t xml:space="preserve">Abbildung </w:t>
      </w:r>
      <w:fldSimple w:instr=" SEQ Abbildung \* ARABIC ">
        <w:r w:rsidR="00E86A7A">
          <w:rPr>
            <w:noProof/>
          </w:rPr>
          <w:t>22</w:t>
        </w:r>
      </w:fldSimple>
      <w:bookmarkEnd w:id="91"/>
      <w:r>
        <w:t xml:space="preserve">: </w:t>
      </w:r>
      <w:proofErr w:type="spellStart"/>
      <w:r>
        <w:t>Brushing</w:t>
      </w:r>
      <w:proofErr w:type="spellEnd"/>
      <w:r>
        <w:t xml:space="preserve"> &amp; Linking in Visualisierung 2</w:t>
      </w:r>
      <w:bookmarkEnd w:id="92"/>
    </w:p>
    <w:p w14:paraId="4AB174F3" w14:textId="77777777" w:rsidR="00DF3151" w:rsidRDefault="00DF3151" w:rsidP="007A1968">
      <w:pPr>
        <w:pStyle w:val="02Flietext"/>
      </w:pPr>
    </w:p>
    <w:p w14:paraId="030F35A8" w14:textId="77777777" w:rsidR="00DF3151" w:rsidRDefault="00DF3151" w:rsidP="007A1968">
      <w:pPr>
        <w:pStyle w:val="02Flietext"/>
      </w:pPr>
    </w:p>
    <w:p w14:paraId="4D963A64" w14:textId="14E07C5A" w:rsidR="007A1968" w:rsidRDefault="007A1968" w:rsidP="007A1968">
      <w:pPr>
        <w:pStyle w:val="02Flietext"/>
      </w:pPr>
      <w:proofErr w:type="spellStart"/>
      <w:r>
        <w:lastRenderedPageBreak/>
        <w:t>Brushing</w:t>
      </w:r>
      <w:proofErr w:type="spellEnd"/>
      <w:r>
        <w:t xml:space="preserve"> &amp; Linking ist in dieser Visualisierung in beide Richtungen möglich. Über ein Lasso-Werkzeug können mehrere Punkte im Punktdiagramm markiert werden. Über einfaches klicken kann eine Gruppe in einer Kategorie des Kategorie-Diagramms markiert werden.</w:t>
      </w:r>
      <w:r w:rsidR="00155B64">
        <w:t xml:space="preserve"> </w:t>
      </w:r>
      <w:r w:rsidR="009A2B6B">
        <w:t>Durch Klicken</w:t>
      </w:r>
      <w:r w:rsidR="00155B64">
        <w:t xml:space="preserve"> neben das Diagramm oder durch Auswählen keines Punktes können die Markierungen entfernt werden.</w:t>
      </w:r>
      <w:r w:rsidR="009A2B6B">
        <w:t xml:space="preserve"> </w:t>
      </w:r>
    </w:p>
    <w:p w14:paraId="4D0A57C4" w14:textId="66BFD5EC" w:rsidR="005C5DC4" w:rsidRDefault="009A2B6B" w:rsidP="007A1968">
      <w:pPr>
        <w:pStyle w:val="02Flietext"/>
      </w:pPr>
      <w:r>
        <w:t xml:space="preserve">Neben </w:t>
      </w:r>
      <w:proofErr w:type="spellStart"/>
      <w:r>
        <w:t>Brushing</w:t>
      </w:r>
      <w:proofErr w:type="spellEnd"/>
      <w:r>
        <w:t xml:space="preserve"> &amp; Linking kann der Nutzer die Gruppen de</w:t>
      </w:r>
      <w:r w:rsidR="005C5DC4">
        <w:t>s</w:t>
      </w:r>
      <w:r>
        <w:t xml:space="preserve"> Kategorie</w:t>
      </w:r>
      <w:r w:rsidR="005C5DC4">
        <w:t>-Diagramms</w:t>
      </w:r>
      <w:r>
        <w:t xml:space="preserve"> noch beliebig verschieben und beispielsweise absteigend nach Größe der Gruppe oder aufsteigend nach der durchschnittlichen Herzfrequenz sortieren.</w:t>
      </w:r>
      <w:r w:rsidR="005C5DC4">
        <w:t xml:space="preserve"> In dem Punktdiagramm ist außerdem noch </w:t>
      </w:r>
      <w:proofErr w:type="spellStart"/>
      <w:r w:rsidR="005C5DC4">
        <w:t>Panning</w:t>
      </w:r>
      <w:proofErr w:type="spellEnd"/>
      <w:r w:rsidR="005C5DC4">
        <w:t xml:space="preserve"> und </w:t>
      </w:r>
      <w:proofErr w:type="spellStart"/>
      <w:r w:rsidR="005C5DC4">
        <w:t>Zooming</w:t>
      </w:r>
      <w:proofErr w:type="spellEnd"/>
      <w:r w:rsidR="005C5DC4">
        <w:t xml:space="preserve"> möglich</w:t>
      </w:r>
      <w:r w:rsidR="00F725F4">
        <w:t>.</w:t>
      </w:r>
      <w:r w:rsidR="005C5DC4">
        <w:t xml:space="preserve"> </w:t>
      </w:r>
      <w:r w:rsidR="00F725F4">
        <w:t>S</w:t>
      </w:r>
      <w:r w:rsidR="005C5DC4">
        <w:t>o kann der Nutzer bei einer großen Menge an Daten bestimmte Ausschnitte genauer analysieren.</w:t>
      </w:r>
    </w:p>
    <w:p w14:paraId="0DCF6DE3" w14:textId="2F79E1C1" w:rsidR="00DF0FD1" w:rsidRDefault="00DF0FD1" w:rsidP="00DF0FD1">
      <w:pPr>
        <w:pStyle w:val="Heading4"/>
        <w:numPr>
          <w:ilvl w:val="2"/>
          <w:numId w:val="4"/>
        </w:numPr>
      </w:pPr>
      <w:r>
        <w:t>Herausforderungen</w:t>
      </w:r>
    </w:p>
    <w:p w14:paraId="71D67803" w14:textId="7AF7B21D" w:rsidR="00BE69C6" w:rsidRDefault="00BE69C6" w:rsidP="00BE69C6">
      <w:pPr>
        <w:pStyle w:val="02Flietext"/>
      </w:pPr>
      <w:r>
        <w:t xml:space="preserve">Die größte Herausforderung bei der Implementierung dieser Visualisierung war das Gruppieren der Daten. </w:t>
      </w:r>
      <w:r w:rsidR="002C1AE6">
        <w:t>Das Gruppieren der Daten führt zu dem Verlust von Informationen. Statt die genaue durchschnittliche Geschwindigkeit oder die genaue Distanz zu kennen ist nur noch eine Rundung, bzw. eine Spanne bekannt.</w:t>
      </w:r>
      <w:r w:rsidR="002A6592">
        <w:t xml:space="preserve"> Das ist von Nachteil. Jedoch ist Gruppieren dennoch notwendig, da ohne das Gruppieren die Daten unübersichtlich werden und keine Zusammenhänge festzustellen sind.</w:t>
      </w:r>
    </w:p>
    <w:p w14:paraId="72679FB6" w14:textId="77777777" w:rsidR="00BC1DFC" w:rsidRDefault="00BC1DFC" w:rsidP="00BC1DFC">
      <w:pPr>
        <w:pStyle w:val="02Flietext"/>
        <w:keepNext/>
      </w:pPr>
      <w:r w:rsidRPr="00BC1DFC">
        <w:rPr>
          <w:noProof/>
        </w:rPr>
        <w:drawing>
          <wp:inline distT="0" distB="0" distL="0" distR="0" wp14:anchorId="1D3A8298" wp14:editId="5651BC71">
            <wp:extent cx="5759450" cy="1901190"/>
            <wp:effectExtent l="0" t="0" r="0" b="3810"/>
            <wp:docPr id="43" name="Picture 43"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imeline&#10;&#10;Description automatically generated with low confidence"/>
                    <pic:cNvPicPr/>
                  </pic:nvPicPr>
                  <pic:blipFill>
                    <a:blip r:embed="rId48"/>
                    <a:stretch>
                      <a:fillRect/>
                    </a:stretch>
                  </pic:blipFill>
                  <pic:spPr>
                    <a:xfrm>
                      <a:off x="0" y="0"/>
                      <a:ext cx="5759450" cy="1901190"/>
                    </a:xfrm>
                    <a:prstGeom prst="rect">
                      <a:avLst/>
                    </a:prstGeom>
                  </pic:spPr>
                </pic:pic>
              </a:graphicData>
            </a:graphic>
          </wp:inline>
        </w:drawing>
      </w:r>
    </w:p>
    <w:p w14:paraId="0B790D61" w14:textId="07DAE33A" w:rsidR="00BC1DFC" w:rsidRDefault="00BC1DFC" w:rsidP="00BC1DFC">
      <w:pPr>
        <w:pStyle w:val="Caption"/>
      </w:pPr>
      <w:bookmarkStart w:id="93" w:name="_Ref105682376"/>
      <w:bookmarkStart w:id="94" w:name="_Toc105777933"/>
      <w:r>
        <w:t xml:space="preserve">Abbildung </w:t>
      </w:r>
      <w:fldSimple w:instr=" SEQ Abbildung \* ARABIC ">
        <w:r w:rsidR="00E86A7A">
          <w:rPr>
            <w:noProof/>
          </w:rPr>
          <w:t>23</w:t>
        </w:r>
      </w:fldSimple>
      <w:bookmarkEnd w:id="93"/>
      <w:r>
        <w:t>: Nicht gruppiertes Kategorie-Diagramm</w:t>
      </w:r>
      <w:bookmarkEnd w:id="94"/>
    </w:p>
    <w:p w14:paraId="607E59B9" w14:textId="2633D2EA" w:rsidR="0018732D" w:rsidRDefault="00BC1DFC" w:rsidP="00BC1DFC">
      <w:pPr>
        <w:pStyle w:val="02Flietext"/>
      </w:pPr>
      <w:r>
        <w:t xml:space="preserve">In </w:t>
      </w:r>
      <w:r>
        <w:fldChar w:fldCharType="begin"/>
      </w:r>
      <w:r>
        <w:instrText xml:space="preserve"> REF _Ref105682376 \h </w:instrText>
      </w:r>
      <w:r>
        <w:fldChar w:fldCharType="separate"/>
      </w:r>
      <w:r w:rsidR="00E86A7A">
        <w:t xml:space="preserve">Abbildung </w:t>
      </w:r>
      <w:r w:rsidR="00E86A7A">
        <w:rPr>
          <w:noProof/>
        </w:rPr>
        <w:t>23</w:t>
      </w:r>
      <w:r>
        <w:fldChar w:fldCharType="end"/>
      </w:r>
      <w:r>
        <w:t xml:space="preserve"> ist ein Kategorie-Diagramm ohne Gruppierung zu sehen. Die Daten sind unübersichtlich und unnötig genau. Ein Kategorie-Diagramm ohne Gruppierung gleicht einer einfachen Tabelle. </w:t>
      </w:r>
    </w:p>
    <w:p w14:paraId="298B2F09" w14:textId="687EB8A4" w:rsidR="00BC1DFC" w:rsidRPr="00BC1DFC" w:rsidRDefault="00BC1DFC" w:rsidP="00BC1DFC">
      <w:pPr>
        <w:pStyle w:val="02Flietext"/>
      </w:pPr>
      <w:r>
        <w:lastRenderedPageBreak/>
        <w:t>Daher werden die Daten gruppiert. Je nach Anzahl und Varianz der Daten</w:t>
      </w:r>
      <w:r w:rsidR="00134701">
        <w:t xml:space="preserve"> sind jedoch eine unterschiedliche Anzahl an Gruppen sinnvoll. Wenn in den Daten beispielsweise schnelle Sprints und langsame Marathons enthalten sind ist die Spanne der durchschnittlichen Geschwindigkeit sehr hoch. Um möglichst viele Informationen zu erhalten sollte dann eine höhere Anzahl an </w:t>
      </w:r>
      <w:r w:rsidR="009666BD">
        <w:t>Gruppen</w:t>
      </w:r>
      <w:r w:rsidR="00134701">
        <w:t xml:space="preserve"> gewählt werden. Durch </w:t>
      </w:r>
      <w:r w:rsidR="00865660">
        <w:t>i</w:t>
      </w:r>
      <w:r w:rsidR="00134701">
        <w:t>nteraktives Ausprobieren und Ändern der Gruppenanzahl kann</w:t>
      </w:r>
      <w:r w:rsidR="00865660">
        <w:t xml:space="preserve"> der Nutzer</w:t>
      </w:r>
      <w:r w:rsidR="00134701">
        <w:t xml:space="preserve"> iterativ ein</w:t>
      </w:r>
      <w:r w:rsidR="00865660">
        <w:t xml:space="preserve"> sinnvoller Wert ermitteln.</w:t>
      </w:r>
    </w:p>
    <w:p w14:paraId="0E65BB13" w14:textId="71E47E0E" w:rsidR="00C272CA" w:rsidRDefault="00C75287" w:rsidP="00C272CA">
      <w:pPr>
        <w:pStyle w:val="Heading4"/>
        <w:numPr>
          <w:ilvl w:val="2"/>
          <w:numId w:val="4"/>
        </w:numPr>
      </w:pPr>
      <w:r>
        <w:t>Bewertung</w:t>
      </w:r>
    </w:p>
    <w:p w14:paraId="0A708B78" w14:textId="77777777" w:rsidR="00FF0FF0" w:rsidRDefault="00C57780" w:rsidP="00FF0FF0">
      <w:pPr>
        <w:pStyle w:val="02Flietext"/>
        <w:keepNext/>
      </w:pPr>
      <w:r w:rsidRPr="00C57780">
        <w:rPr>
          <w:noProof/>
        </w:rPr>
        <w:drawing>
          <wp:inline distT="0" distB="0" distL="0" distR="0" wp14:anchorId="5AFEA1D4" wp14:editId="0B1BEA46">
            <wp:extent cx="5759450" cy="406019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49"/>
                    <a:stretch>
                      <a:fillRect/>
                    </a:stretch>
                  </pic:blipFill>
                  <pic:spPr>
                    <a:xfrm>
                      <a:off x="0" y="0"/>
                      <a:ext cx="5759450" cy="4060190"/>
                    </a:xfrm>
                    <a:prstGeom prst="rect">
                      <a:avLst/>
                    </a:prstGeom>
                  </pic:spPr>
                </pic:pic>
              </a:graphicData>
            </a:graphic>
          </wp:inline>
        </w:drawing>
      </w:r>
    </w:p>
    <w:p w14:paraId="56381482" w14:textId="67BDE679" w:rsidR="00C57780" w:rsidRDefault="00FF0FF0" w:rsidP="00FF0FF0">
      <w:pPr>
        <w:pStyle w:val="Caption"/>
      </w:pPr>
      <w:bookmarkStart w:id="95" w:name="_Ref105682736"/>
      <w:bookmarkStart w:id="96" w:name="_Toc105777934"/>
      <w:r>
        <w:t xml:space="preserve">Abbildung </w:t>
      </w:r>
      <w:fldSimple w:instr=" SEQ Abbildung \* ARABIC ">
        <w:r w:rsidR="00E86A7A">
          <w:rPr>
            <w:noProof/>
          </w:rPr>
          <w:t>24</w:t>
        </w:r>
      </w:fldSimple>
      <w:bookmarkEnd w:id="95"/>
      <w:r>
        <w:t>: Beispiel Visualisierung 2</w:t>
      </w:r>
      <w:bookmarkEnd w:id="96"/>
    </w:p>
    <w:p w14:paraId="3D7A34AC" w14:textId="4830A1C9" w:rsidR="00AE53F7" w:rsidRDefault="00FF0FF0" w:rsidP="00AE53F7">
      <w:pPr>
        <w:pStyle w:val="02Flietext"/>
      </w:pPr>
      <w:r>
        <w:t xml:space="preserve">In </w:t>
      </w:r>
      <w:r>
        <w:fldChar w:fldCharType="begin"/>
      </w:r>
      <w:r>
        <w:instrText xml:space="preserve"> REF _Ref105682736 \h </w:instrText>
      </w:r>
      <w:r>
        <w:fldChar w:fldCharType="separate"/>
      </w:r>
      <w:r w:rsidR="00E86A7A">
        <w:t xml:space="preserve">Abbildung </w:t>
      </w:r>
      <w:r w:rsidR="00E86A7A">
        <w:rPr>
          <w:noProof/>
        </w:rPr>
        <w:t>24</w:t>
      </w:r>
      <w:r>
        <w:fldChar w:fldCharType="end"/>
      </w:r>
      <w:r>
        <w:t xml:space="preserve"> ist ein Beispiel der Visualisierung mit 13 Daten zu sehen. Anhand </w:t>
      </w:r>
      <w:proofErr w:type="spellStart"/>
      <w:r>
        <w:t>Tufte’s</w:t>
      </w:r>
      <w:proofErr w:type="spellEnd"/>
      <w:r>
        <w:t xml:space="preserve"> Prinzipien der </w:t>
      </w:r>
      <w:proofErr w:type="spellStart"/>
      <w:r>
        <w:t>Graphical</w:t>
      </w:r>
      <w:proofErr w:type="spellEnd"/>
      <w:r>
        <w:t xml:space="preserve"> Excellence und </w:t>
      </w:r>
      <w:proofErr w:type="spellStart"/>
      <w:r>
        <w:t>Graphical</w:t>
      </w:r>
      <w:proofErr w:type="spellEnd"/>
      <w:r>
        <w:t xml:space="preserve"> Integrity soll die Visualisierung nun bewertet werden.</w:t>
      </w:r>
    </w:p>
    <w:p w14:paraId="7C8BBD95" w14:textId="77777777" w:rsidR="00AE53F7" w:rsidRDefault="00AE53F7" w:rsidP="00AE53F7">
      <w:pPr>
        <w:pStyle w:val="02Flietext"/>
      </w:pPr>
    </w:p>
    <w:p w14:paraId="212816BD" w14:textId="14437FD5" w:rsidR="00FF0FF0" w:rsidRPr="0029025E" w:rsidRDefault="00FF0FF0" w:rsidP="00AE53F7">
      <w:pPr>
        <w:pStyle w:val="02Flietext"/>
      </w:pPr>
      <w:r>
        <w:lastRenderedPageBreak/>
        <w:t xml:space="preserve">Erfüllt die Visualisierung </w:t>
      </w:r>
      <w:proofErr w:type="spellStart"/>
      <w:r w:rsidRPr="0029025E">
        <w:t>Tufte’s</w:t>
      </w:r>
      <w:proofErr w:type="spellEnd"/>
      <w:r w:rsidRPr="0029025E">
        <w:t xml:space="preserve"> Prinzip</w:t>
      </w:r>
      <w:r>
        <w:t>ien</w:t>
      </w:r>
      <w:r w:rsidRPr="0029025E">
        <w:t xml:space="preserve"> der </w:t>
      </w:r>
      <w:proofErr w:type="spellStart"/>
      <w:r w:rsidRPr="0029025E">
        <w:t>Graphical</w:t>
      </w:r>
      <w:proofErr w:type="spellEnd"/>
      <w:r w:rsidRPr="0029025E">
        <w:t xml:space="preserve"> Excellence</w:t>
      </w:r>
      <w:r>
        <w:t xml:space="preserve"> </w:t>
      </w:r>
      <w:sdt>
        <w:sdtPr>
          <w:alias w:val="To edit, see citavi.com/edit"/>
          <w:tag w:val="CitaviPlaceholder#a3385e1d-cf52-46bc-bafd-17e3c6984d9c"/>
          <w:id w:val="1226571882"/>
          <w:placeholder>
            <w:docPart w:val="5545C7E4A08C45E6A98F4D4953A8AAE5"/>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cxNWI4LTRjZmMtNGZkNy04NmM3LWM3NGFhNGIxZDc0Yi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2EzMzg1ZTFkLWNmNTItNDZiYy1iYWZkLTE3ZTNjNjk4NGQ5YyIsIlRleHQiOiJbMzNdIiwiV0FJVmVyc2lvbiI6IjYuNy4wLjAifQ==}</w:instrText>
          </w:r>
          <w:r>
            <w:rPr>
              <w:noProof/>
            </w:rPr>
            <w:fldChar w:fldCharType="separate"/>
          </w:r>
          <w:r w:rsidR="003F192A">
            <w:rPr>
              <w:noProof/>
            </w:rPr>
            <w:t>[33]</w:t>
          </w:r>
          <w:r>
            <w:rPr>
              <w:noProof/>
            </w:rPr>
            <w:fldChar w:fldCharType="end"/>
          </w:r>
        </w:sdtContent>
      </w:sdt>
      <w:r>
        <w:t>?</w:t>
      </w:r>
      <w:r w:rsidRPr="0029025E">
        <w:t xml:space="preserve"> </w:t>
      </w:r>
    </w:p>
    <w:p w14:paraId="19FD148C" w14:textId="77777777" w:rsidR="00FF0FF0" w:rsidRDefault="00FF0FF0" w:rsidP="00FF0FF0">
      <w:pPr>
        <w:pStyle w:val="02Flietext"/>
        <w:numPr>
          <w:ilvl w:val="0"/>
          <w:numId w:val="28"/>
        </w:numPr>
        <w:suppressAutoHyphens/>
      </w:pPr>
      <w:r>
        <w:t>Zeigt Sie die Daten?</w:t>
      </w:r>
    </w:p>
    <w:p w14:paraId="1D0A0811" w14:textId="77777777" w:rsidR="00FF0FF0" w:rsidRDefault="00FF0FF0" w:rsidP="00FF0FF0">
      <w:pPr>
        <w:pStyle w:val="02Flietext"/>
        <w:suppressAutoHyphens/>
      </w:pPr>
      <w:r>
        <w:t>Ja, Sie zeigt die Daten.</w:t>
      </w:r>
    </w:p>
    <w:p w14:paraId="24E43969" w14:textId="77777777" w:rsidR="00FF0FF0" w:rsidRDefault="00FF0FF0" w:rsidP="00FF0FF0">
      <w:pPr>
        <w:pStyle w:val="02Flietext"/>
        <w:numPr>
          <w:ilvl w:val="0"/>
          <w:numId w:val="28"/>
        </w:numPr>
        <w:suppressAutoHyphens/>
      </w:pPr>
      <w:r>
        <w:t>Regt Sie den Betrachter zum Nachdenken an?</w:t>
      </w:r>
    </w:p>
    <w:p w14:paraId="627B44B0" w14:textId="7374CCBC" w:rsidR="00FF0FF0" w:rsidRDefault="00FF0FF0" w:rsidP="00FF0FF0">
      <w:pPr>
        <w:pStyle w:val="02Flietext"/>
        <w:suppressAutoHyphens/>
      </w:pPr>
      <w:r>
        <w:t xml:space="preserve">Ja, Sie regt den Betrachter zum Nachdenken an. Der Betrachter </w:t>
      </w:r>
      <w:r w:rsidR="0096243E">
        <w:t>sieht die visualisierten Trainings, interagiert mit Ihnen und kann so Muster feststellen</w:t>
      </w:r>
      <w:r w:rsidR="00F865EB">
        <w:t>. Diese können</w:t>
      </w:r>
      <w:r w:rsidR="0096243E">
        <w:t xml:space="preserve"> Ihn zum Nachdenken über die vergangenen Trainings anregen.</w:t>
      </w:r>
    </w:p>
    <w:p w14:paraId="2E070215" w14:textId="77777777" w:rsidR="00FF0FF0" w:rsidRDefault="00FF0FF0" w:rsidP="00FF0FF0">
      <w:pPr>
        <w:pStyle w:val="02Flietext"/>
        <w:numPr>
          <w:ilvl w:val="0"/>
          <w:numId w:val="28"/>
        </w:numPr>
        <w:suppressAutoHyphens/>
      </w:pPr>
      <w:r>
        <w:t>Vermeidet Sie es zu verzerren, was die Daten sagen?</w:t>
      </w:r>
    </w:p>
    <w:p w14:paraId="5DE7B9EA" w14:textId="763422D3" w:rsidR="00FF0FF0" w:rsidRDefault="00720186" w:rsidP="00FF0FF0">
      <w:pPr>
        <w:pStyle w:val="02Flietext"/>
        <w:suppressAutoHyphens/>
      </w:pPr>
      <w:r>
        <w:t xml:space="preserve">Ja, die Visualisierung stellt die Daten unverzerrt da. </w:t>
      </w:r>
    </w:p>
    <w:p w14:paraId="1DD4417E" w14:textId="77777777" w:rsidR="00FF0FF0" w:rsidRDefault="00FF0FF0" w:rsidP="00FF0FF0">
      <w:pPr>
        <w:pStyle w:val="02Flietext"/>
        <w:numPr>
          <w:ilvl w:val="0"/>
          <w:numId w:val="28"/>
        </w:numPr>
        <w:suppressAutoHyphens/>
      </w:pPr>
      <w:r>
        <w:t>Zeigt Sie viele Zahlen in wenig Raum?</w:t>
      </w:r>
    </w:p>
    <w:p w14:paraId="72E13F6F" w14:textId="59618CA6" w:rsidR="00FF0FF0" w:rsidRDefault="00FF0FF0" w:rsidP="00FF0FF0">
      <w:pPr>
        <w:pStyle w:val="02Flietext"/>
        <w:suppressAutoHyphens/>
      </w:pPr>
      <w:r>
        <w:t xml:space="preserve">Ja, Sie zeigt </w:t>
      </w:r>
      <w:r w:rsidR="00854AE8">
        <w:t>in zwei kleinen Diagrammen eine nahezu beliebige Anzahl an Datensätzen, welche Informationen über Distanz, Datum, durchschnittliche Geschwindigkeit und durchschnittliche Herzfrequenz enthalten.</w:t>
      </w:r>
    </w:p>
    <w:p w14:paraId="464B7C29" w14:textId="77777777" w:rsidR="00FF0FF0" w:rsidRDefault="00FF0FF0" w:rsidP="00FF0FF0">
      <w:pPr>
        <w:pStyle w:val="02Flietext"/>
        <w:numPr>
          <w:ilvl w:val="0"/>
          <w:numId w:val="28"/>
        </w:numPr>
        <w:suppressAutoHyphens/>
      </w:pPr>
      <w:r>
        <w:t>Bringt Sie große Datensätze in einen Zusammenhang?</w:t>
      </w:r>
    </w:p>
    <w:p w14:paraId="58E70E07" w14:textId="769387C4" w:rsidR="00FF0FF0" w:rsidRDefault="00FF0FF0" w:rsidP="00FF0FF0">
      <w:pPr>
        <w:pStyle w:val="02Flietext"/>
        <w:suppressAutoHyphens/>
      </w:pPr>
      <w:r>
        <w:t xml:space="preserve">Ja, Sie bringt die Datensätze </w:t>
      </w:r>
      <w:r w:rsidR="00FF7FE5">
        <w:t>mehrerer</w:t>
      </w:r>
      <w:r>
        <w:t xml:space="preserve"> Trainings in einen Zusammenhang.</w:t>
      </w:r>
      <w:r w:rsidR="000600E6">
        <w:t xml:space="preserve"> Der Nutzer hat die Möglichkeit </w:t>
      </w:r>
      <w:r w:rsidR="00CE3450">
        <w:t xml:space="preserve">diese </w:t>
      </w:r>
      <w:r w:rsidR="000600E6">
        <w:t xml:space="preserve">über </w:t>
      </w:r>
      <w:r w:rsidR="00CE3450">
        <w:t xml:space="preserve">Interaktionen wie </w:t>
      </w:r>
      <w:proofErr w:type="spellStart"/>
      <w:r w:rsidR="000600E6">
        <w:t>Brushing</w:t>
      </w:r>
      <w:proofErr w:type="spellEnd"/>
      <w:r w:rsidR="000600E6">
        <w:t xml:space="preserve"> &amp; Linking zu erkennen.</w:t>
      </w:r>
    </w:p>
    <w:p w14:paraId="33121A48" w14:textId="77777777" w:rsidR="00FF0FF0" w:rsidRDefault="00FF0FF0" w:rsidP="00FF0FF0">
      <w:pPr>
        <w:pStyle w:val="02Flietext"/>
        <w:numPr>
          <w:ilvl w:val="0"/>
          <w:numId w:val="28"/>
        </w:numPr>
        <w:suppressAutoHyphens/>
      </w:pPr>
      <w:r>
        <w:t>Unterstützt Sie Vergleiche zwischen den Daten?</w:t>
      </w:r>
    </w:p>
    <w:p w14:paraId="5886F9AC" w14:textId="024F4CE5" w:rsidR="00FF0FF0" w:rsidRDefault="00FF0FF0" w:rsidP="00FF0FF0">
      <w:pPr>
        <w:pStyle w:val="02Flietext"/>
        <w:suppressAutoHyphens/>
      </w:pPr>
      <w:r>
        <w:t xml:space="preserve">Ja, Sie erlaubt es </w:t>
      </w:r>
      <w:r w:rsidR="003421DC">
        <w:t>die</w:t>
      </w:r>
      <w:r>
        <w:t xml:space="preserve"> Trainings anhand der Distanz</w:t>
      </w:r>
      <w:r w:rsidR="003421DC">
        <w:t>, des Datums</w:t>
      </w:r>
      <w:r w:rsidR="00A54EB3">
        <w:t>, der</w:t>
      </w:r>
      <w:r w:rsidR="003421DC">
        <w:t xml:space="preserve"> durchschnittlichen Geschwindigkeit und der durchschnittlichen Herzfrequenz </w:t>
      </w:r>
      <w:r>
        <w:t>miteinander zu vergleichen.</w:t>
      </w:r>
    </w:p>
    <w:p w14:paraId="4D251A31" w14:textId="77777777" w:rsidR="00FF0FF0" w:rsidRDefault="00FF0FF0" w:rsidP="00FF0FF0">
      <w:pPr>
        <w:pStyle w:val="02Flietext"/>
        <w:numPr>
          <w:ilvl w:val="0"/>
          <w:numId w:val="28"/>
        </w:numPr>
        <w:suppressAutoHyphens/>
      </w:pPr>
      <w:r>
        <w:t>Präsentiert Sie die Daten in verschiedenen Detailgraden?</w:t>
      </w:r>
    </w:p>
    <w:p w14:paraId="236ABA6C" w14:textId="748F841D" w:rsidR="00FF0FF0" w:rsidRDefault="00FF0FF0" w:rsidP="00FF0FF0">
      <w:pPr>
        <w:pStyle w:val="02Flietext"/>
        <w:suppressAutoHyphens/>
      </w:pPr>
      <w:r>
        <w:t>Nein, Sie präsentiert die Daten nur auf einem Detailgrad.</w:t>
      </w:r>
    </w:p>
    <w:p w14:paraId="507E74EF" w14:textId="77777777" w:rsidR="00FF0FF0" w:rsidRDefault="00FF0FF0" w:rsidP="00FF0FF0">
      <w:pPr>
        <w:pStyle w:val="02Flietext"/>
        <w:numPr>
          <w:ilvl w:val="0"/>
          <w:numId w:val="28"/>
        </w:numPr>
        <w:suppressAutoHyphens/>
      </w:pPr>
      <w:r>
        <w:t>Hat Sie einen klaren Zweck?</w:t>
      </w:r>
    </w:p>
    <w:p w14:paraId="1E58DB67" w14:textId="23562953" w:rsidR="00FF0FF0" w:rsidRDefault="00FF0FF0" w:rsidP="00FF0FF0">
      <w:pPr>
        <w:pStyle w:val="02Flietext"/>
        <w:suppressAutoHyphens/>
      </w:pPr>
      <w:r>
        <w:t xml:space="preserve">Ja, Sie </w:t>
      </w:r>
      <w:r w:rsidR="004C72D1">
        <w:t>stellt vergangene</w:t>
      </w:r>
      <w:r>
        <w:t xml:space="preserve"> Trainings </w:t>
      </w:r>
      <w:r w:rsidR="004C72D1">
        <w:t>dar, ermöglicht es diese besser zu verstehen und so Trends festzustellen</w:t>
      </w:r>
      <w:r>
        <w:t>.</w:t>
      </w:r>
    </w:p>
    <w:p w14:paraId="51E5CB72" w14:textId="77777777" w:rsidR="00FF0FF0" w:rsidRDefault="00FF0FF0" w:rsidP="00FF0FF0">
      <w:pPr>
        <w:pStyle w:val="02Flietext"/>
        <w:suppressAutoHyphens/>
      </w:pPr>
    </w:p>
    <w:p w14:paraId="77BAA3C3" w14:textId="6874FB9E" w:rsidR="00FF0FF0" w:rsidRDefault="00FF0FF0" w:rsidP="00FF0FF0">
      <w:pPr>
        <w:pStyle w:val="02Flietext"/>
        <w:suppressAutoHyphens/>
      </w:pPr>
      <w:r>
        <w:t xml:space="preserve">Erfüllt die Visualisierung </w:t>
      </w:r>
      <w:proofErr w:type="spellStart"/>
      <w:r w:rsidRPr="0029025E">
        <w:t>Tufte’s</w:t>
      </w:r>
      <w:proofErr w:type="spellEnd"/>
      <w:r w:rsidRPr="0029025E">
        <w:t xml:space="preserve"> Prinzip</w:t>
      </w:r>
      <w:r>
        <w:t>ien</w:t>
      </w:r>
      <w:r w:rsidRPr="0029025E">
        <w:t xml:space="preserve"> der </w:t>
      </w:r>
      <w:proofErr w:type="spellStart"/>
      <w:r w:rsidRPr="0029025E">
        <w:t>Graphical</w:t>
      </w:r>
      <w:proofErr w:type="spellEnd"/>
      <w:r w:rsidRPr="0029025E">
        <w:t xml:space="preserve"> </w:t>
      </w:r>
      <w:r>
        <w:t xml:space="preserve">Integrity </w:t>
      </w:r>
      <w:sdt>
        <w:sdtPr>
          <w:alias w:val="To edit, see citavi.com/edit"/>
          <w:tag w:val="CitaviPlaceholder#95a684de-f368-41cb-8dc1-04e34873eb21"/>
          <w:id w:val="927463950"/>
          <w:placeholder>
            <w:docPart w:val="5545C7E4A08C45E6A98F4D4953A8AAE5"/>
          </w:placeholder>
        </w:sdtPr>
        <w:sdtEndPr/>
        <w:sdtContent>
          <w:r>
            <w:rPr>
              <w:noProof/>
            </w:rPr>
            <w:fldChar w:fldCharType="begin"/>
          </w:r>
          <w:r w:rsidR="003F19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zM2Mjk5LTg1ZjUtNGVjOC04N2ZmLThmN2NlYTgwOWRmYyIsIlJhbmdlTGVuZ3RoIjo0LCJSZWZlcmVuY2VJZCI6IjVkMWRmNGRhLTU0ZjMtNDRiMC1hOTBjLTc0MzEwZmI4Mm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HdhcmQiLCJMYXN0TmFtZSI6IlR1ZnRlIiwiTWlkZGxlTmFtZSI6IlIuIiwiUHJvdGVjdGVkIjpmYWxzZSwiU2V4IjowLCJDcmVhdGVkQnkiOiJfRHNjaG9uYmUiLCJDcmVhdGVkT24iOiIyMDIyLTA1LTI1VDE0OjQwOjQxIiwiTW9kaWZpZWRCeSI6Il9Ec2Nob25iZSIsIklkIjoiNDRiNzdkYzYtZGZkZC00NmI4LThiMTgtNDAwYjdlYTkzNTQ4IiwiTW9kaWZpZWRPbiI6IjIwMjItMDUtMjVUMTQ6NDA6ND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HVmdGUgMjAwMSAtIFRoZSB2aXN1YWwgZGlzcGxheSBvZiBxdWFudGl0YXRpdmU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}</w:instrText>
          </w:r>
          <w:r>
            <w:rPr>
              <w:noProof/>
            </w:rPr>
            <w:fldChar w:fldCharType="separate"/>
          </w:r>
          <w:r w:rsidR="003F192A">
            <w:rPr>
              <w:noProof/>
            </w:rPr>
            <w:t>[33]</w:t>
          </w:r>
          <w:r>
            <w:rPr>
              <w:noProof/>
            </w:rPr>
            <w:fldChar w:fldCharType="end"/>
          </w:r>
        </w:sdtContent>
      </w:sdt>
      <w:r>
        <w:t>?</w:t>
      </w:r>
      <w:r w:rsidRPr="0029025E">
        <w:t xml:space="preserve"> </w:t>
      </w:r>
    </w:p>
    <w:p w14:paraId="4E295764" w14:textId="77777777" w:rsidR="00FF0FF0" w:rsidRDefault="00FF0FF0" w:rsidP="00FF0FF0">
      <w:pPr>
        <w:pStyle w:val="02Flietext"/>
        <w:numPr>
          <w:ilvl w:val="0"/>
          <w:numId w:val="29"/>
        </w:numPr>
        <w:suppressAutoHyphens/>
      </w:pPr>
      <w:r>
        <w:t xml:space="preserve">Entsprechen </w:t>
      </w:r>
      <w:bookmarkStart w:id="97" w:name="_Hlk105683140"/>
      <w:r>
        <w:t>Visualisierungen von Zahlen Ihren tatsächlichen Proportionen</w:t>
      </w:r>
      <w:bookmarkEnd w:id="97"/>
      <w:r>
        <w:t>?</w:t>
      </w:r>
    </w:p>
    <w:p w14:paraId="230A725E" w14:textId="1A3E0655" w:rsidR="00FF0FF0" w:rsidRDefault="003B4EF9" w:rsidP="00FF0FF0">
      <w:pPr>
        <w:pStyle w:val="02Flietext"/>
        <w:suppressAutoHyphens/>
      </w:pPr>
      <w:r>
        <w:t>Ja, die Visualisierung der Zahlen entspricht Ihren tatsächlichen Proportionen</w:t>
      </w:r>
      <w:r w:rsidR="00FF0FF0">
        <w:t xml:space="preserve">. </w:t>
      </w:r>
    </w:p>
    <w:p w14:paraId="62D24E39" w14:textId="77777777" w:rsidR="00FF0FF0" w:rsidRDefault="00FF0FF0" w:rsidP="00FF0FF0">
      <w:pPr>
        <w:pStyle w:val="02Flietext"/>
        <w:numPr>
          <w:ilvl w:val="0"/>
          <w:numId w:val="29"/>
        </w:numPr>
        <w:suppressAutoHyphens/>
      </w:pPr>
      <w:r>
        <w:t>Sind Beschriftungen klar und detailliert?</w:t>
      </w:r>
    </w:p>
    <w:p w14:paraId="390FC4E3" w14:textId="6D6F0455" w:rsidR="00FF0FF0" w:rsidRPr="003B4EF9" w:rsidRDefault="00FF0FF0" w:rsidP="00FF0FF0">
      <w:pPr>
        <w:pStyle w:val="02Flietext"/>
        <w:suppressAutoHyphens/>
        <w:rPr>
          <w:rFonts w:cs="Arial"/>
        </w:rPr>
      </w:pPr>
      <w:r>
        <w:t>Ja, die Beschriftungen sind klar und detailliert.</w:t>
      </w:r>
      <w:r w:rsidR="003B4EF9">
        <w:t xml:space="preserve"> Aber möglicherweise ist das Durchschnitt-</w:t>
      </w:r>
      <w:r w:rsidR="003B4EF9" w:rsidRPr="003B4EF9">
        <w:rPr>
          <w:rFonts w:cs="Arial"/>
        </w:rPr>
        <w:t xml:space="preserve">Symbol </w:t>
      </w:r>
      <w:r w:rsidR="003B4EF9" w:rsidRPr="003B4EF9">
        <w:rPr>
          <w:rStyle w:val="hgkelc"/>
          <w:rFonts w:ascii="Cambria Math" w:hAnsi="Cambria Math" w:cs="Cambria Math"/>
        </w:rPr>
        <w:t>⌀</w:t>
      </w:r>
      <w:r w:rsidR="003B4EF9">
        <w:rPr>
          <w:rStyle w:val="hgkelc"/>
          <w:rFonts w:ascii="Cambria Math" w:hAnsi="Cambria Math" w:cs="Cambria Math"/>
        </w:rPr>
        <w:t xml:space="preserve"> </w:t>
      </w:r>
      <w:r w:rsidR="003B4EF9">
        <w:rPr>
          <w:rStyle w:val="hgkelc"/>
          <w:rFonts w:cs="Arial"/>
        </w:rPr>
        <w:t>nicht</w:t>
      </w:r>
      <w:r w:rsidR="00324BA0">
        <w:rPr>
          <w:rStyle w:val="hgkelc"/>
          <w:rFonts w:cs="Arial"/>
        </w:rPr>
        <w:t xml:space="preserve"> allen</w:t>
      </w:r>
      <w:r w:rsidR="003B4EF9">
        <w:rPr>
          <w:rStyle w:val="hgkelc"/>
          <w:rFonts w:cs="Arial"/>
        </w:rPr>
        <w:t xml:space="preserve"> bekannt und </w:t>
      </w:r>
      <w:r w:rsidR="00CB09A0">
        <w:rPr>
          <w:rStyle w:val="hgkelc"/>
          <w:rFonts w:cs="Arial"/>
        </w:rPr>
        <w:t xml:space="preserve">es </w:t>
      </w:r>
      <w:r w:rsidR="003B4EF9">
        <w:rPr>
          <w:rStyle w:val="hgkelc"/>
          <w:rFonts w:cs="Arial"/>
        </w:rPr>
        <w:t>sollte stattdessen ausgeschrieben werden.</w:t>
      </w:r>
    </w:p>
    <w:p w14:paraId="2D010CB0" w14:textId="77777777" w:rsidR="00FF0FF0" w:rsidRDefault="00FF0FF0" w:rsidP="00FF0FF0">
      <w:pPr>
        <w:pStyle w:val="02Flietext"/>
        <w:numPr>
          <w:ilvl w:val="0"/>
          <w:numId w:val="29"/>
        </w:numPr>
        <w:suppressAutoHyphens/>
      </w:pPr>
      <w:r>
        <w:t>Hat die Visualisierung keinen versteckten Zweck, sondern zeigt nur Schwankungen der Daten?</w:t>
      </w:r>
    </w:p>
    <w:p w14:paraId="1C5075B6" w14:textId="77777777" w:rsidR="00FF0FF0" w:rsidRDefault="00FF0FF0" w:rsidP="00FF0FF0">
      <w:pPr>
        <w:pStyle w:val="02Flietext"/>
        <w:suppressAutoHyphens/>
      </w:pPr>
      <w:r>
        <w:t>Ja, es werden nur die Schwankungen der Daten gezeigt.</w:t>
      </w:r>
    </w:p>
    <w:p w14:paraId="55C07C51" w14:textId="77777777" w:rsidR="00FF0FF0" w:rsidRDefault="00FF0FF0" w:rsidP="00FF0FF0">
      <w:pPr>
        <w:pStyle w:val="02Flietext"/>
        <w:numPr>
          <w:ilvl w:val="0"/>
          <w:numId w:val="29"/>
        </w:numPr>
        <w:suppressAutoHyphens/>
      </w:pPr>
      <w:r>
        <w:t>Werden bekannte Einheiten verwendet?</w:t>
      </w:r>
    </w:p>
    <w:p w14:paraId="546E07EA" w14:textId="2241DB01" w:rsidR="00FF0FF0" w:rsidRDefault="00FF0FF0" w:rsidP="00FF0FF0">
      <w:pPr>
        <w:pStyle w:val="02Flietext"/>
        <w:suppressAutoHyphens/>
      </w:pPr>
      <w:r>
        <w:t xml:space="preserve">Ja, es </w:t>
      </w:r>
      <w:r w:rsidR="00442C85">
        <w:t>werden</w:t>
      </w:r>
      <w:r>
        <w:t xml:space="preserve"> die bekannte</w:t>
      </w:r>
      <w:r w:rsidR="00442C85">
        <w:t>n</w:t>
      </w:r>
      <w:r>
        <w:t xml:space="preserve"> Einheit</w:t>
      </w:r>
      <w:r w:rsidR="00442C85">
        <w:t>en</w:t>
      </w:r>
      <w:r>
        <w:t xml:space="preserve"> Kilometer</w:t>
      </w:r>
      <w:r w:rsidR="00442C85">
        <w:t>, km/h und bpm</w:t>
      </w:r>
      <w:r>
        <w:t xml:space="preserve"> verwendet.</w:t>
      </w:r>
    </w:p>
    <w:p w14:paraId="1C3289B5" w14:textId="77777777" w:rsidR="00FF0FF0" w:rsidRDefault="00FF0FF0" w:rsidP="00FF0FF0">
      <w:pPr>
        <w:pStyle w:val="02Flietext"/>
        <w:numPr>
          <w:ilvl w:val="0"/>
          <w:numId w:val="29"/>
        </w:numPr>
        <w:suppressAutoHyphens/>
      </w:pPr>
      <w:r>
        <w:t>Entspricht die Zahl der visualisierten Dimensionen der Zahl der Dimensionen der Daten?</w:t>
      </w:r>
    </w:p>
    <w:p w14:paraId="59D9953B" w14:textId="2F2CB35B" w:rsidR="00FF0FF0" w:rsidRDefault="00FF0FF0" w:rsidP="00FF0FF0">
      <w:pPr>
        <w:pStyle w:val="02Flietext"/>
        <w:suppressAutoHyphens/>
      </w:pPr>
      <w:r>
        <w:t xml:space="preserve">Ja. </w:t>
      </w:r>
      <w:r w:rsidR="00140742">
        <w:t xml:space="preserve">Sowohl </w:t>
      </w:r>
      <w:r w:rsidR="005C3599">
        <w:t xml:space="preserve">die </w:t>
      </w:r>
      <w:r>
        <w:t xml:space="preserve">Daten </w:t>
      </w:r>
      <w:r w:rsidR="00140742">
        <w:t xml:space="preserve">als auch </w:t>
      </w:r>
      <w:r w:rsidR="005C3599">
        <w:t xml:space="preserve">die </w:t>
      </w:r>
      <w:r w:rsidR="00140742">
        <w:t xml:space="preserve">Visualisierung ist </w:t>
      </w:r>
      <w:r w:rsidR="000B4965">
        <w:t>4</w:t>
      </w:r>
      <w:r>
        <w:t>-dimensional.</w:t>
      </w:r>
    </w:p>
    <w:p w14:paraId="0B3EE648" w14:textId="77777777" w:rsidR="00FF0FF0" w:rsidRDefault="00FF0FF0" w:rsidP="00FF0FF0">
      <w:pPr>
        <w:pStyle w:val="02Flietext"/>
        <w:numPr>
          <w:ilvl w:val="0"/>
          <w:numId w:val="29"/>
        </w:numPr>
        <w:suppressAutoHyphens/>
      </w:pPr>
      <w:r>
        <w:t>Impliziert die Visualisierungen nichts?</w:t>
      </w:r>
    </w:p>
    <w:p w14:paraId="39E22391" w14:textId="6DD42C16" w:rsidR="008875E2" w:rsidRDefault="00FF0FF0" w:rsidP="00A536B6">
      <w:pPr>
        <w:pStyle w:val="02Flietext"/>
        <w:suppressAutoHyphens/>
      </w:pPr>
      <w:r>
        <w:t>Nein. Die Daten implizieren, dass es sich um Fitness-Daten handelt. Im Rahmen de</w:t>
      </w:r>
      <w:r w:rsidR="00F335C5">
        <w:t>r</w:t>
      </w:r>
      <w:r>
        <w:t xml:space="preserve"> </w:t>
      </w:r>
      <w:r w:rsidR="00F335C5">
        <w:t xml:space="preserve">Studienarbeit </w:t>
      </w:r>
      <w:r>
        <w:t>wird dies aber explizit erwähnt. Ein entsprechender Titel oder eine Beschreibung wäre jedoch zusätzlich angebracht.</w:t>
      </w:r>
    </w:p>
    <w:p w14:paraId="7FAC3EE6" w14:textId="77777777" w:rsidR="008875E2" w:rsidRDefault="008875E2">
      <w:pPr>
        <w:rPr>
          <w:rFonts w:ascii="Arial" w:hAnsi="Arial"/>
          <w:szCs w:val="24"/>
        </w:rPr>
      </w:pPr>
      <w:r>
        <w:br w:type="page"/>
      </w:r>
    </w:p>
    <w:p w14:paraId="0879DE5F" w14:textId="7E1C0783" w:rsidR="003819E3" w:rsidRDefault="00BF106E" w:rsidP="003819E3">
      <w:pPr>
        <w:pStyle w:val="Heading4"/>
        <w:numPr>
          <w:ilvl w:val="2"/>
          <w:numId w:val="4"/>
        </w:numPr>
      </w:pPr>
      <w:r>
        <w:lastRenderedPageBreak/>
        <w:t>Mögliche Weiterentwicklung des Prototyps</w:t>
      </w:r>
    </w:p>
    <w:p w14:paraId="4356B7FE" w14:textId="6519F9B0" w:rsidR="003020B5" w:rsidRDefault="003020B5" w:rsidP="000D6E4E">
      <w:pPr>
        <w:pStyle w:val="02Flietext"/>
      </w:pPr>
      <w:r>
        <w:t xml:space="preserve">Der Prototyp könnte auf mehrere Arten </w:t>
      </w:r>
      <w:r w:rsidR="00A31558">
        <w:t>weiterentwickelt</w:t>
      </w:r>
      <w:r>
        <w:t xml:space="preserve"> werden. </w:t>
      </w:r>
      <w:r w:rsidR="009969EC">
        <w:t xml:space="preserve">Es könnten beispielsweise mehr Informationen zu Verfügung gestellt werden. Neben Geschwindigkeit und Herzfrequenz könnte beispielsweise noch die Höhe des Trainings </w:t>
      </w:r>
      <w:r w:rsidR="00405593">
        <w:t>T</w:t>
      </w:r>
      <w:r w:rsidR="009969EC">
        <w:t>eil des Kategorie-Diagramms sein.</w:t>
      </w:r>
    </w:p>
    <w:p w14:paraId="4AA87ACB" w14:textId="58A951D7" w:rsidR="00A25DB2" w:rsidRDefault="00062120" w:rsidP="007F14EA">
      <w:pPr>
        <w:pStyle w:val="02Flietext"/>
      </w:pPr>
      <w:r>
        <w:t xml:space="preserve">Die bei der Bewertung ermittelten Mängel </w:t>
      </w:r>
      <w:r w:rsidR="002F6454">
        <w:t>können</w:t>
      </w:r>
      <w:r>
        <w:t xml:space="preserve"> angegangen werden. So könnte der Visualisierung beispielsweise ein weiterer Detailgrad hinzugefügt werden. Dieser könnte bei </w:t>
      </w:r>
      <w:proofErr w:type="spellStart"/>
      <w:r>
        <w:t>Hovern</w:t>
      </w:r>
      <w:proofErr w:type="spellEnd"/>
      <w:r>
        <w:t xml:space="preserve"> über einen Punkt im Punktdiagramm beispielsweise die genauen Werte für durchschnittliche Geschwindigkeit und durchschnittliche Herzfrequenz darstellen.</w:t>
      </w:r>
      <w:r w:rsidR="009F141A">
        <w:t xml:space="preserve"> </w:t>
      </w:r>
      <w:r w:rsidR="00A25DB2">
        <w:br w:type="page"/>
      </w:r>
    </w:p>
    <w:p w14:paraId="17712CC3" w14:textId="0FC037EA" w:rsidR="004366ED" w:rsidRDefault="004366ED" w:rsidP="004366ED">
      <w:pPr>
        <w:pStyle w:val="Heading3"/>
        <w:numPr>
          <w:ilvl w:val="1"/>
          <w:numId w:val="4"/>
        </w:numPr>
        <w:tabs>
          <w:tab w:val="num" w:pos="792"/>
        </w:tabs>
      </w:pPr>
      <w:bookmarkStart w:id="98" w:name="_Toc105777638"/>
      <w:r>
        <w:lastRenderedPageBreak/>
        <w:t>Weitere Visualisierungsideen</w:t>
      </w:r>
      <w:bookmarkEnd w:id="98"/>
    </w:p>
    <w:p w14:paraId="2E743C84" w14:textId="1399D5FD" w:rsidR="00EA3C49" w:rsidRDefault="00EA3C49" w:rsidP="004366ED">
      <w:pPr>
        <w:pStyle w:val="02Flietext"/>
      </w:pPr>
      <w:r>
        <w:t xml:space="preserve">Neben den zwei implementierten Visualisierungen sind mit den Fitness-Daten noch andere Visualisierungen denkbar. Die hier implementierten Visualisierungen fokussieren sich auf die Analyse mehrerer Trainings und deren Zusammenhänge. Der Nutzer schaut über einen längeren Zeitraum auf seine Trainings zurück und kann so erkennen, ob er seine Ziele erreicht und Fortschritte gemacht hat. </w:t>
      </w:r>
    </w:p>
    <w:p w14:paraId="0AAB980C" w14:textId="55E0D577" w:rsidR="00EA3C49" w:rsidRDefault="00EA3C49" w:rsidP="004366ED">
      <w:pPr>
        <w:pStyle w:val="02Flietext"/>
      </w:pPr>
      <w:r>
        <w:t xml:space="preserve">Ein alternativer Ansatz ist die Visualisierung einzelner Trainings. Statt eine Ansammlung von Trainingsdaten zu visualisieren wird nur ein Datensatz ausführlich visualisiert. </w:t>
      </w:r>
    </w:p>
    <w:p w14:paraId="22CADBDC" w14:textId="77777777" w:rsidR="00716F05" w:rsidRDefault="00716F05" w:rsidP="00716F05">
      <w:pPr>
        <w:pStyle w:val="02Flietext"/>
        <w:keepNext/>
        <w:jc w:val="center"/>
      </w:pPr>
      <w:r w:rsidRPr="00716F05">
        <w:rPr>
          <w:noProof/>
        </w:rPr>
        <w:drawing>
          <wp:inline distT="0" distB="0" distL="0" distR="0" wp14:anchorId="7676D628" wp14:editId="479FA34D">
            <wp:extent cx="5049147" cy="2846895"/>
            <wp:effectExtent l="0" t="0" r="0" b="0"/>
            <wp:docPr id="2" name="Picture 2" descr="A picture containing hanger, cookie cutter, lam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hanger, cookie cutter, lamp&#10;&#10;Description automatically generated"/>
                    <pic:cNvPicPr/>
                  </pic:nvPicPr>
                  <pic:blipFill>
                    <a:blip r:embed="rId50"/>
                    <a:stretch>
                      <a:fillRect/>
                    </a:stretch>
                  </pic:blipFill>
                  <pic:spPr>
                    <a:xfrm>
                      <a:off x="0" y="0"/>
                      <a:ext cx="5084521" cy="2866840"/>
                    </a:xfrm>
                    <a:prstGeom prst="rect">
                      <a:avLst/>
                    </a:prstGeom>
                  </pic:spPr>
                </pic:pic>
              </a:graphicData>
            </a:graphic>
          </wp:inline>
        </w:drawing>
      </w:r>
    </w:p>
    <w:p w14:paraId="2D6A27C0" w14:textId="1E6C660B" w:rsidR="00716F05" w:rsidRDefault="00716F05" w:rsidP="00716F05">
      <w:pPr>
        <w:pStyle w:val="Caption"/>
      </w:pPr>
      <w:bookmarkStart w:id="99" w:name="_Ref105748549"/>
      <w:bookmarkStart w:id="100" w:name="_Toc105777935"/>
      <w:r>
        <w:t xml:space="preserve">Abbildung </w:t>
      </w:r>
      <w:r w:rsidR="000E4252">
        <w:fldChar w:fldCharType="begin"/>
      </w:r>
      <w:r w:rsidR="000E4252">
        <w:instrText xml:space="preserve"> SEQ Abbildung \* ARABIC </w:instrText>
      </w:r>
      <w:r w:rsidR="000E4252">
        <w:fldChar w:fldCharType="separate"/>
      </w:r>
      <w:r w:rsidR="00E86A7A">
        <w:rPr>
          <w:noProof/>
        </w:rPr>
        <w:t>25</w:t>
      </w:r>
      <w:r w:rsidR="000E4252">
        <w:rPr>
          <w:noProof/>
        </w:rPr>
        <w:fldChar w:fldCharType="end"/>
      </w:r>
      <w:bookmarkEnd w:id="99"/>
      <w:r>
        <w:t>: Mockup Visualisierung einzelnes Training</w:t>
      </w:r>
      <w:bookmarkEnd w:id="100"/>
    </w:p>
    <w:p w14:paraId="6BCEE983" w14:textId="1923C19D" w:rsidR="00A62806" w:rsidRDefault="00716F05" w:rsidP="004366ED">
      <w:pPr>
        <w:pStyle w:val="02Flietext"/>
      </w:pPr>
      <w:r>
        <w:t xml:space="preserve">In </w:t>
      </w:r>
      <w:r>
        <w:fldChar w:fldCharType="begin"/>
      </w:r>
      <w:r>
        <w:instrText xml:space="preserve"> REF _Ref105748549 \h </w:instrText>
      </w:r>
      <w:r>
        <w:fldChar w:fldCharType="separate"/>
      </w:r>
      <w:r w:rsidR="00E86A7A">
        <w:t xml:space="preserve">Abbildung </w:t>
      </w:r>
      <w:r w:rsidR="00E86A7A">
        <w:rPr>
          <w:noProof/>
        </w:rPr>
        <w:t>25</w:t>
      </w:r>
      <w:r>
        <w:fldChar w:fldCharType="end"/>
      </w:r>
      <w:r>
        <w:t xml:space="preserve"> ist ein einfaches Mockup einer solchen Visualisierung zu sehen.</w:t>
      </w:r>
      <w:r w:rsidR="00CC259D">
        <w:t xml:space="preserve"> Wie in Visualisierung 1 ist hier der Streckenverlauf skizziert. Statt jedoch den Streckenverlauf einfarbig einzufärben wird hier der Streckenverlauf nach der Intensität des Trainings zu den konkreten Zeitpunkten gefärbt. So kann auf einen Blick erkannt werden, wann das Training wie intensiv war. Durch das </w:t>
      </w:r>
      <w:proofErr w:type="spellStart"/>
      <w:r w:rsidR="00CC259D">
        <w:t>Hovern</w:t>
      </w:r>
      <w:proofErr w:type="spellEnd"/>
      <w:r w:rsidR="00CC259D">
        <w:t xml:space="preserve"> über den Streckenverlauf könnten weitere Informationen zu dem Trainings-Status zu dem konkreten Zeitpunkt vermittelt werden. Das können Informationen wie Herzfrequenz, Geschwindigkeit, Höhe oder andere sein. Bei Training nach einem Trainingsplan </w:t>
      </w:r>
      <w:r w:rsidR="00CC259D">
        <w:lastRenderedPageBreak/>
        <w:t xml:space="preserve">würde diese Visualisierung ermöglichen, </w:t>
      </w:r>
      <w:r w:rsidR="0037506E">
        <w:t xml:space="preserve">das </w:t>
      </w:r>
      <w:r w:rsidR="00CC259D">
        <w:t xml:space="preserve">Training mit </w:t>
      </w:r>
      <w:r w:rsidR="0037506E">
        <w:t xml:space="preserve">dem </w:t>
      </w:r>
      <w:r w:rsidR="00CC259D">
        <w:t xml:space="preserve">Plan abzugleichen. </w:t>
      </w:r>
      <w:r w:rsidR="0037506E">
        <w:t xml:space="preserve">Wenn beispielsweise ein Intervalltraining mit Phasen hoher Belastung gefolgt von Phasen niedriger Belastung geplant ist, könnte mit einem Blick auf die Visualisierung erkannt werden, ob dies umgesetzt wurde. Die Phasen könnten weiter noch genauer analysiert werden. Durch </w:t>
      </w:r>
      <w:r w:rsidR="00B538E2">
        <w:t xml:space="preserve">das </w:t>
      </w:r>
      <w:proofErr w:type="spellStart"/>
      <w:r w:rsidR="0037506E">
        <w:t>Hovern</w:t>
      </w:r>
      <w:proofErr w:type="spellEnd"/>
      <w:r w:rsidR="0037506E">
        <w:t xml:space="preserve"> kann überprüft werden, wie intensiv die Phasen hoher Belastung waren und wie entspannend die Phasen niedriger Belastung.</w:t>
      </w:r>
    </w:p>
    <w:p w14:paraId="3622E2C0" w14:textId="77777777" w:rsidR="00A62806" w:rsidRDefault="00A62806">
      <w:pPr>
        <w:rPr>
          <w:rFonts w:ascii="Arial" w:hAnsi="Arial"/>
          <w:szCs w:val="24"/>
        </w:rPr>
      </w:pPr>
      <w:r>
        <w:br w:type="page"/>
      </w:r>
    </w:p>
    <w:p w14:paraId="7BE13B06" w14:textId="2C8AED22" w:rsidR="004366ED" w:rsidRDefault="00D34D24" w:rsidP="004366ED">
      <w:pPr>
        <w:pStyle w:val="Heading2"/>
        <w:numPr>
          <w:ilvl w:val="0"/>
          <w:numId w:val="4"/>
        </w:numPr>
        <w:tabs>
          <w:tab w:val="num" w:pos="360"/>
        </w:tabs>
      </w:pPr>
      <w:bookmarkStart w:id="101" w:name="_Toc105777639"/>
      <w:r>
        <w:lastRenderedPageBreak/>
        <w:t>Fazit</w:t>
      </w:r>
      <w:bookmarkEnd w:id="101"/>
    </w:p>
    <w:p w14:paraId="0B82D835" w14:textId="77777777" w:rsidR="003E61BD" w:rsidRDefault="00EE61E5" w:rsidP="004366ED">
      <w:pPr>
        <w:pStyle w:val="02Flietext"/>
      </w:pPr>
      <w:r>
        <w:t xml:space="preserve">In dieser Studienarbeit sollte der Visual Analytics Prozess dargestellt und Visualisierungen von Fitness-Daten erstellt werden. Es wurde analysiert welchen Einfluss Fitness-Tracker und die von Ihnen produzierte Daten auf die Gesundheit haben. Sie haben das Potenzial den Nutzer zu motivieren und Ihn über Fortschritt oder Stagnation des Trainingserfolgs zu informieren. </w:t>
      </w:r>
      <w:r w:rsidR="001E19CB">
        <w:t xml:space="preserve">Das Tracken bestimmter Gesundheitsdaten wie der Herzfrequenz kann Auskunft über einzelne Trainings und deren Intensität geben. Mit dieser Information können Trainingspläne erstellt werden, welche speziell auf den Nutzer zugeschnitten sind. </w:t>
      </w:r>
    </w:p>
    <w:p w14:paraId="4CAFC98E" w14:textId="2A4A83EA" w:rsidR="003E61BD" w:rsidRDefault="001E19CB" w:rsidP="004366ED">
      <w:pPr>
        <w:pStyle w:val="02Flietext"/>
      </w:pPr>
      <w:r>
        <w:t xml:space="preserve">Weiter wurde der Visual Analytics Prozess vorgestellt. Es wurde auf die Daten eingegangen, welche Grundlage des Prozesses sind. Dann wurde die Visualisierung und die Modellbildung besprochen, welche zentral für den Visual Analytics Prozess sind. Eine wichtige Rolle dabei spielt die Interaktion. Die Interaktion erlaubt es dem Nutzer sein persönliches Expertenwissen einzubringen und so in Kombination mit Visualisierung und Modell neues Wissen zu erlangen. </w:t>
      </w:r>
      <w:r w:rsidR="00F24FB5">
        <w:t>Das neu erlangte Wissen kann wiederum selbst Teil eines neue Visual Analytics Prozesses sein.</w:t>
      </w:r>
    </w:p>
    <w:p w14:paraId="1CB48FB0" w14:textId="172A8E42" w:rsidR="00EE61E5" w:rsidRDefault="00DA2CB5" w:rsidP="004366ED">
      <w:pPr>
        <w:pStyle w:val="02Flietext"/>
      </w:pPr>
      <w:r>
        <w:t xml:space="preserve">Es wurde außerdem das FIT-Protokoll </w:t>
      </w:r>
      <w:r w:rsidR="0045547D">
        <w:t xml:space="preserve">erläutert, welches verwendet </w:t>
      </w:r>
      <w:r w:rsidR="00ED3837">
        <w:t>wird,</w:t>
      </w:r>
      <w:r w:rsidR="0045547D">
        <w:t xml:space="preserve"> um von Fitness-Trackern stammende Daten zu speichern und zu teilen.</w:t>
      </w:r>
      <w:r w:rsidR="00ED3837">
        <w:t xml:space="preserve"> Abschließend wurden </w:t>
      </w:r>
      <w:r w:rsidR="00BF17D3">
        <w:t xml:space="preserve">zusätzlich zu der theoretischen Ausarbeitung </w:t>
      </w:r>
      <w:r w:rsidR="00ED3837">
        <w:t>zwei</w:t>
      </w:r>
      <w:r w:rsidR="00E7215B">
        <w:t>,</w:t>
      </w:r>
      <w:r w:rsidR="00ED3837">
        <w:t xml:space="preserve"> auf Fitness-Daten basierende</w:t>
      </w:r>
      <w:r w:rsidR="00E7215B">
        <w:t>,</w:t>
      </w:r>
      <w:r w:rsidR="00ED3837">
        <w:t xml:space="preserve"> Visualisierung</w:t>
      </w:r>
      <w:r w:rsidR="00E7215B">
        <w:t>s-Prototypen</w:t>
      </w:r>
      <w:r w:rsidR="00ED3837">
        <w:t xml:space="preserve"> erstellt. Diese </w:t>
      </w:r>
      <w:r w:rsidR="00BC6D6D">
        <w:t>Visualisierungen</w:t>
      </w:r>
      <w:r w:rsidR="00ED3837">
        <w:t xml:space="preserve"> können Nutzern helfen Ihr Training besser zu verstehen und so </w:t>
      </w:r>
      <w:r w:rsidR="00CB523A">
        <w:t xml:space="preserve">informierte </w:t>
      </w:r>
      <w:r w:rsidR="00ED3837">
        <w:t>Entscheidungen in der Zukunft zu treffen.</w:t>
      </w:r>
    </w:p>
    <w:p w14:paraId="0AA25FE0" w14:textId="5EC95AB9" w:rsidR="004366ED" w:rsidRDefault="00926852" w:rsidP="003D48DD">
      <w:pPr>
        <w:pStyle w:val="02Flietext"/>
      </w:pPr>
      <w:r>
        <w:t xml:space="preserve">Diese Studienarbeit hat lediglich Visualisierungen der Fitness-Daten erstellt. Weiter kann es sinnvoll sein einen gesamten Visual Analytics Prozess für Fitness-Daten zu </w:t>
      </w:r>
      <w:r w:rsidR="000D45C2">
        <w:t>entwerfen</w:t>
      </w:r>
      <w:r>
        <w:t xml:space="preserve">. Ein solcher Prozess würde zusätzlich die Aufbereitung der Daten, das Erstellen von Modellen und </w:t>
      </w:r>
      <w:r w:rsidR="00E95DAB">
        <w:t>das Wiederverwenden</w:t>
      </w:r>
      <w:r w:rsidR="000D45C2">
        <w:t xml:space="preserve"> des gewonnenen Wissens enthalten.</w:t>
      </w:r>
      <w:r w:rsidR="00E95DAB">
        <w:t xml:space="preserve"> Solche Prozesse existieren bereits im professionellen Umfeld für beispielsweise Ärzte oder </w:t>
      </w:r>
      <w:r w:rsidR="006410F8">
        <w:t xml:space="preserve">zur Analyse der Gesundheit einer Bevölkerung </w:t>
      </w:r>
      <w:sdt>
        <w:sdtPr>
          <w:alias w:val="To edit, see citavi.com/edit"/>
          <w:tag w:val="CitaviPlaceholder#5259f375-0622-424e-9c5e-63cdbff0c6a0"/>
          <w:id w:val="238687255"/>
          <w:placeholder>
            <w:docPart w:val="DefaultPlaceholder_-1854013440"/>
          </w:placeholder>
        </w:sdtPr>
        <w:sdtEndPr/>
        <w:sdtContent>
          <w:r w:rsidR="006410F8">
            <w:rPr>
              <w:noProof/>
            </w:rPr>
            <w:fldChar w:fldCharType="begin"/>
          </w:r>
          <w:r w:rsidR="000B73A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g1NTJiLWIyZjYtNGYxNy05MTFiLWE1Y2I4MGFjYmRmNCIsIlJhbmdlTGVuZ3RoIjozLCJSZWZlcmVuY2VJZCI6Ijg4ZGViOTc1LTNmOWItNDNhMC1hMDBmLTljZjA0NmMxNzg1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NDAyNTktOF8zM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OTc4LTMtMzE5LTQwMjU5LThfMzMiLCJVcmlTdHJpbmciOiJodHRwczovL2RvaS5vcmcvMTAuMTAwNy85NzgtMy0zMTktNDAyNTktOF8z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Db3ZlclBhdGgiOnsiJGlkIjoiMjIiLCIkdHlwZSI6IlN3aXNzQWNhZGVtaWMuQ2l0YXZpLkxpbmtlZFJlc291cmNlLCBTd2lzc0FjYWRlbWljLkNpdGF2aSIsIkxpbmtlZFJlc291cmNlVHlwZSI6MSwiVXJpU3RyaW5nIjoiRWwgUmhhbGliaSAoSGcpIDIwMTYgLSBFLWxlYXJuaW5nIGFuZCBnYW1lcy5qcG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OTc4LTMtMzE5LTQwMjU5LTgiLCJVcmlTdHJpbmciOiJodHRwczovL2RvaS5vcmcvMTAuMTAwNy85NzgtMy0zMTktNDAyNTkt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SIsIkRvaSI6IjEwLjE4NDE5L09QVVMtMTIwMjciLCJFZGl0b3JzIjpbXSwiRXZhbHVhdGlvbkNvbXBsZXhpdHkiOjAsIkV2YWx1YXRpb25Tb3VyY2VUZXh0Rm9ybWF0IjowLCJHcm91cHMiOltdLCJIYXNMYWJlbDEiOmZhbHNlLCJIYXNMYWJlbDIiOmZhbHNlLCJLZXl3b3JkcyI6W10sIkxhbmd1YWdlIjoiZW4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ODQxOS9PUFVTLTEyMDI3IiwiVXJpU3RyaW5nIjoiaHR0cHM6Ly9kb2kub3JnLzEwLjE4NDE5L09QVVMtMTIwMj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}</w:instrText>
          </w:r>
          <w:r w:rsidR="006410F8">
            <w:rPr>
              <w:noProof/>
            </w:rPr>
            <w:fldChar w:fldCharType="separate"/>
          </w:r>
          <w:r w:rsidR="000B73A0">
            <w:rPr>
              <w:noProof/>
            </w:rPr>
            <w:t>[39, 40]</w:t>
          </w:r>
          <w:r w:rsidR="006410F8">
            <w:rPr>
              <w:noProof/>
            </w:rPr>
            <w:fldChar w:fldCharType="end"/>
          </w:r>
        </w:sdtContent>
      </w:sdt>
      <w:r w:rsidR="006410F8">
        <w:t>.</w:t>
      </w:r>
      <w:r w:rsidR="005908D8">
        <w:t xml:space="preserve"> </w:t>
      </w:r>
      <w:r w:rsidR="003E61BD">
        <w:t xml:space="preserve">Tools zur </w:t>
      </w:r>
      <w:r w:rsidR="005908D8">
        <w:t xml:space="preserve">Analyse von persönlichen Fitness-Daten über einen vollständigen Visual Analytics Prozess </w:t>
      </w:r>
      <w:r w:rsidR="003E61BD">
        <w:t xml:space="preserve">sind </w:t>
      </w:r>
      <w:r w:rsidR="005908D8">
        <w:t>jedoch noch nicht</w:t>
      </w:r>
      <w:r w:rsidR="003E61BD">
        <w:t xml:space="preserve"> für Endnutzer zugän</w:t>
      </w:r>
      <w:r w:rsidR="007C4C0C">
        <w:t>g</w:t>
      </w:r>
      <w:r w:rsidR="003E61BD">
        <w:t>lich</w:t>
      </w:r>
      <w:r w:rsidR="005908D8">
        <w:t>.</w:t>
      </w:r>
    </w:p>
    <w:p w14:paraId="59E8E5E1" w14:textId="77777777" w:rsidR="00C30B9F" w:rsidRDefault="00C30B9F" w:rsidP="003D48DD">
      <w:pPr>
        <w:pStyle w:val="02Flietext"/>
      </w:pPr>
    </w:p>
    <w:p w14:paraId="075373AF" w14:textId="5AF508CB" w:rsidR="0014390A" w:rsidRPr="008C3201" w:rsidRDefault="0082252B" w:rsidP="003D48DD">
      <w:pPr>
        <w:pStyle w:val="02Flietext"/>
      </w:pPr>
      <w:r>
        <w:t>Langfristig ist dies jedoch</w:t>
      </w:r>
      <w:r w:rsidR="00121857">
        <w:t xml:space="preserve"> </w:t>
      </w:r>
      <w:r w:rsidR="001727A6">
        <w:t>notwendig</w:t>
      </w:r>
      <w:r w:rsidR="00121857">
        <w:t>. Die Welt produziert immer mehr Daten, welche verstanden werden müssen.</w:t>
      </w:r>
      <w:r w:rsidR="000E303F">
        <w:t xml:space="preserve"> Die Nutzung von Fitness-Trackern steigt und die Features der Tracker werden immer umfangreicher. </w:t>
      </w:r>
      <w:r w:rsidR="00C30B9F">
        <w:t xml:space="preserve">Ohne einen Prozess, der uns diese Daten verstehen </w:t>
      </w:r>
      <w:r w:rsidR="00FB3C21">
        <w:t>lässt,</w:t>
      </w:r>
      <w:r w:rsidR="00C30B9F">
        <w:t xml:space="preserve"> werden sie für den Nutzer wertlos. </w:t>
      </w:r>
      <w:r w:rsidR="00FB3C21">
        <w:t>Es muss möglich werden die Menge an komplexer Daten in einen Zusammenhang zu bringen, welcher dem Nutzer hilft gesünder zu leben. Ein Teil dieses Prozesses wurde in dieser Arbeit umgesetzt</w:t>
      </w:r>
      <w:r w:rsidR="00F316A6">
        <w:t xml:space="preserve">. </w:t>
      </w:r>
      <w:r w:rsidR="00166A61">
        <w:t>Jedoch ist</w:t>
      </w:r>
      <w:r w:rsidR="00F316A6">
        <w:t xml:space="preserve"> viel </w:t>
      </w:r>
      <w:r w:rsidR="00166A61">
        <w:t xml:space="preserve">Potenzial </w:t>
      </w:r>
      <w:r w:rsidR="00FB3C21">
        <w:t xml:space="preserve">für </w:t>
      </w:r>
      <w:r w:rsidR="00026D59">
        <w:t xml:space="preserve">das </w:t>
      </w:r>
      <w:r w:rsidR="00FB3C21">
        <w:t xml:space="preserve">Verständnis </w:t>
      </w:r>
      <w:r w:rsidR="00026D59">
        <w:t>der Daten</w:t>
      </w:r>
      <w:r w:rsidR="00166A61">
        <w:t xml:space="preserve"> noch nicht ausgeschöpft</w:t>
      </w:r>
      <w:r w:rsidR="00FB3C21">
        <w:t>.</w:t>
      </w:r>
    </w:p>
    <w:p w14:paraId="364144F3" w14:textId="46738868" w:rsidR="008C3A13" w:rsidRPr="008C3201" w:rsidRDefault="00B74BE4" w:rsidP="00B74BE4">
      <w:pPr>
        <w:rPr>
          <w:rFonts w:ascii="Arial" w:eastAsia="Times New Roman" w:hAnsi="Arial"/>
          <w:sz w:val="28"/>
          <w:szCs w:val="26"/>
        </w:rPr>
      </w:pPr>
      <w:r w:rsidRPr="008C3201">
        <w:br w:type="page"/>
      </w:r>
    </w:p>
    <w:sdt>
      <w:sdtPr>
        <w:rPr>
          <w:rFonts w:eastAsia="Calibri"/>
        </w:rPr>
        <w:tag w:val="CitaviBibliography"/>
        <w:id w:val="-976449275"/>
        <w:placeholder>
          <w:docPart w:val="DefaultPlaceholder_-1854013440"/>
        </w:placeholder>
      </w:sdtPr>
      <w:sdtEndPr>
        <w:rPr>
          <w:rFonts w:ascii="Times New Roman" w:hAnsi="Times New Roman"/>
          <w:bCs w:val="0"/>
          <w:sz w:val="24"/>
          <w:szCs w:val="22"/>
        </w:rPr>
      </w:sdtEndPr>
      <w:sdtContent>
        <w:p w14:paraId="0C7F32D6" w14:textId="5F03038A" w:rsidR="000B73A0" w:rsidRPr="000B73A0" w:rsidRDefault="006D7194" w:rsidP="000B73A0">
          <w:pPr>
            <w:pStyle w:val="CitaviBibliographyHeading"/>
            <w:rPr>
              <w:lang w:val="en-US"/>
            </w:rPr>
          </w:pPr>
          <w:r w:rsidRPr="00F904CD">
            <w:fldChar w:fldCharType="begin"/>
          </w:r>
          <w:r w:rsidRPr="00FF0FF0">
            <w:rPr>
              <w:lang w:val="en-US"/>
            </w:rPr>
            <w:instrText>ADDIN CitaviBibliography</w:instrText>
          </w:r>
          <w:r w:rsidRPr="00F904CD">
            <w:fldChar w:fldCharType="separate"/>
          </w:r>
          <w:bookmarkStart w:id="102" w:name="_Toc105777640"/>
          <w:proofErr w:type="spellStart"/>
          <w:r w:rsidR="00BD25E7">
            <w:rPr>
              <w:lang w:val="en-US"/>
            </w:rPr>
            <w:t>Literaturverzeichnis</w:t>
          </w:r>
          <w:bookmarkEnd w:id="102"/>
          <w:proofErr w:type="spellEnd"/>
        </w:p>
        <w:p w14:paraId="18F46399" w14:textId="77777777" w:rsidR="000B73A0" w:rsidRPr="000B73A0" w:rsidRDefault="000B73A0" w:rsidP="000B73A0">
          <w:pPr>
            <w:pStyle w:val="CitaviBibliographyEntry"/>
            <w:rPr>
              <w:lang w:val="en-US"/>
            </w:rPr>
          </w:pPr>
          <w:r w:rsidRPr="000B73A0">
            <w:rPr>
              <w:lang w:val="en-US"/>
            </w:rPr>
            <w:t>[1]</w:t>
          </w:r>
          <w:r w:rsidRPr="000B73A0">
            <w:rPr>
              <w:lang w:val="en-US"/>
            </w:rPr>
            <w:tab/>
          </w:r>
          <w:bookmarkStart w:id="103" w:name="_CTVL001330bad6f6bea45ffb1c1b85535a8d7a4"/>
          <w:r w:rsidRPr="000B73A0">
            <w:rPr>
              <w:lang w:val="en-US"/>
            </w:rPr>
            <w:t xml:space="preserve">B. J. </w:t>
          </w:r>
          <w:proofErr w:type="spellStart"/>
          <w:r w:rsidRPr="000B73A0">
            <w:rPr>
              <w:lang w:val="en-US"/>
            </w:rPr>
            <w:t>Mccarthy</w:t>
          </w:r>
          <w:proofErr w:type="spellEnd"/>
          <w:r w:rsidRPr="000B73A0">
            <w:rPr>
              <w:lang w:val="en-US"/>
            </w:rPr>
            <w:t>, “One in Five U.S. Adults Use Health Apps, Wearable Trackers,”</w:t>
          </w:r>
          <w:bookmarkEnd w:id="103"/>
          <w:r w:rsidRPr="000B73A0">
            <w:rPr>
              <w:lang w:val="en-US"/>
            </w:rPr>
            <w:t xml:space="preserve"> </w:t>
          </w:r>
          <w:r w:rsidRPr="000B73A0">
            <w:rPr>
              <w:i/>
              <w:lang w:val="en-US"/>
            </w:rPr>
            <w:t>Gallup</w:t>
          </w:r>
          <w:r w:rsidRPr="000B73A0">
            <w:rPr>
              <w:lang w:val="en-US"/>
            </w:rPr>
            <w:t xml:space="preserve">, 11 </w:t>
          </w:r>
          <w:proofErr w:type="gramStart"/>
          <w:r w:rsidRPr="000B73A0">
            <w:rPr>
              <w:lang w:val="en-US"/>
            </w:rPr>
            <w:t>Dec.,</w:t>
          </w:r>
          <w:proofErr w:type="gramEnd"/>
          <w:r w:rsidRPr="000B73A0">
            <w:rPr>
              <w:lang w:val="en-US"/>
            </w:rPr>
            <w:t xml:space="preserve"> 2019. https://​news.gallup.com​/​poll/​269096/​one-​five-​adults-​health-​apps-​wearable-​trackers.aspx (accessed: Dec. 19</w:t>
          </w:r>
          <w:proofErr w:type="gramStart"/>
          <w:r w:rsidRPr="000B73A0">
            <w:rPr>
              <w:lang w:val="en-US"/>
            </w:rPr>
            <w:t xml:space="preserve"> 2021</w:t>
          </w:r>
          <w:proofErr w:type="gramEnd"/>
          <w:r w:rsidRPr="000B73A0">
            <w:rPr>
              <w:lang w:val="en-US"/>
            </w:rPr>
            <w:t>).</w:t>
          </w:r>
        </w:p>
        <w:p w14:paraId="0B6045E9" w14:textId="77777777" w:rsidR="000B73A0" w:rsidRPr="000B73A0" w:rsidRDefault="000B73A0" w:rsidP="000B73A0">
          <w:pPr>
            <w:pStyle w:val="CitaviBibliographyEntry"/>
            <w:rPr>
              <w:lang w:val="en-US"/>
            </w:rPr>
          </w:pPr>
          <w:r w:rsidRPr="000B73A0">
            <w:rPr>
              <w:lang w:val="en-US"/>
            </w:rPr>
            <w:t>[2]</w:t>
          </w:r>
          <w:r w:rsidRPr="000B73A0">
            <w:rPr>
              <w:lang w:val="en-US"/>
            </w:rPr>
            <w:tab/>
          </w:r>
          <w:bookmarkStart w:id="104" w:name="_CTVL00128d0e4c727664d3bad20b284ba52f592"/>
          <w:r w:rsidRPr="000B73A0">
            <w:rPr>
              <w:lang w:val="en-US"/>
            </w:rPr>
            <w:t>Y. N. Harari,</w:t>
          </w:r>
          <w:bookmarkEnd w:id="104"/>
          <w:r w:rsidRPr="000B73A0">
            <w:rPr>
              <w:lang w:val="en-US"/>
            </w:rPr>
            <w:t xml:space="preserve"> </w:t>
          </w:r>
          <w:r w:rsidRPr="000B73A0">
            <w:rPr>
              <w:i/>
              <w:lang w:val="en-US"/>
            </w:rPr>
            <w:t>21 lessons for the 21st century</w:t>
          </w:r>
          <w:r w:rsidRPr="000B73A0">
            <w:rPr>
              <w:lang w:val="en-US"/>
            </w:rPr>
            <w:t>. New York: Spiegel &amp; Grau, 2018.</w:t>
          </w:r>
        </w:p>
        <w:p w14:paraId="1CFE852D" w14:textId="77777777" w:rsidR="000B73A0" w:rsidRPr="000B73A0" w:rsidRDefault="000B73A0" w:rsidP="000B73A0">
          <w:pPr>
            <w:pStyle w:val="CitaviBibliographyEntry"/>
            <w:rPr>
              <w:lang w:val="en-US"/>
            </w:rPr>
          </w:pPr>
          <w:r w:rsidRPr="000B73A0">
            <w:rPr>
              <w:lang w:val="en-US"/>
            </w:rPr>
            <w:t>[3]</w:t>
          </w:r>
          <w:r w:rsidRPr="000B73A0">
            <w:rPr>
              <w:lang w:val="en-US"/>
            </w:rPr>
            <w:tab/>
          </w:r>
          <w:bookmarkStart w:id="105" w:name="_CTVL001ae7684a3721c4f5fb13fd99fd163dee1"/>
          <w:r w:rsidRPr="000B73A0">
            <w:rPr>
              <w:lang w:val="en-US"/>
            </w:rPr>
            <w:t xml:space="preserve">A. </w:t>
          </w:r>
          <w:proofErr w:type="spellStart"/>
          <w:r w:rsidRPr="000B73A0">
            <w:rPr>
              <w:lang w:val="en-US"/>
            </w:rPr>
            <w:t>Karahanoğlu</w:t>
          </w:r>
          <w:proofErr w:type="spellEnd"/>
          <w:r w:rsidRPr="000B73A0">
            <w:rPr>
              <w:lang w:val="en-US"/>
            </w:rPr>
            <w:t xml:space="preserve">, R. Gouveia, J. </w:t>
          </w:r>
          <w:proofErr w:type="spellStart"/>
          <w:r w:rsidRPr="000B73A0">
            <w:rPr>
              <w:lang w:val="en-US"/>
            </w:rPr>
            <w:t>Reenalda</w:t>
          </w:r>
          <w:proofErr w:type="spellEnd"/>
          <w:r w:rsidRPr="000B73A0">
            <w:rPr>
              <w:lang w:val="en-US"/>
            </w:rPr>
            <w:t>, and G. Ludden, “How Are Sports-Trackers Used by Runners? Running-Related Data, Personal Goals, and Self-Tracking in Running,”</w:t>
          </w:r>
          <w:bookmarkEnd w:id="105"/>
          <w:r w:rsidRPr="000B73A0">
            <w:rPr>
              <w:lang w:val="en-US"/>
            </w:rPr>
            <w:t xml:space="preserve"> </w:t>
          </w:r>
          <w:r w:rsidRPr="000B73A0">
            <w:rPr>
              <w:i/>
              <w:lang w:val="en-US"/>
            </w:rPr>
            <w:t>Sensors</w:t>
          </w:r>
          <w:r w:rsidRPr="000B73A0">
            <w:rPr>
              <w:lang w:val="en-US"/>
            </w:rPr>
            <w:t xml:space="preserve">, vol. 21, no. 11, p. 3687, 2021, </w:t>
          </w:r>
          <w:proofErr w:type="spellStart"/>
          <w:r w:rsidRPr="000B73A0">
            <w:rPr>
              <w:lang w:val="en-US"/>
            </w:rPr>
            <w:t>doi</w:t>
          </w:r>
          <w:proofErr w:type="spellEnd"/>
          <w:r w:rsidRPr="000B73A0">
            <w:rPr>
              <w:lang w:val="en-US"/>
            </w:rPr>
            <w:t>: 10.3390/s21113687.</w:t>
          </w:r>
        </w:p>
        <w:p w14:paraId="6EED2010" w14:textId="77777777" w:rsidR="000B73A0" w:rsidRPr="000B73A0" w:rsidRDefault="000B73A0" w:rsidP="000B73A0">
          <w:pPr>
            <w:pStyle w:val="CitaviBibliographyEntry"/>
            <w:rPr>
              <w:lang w:val="en-US"/>
            </w:rPr>
          </w:pPr>
          <w:r w:rsidRPr="000B73A0">
            <w:rPr>
              <w:lang w:val="en-US"/>
            </w:rPr>
            <w:t>[4]</w:t>
          </w:r>
          <w:r w:rsidRPr="000B73A0">
            <w:rPr>
              <w:lang w:val="en-US"/>
            </w:rPr>
            <w:tab/>
          </w:r>
          <w:bookmarkStart w:id="106" w:name="_CTVL001cca567819c1740b4a15f52b3aaa21cd1"/>
          <w:r w:rsidRPr="000B73A0">
            <w:rPr>
              <w:lang w:val="en-US"/>
            </w:rPr>
            <w:t>J. Gaudet, F. Gallant, and M. Bélanger, “A Bit of Fit: Minimalist Intervention in Adolescents Based on a Physical Activity Tracker,”</w:t>
          </w:r>
          <w:bookmarkEnd w:id="106"/>
          <w:r w:rsidRPr="000B73A0">
            <w:rPr>
              <w:lang w:val="en-US"/>
            </w:rPr>
            <w:t xml:space="preserve"> </w:t>
          </w:r>
          <w:r w:rsidRPr="000B73A0">
            <w:rPr>
              <w:i/>
              <w:lang w:val="en-US"/>
            </w:rPr>
            <w:t xml:space="preserve">JMIR mHealth and </w:t>
          </w:r>
          <w:proofErr w:type="spellStart"/>
          <w:r w:rsidRPr="000B73A0">
            <w:rPr>
              <w:i/>
              <w:lang w:val="en-US"/>
            </w:rPr>
            <w:t>uHealth</w:t>
          </w:r>
          <w:proofErr w:type="spellEnd"/>
          <w:r w:rsidRPr="000B73A0">
            <w:rPr>
              <w:lang w:val="en-US"/>
            </w:rPr>
            <w:t xml:space="preserve">, vol. 5, no. 7, e92, 2017, </w:t>
          </w:r>
          <w:proofErr w:type="spellStart"/>
          <w:r w:rsidRPr="000B73A0">
            <w:rPr>
              <w:lang w:val="en-US"/>
            </w:rPr>
            <w:t>doi</w:t>
          </w:r>
          <w:proofErr w:type="spellEnd"/>
          <w:r w:rsidRPr="000B73A0">
            <w:rPr>
              <w:lang w:val="en-US"/>
            </w:rPr>
            <w:t>: 10.2196/mhealth.7647.</w:t>
          </w:r>
        </w:p>
        <w:p w14:paraId="4C510DF2" w14:textId="77777777" w:rsidR="000B73A0" w:rsidRDefault="000B73A0" w:rsidP="000B73A0">
          <w:pPr>
            <w:pStyle w:val="CitaviBibliographyEntry"/>
          </w:pPr>
          <w:r>
            <w:t>[5]</w:t>
          </w:r>
          <w:r>
            <w:tab/>
          </w:r>
          <w:bookmarkStart w:id="107" w:name="_CTVL001f02c293fc8ef4c91a0b8c5a16a38b274"/>
          <w:r>
            <w:t>D. Leutner, “Perspektiven pädagogischer Interventionsforschung,”</w:t>
          </w:r>
          <w:bookmarkEnd w:id="107"/>
          <w:r>
            <w:t xml:space="preserve"> </w:t>
          </w:r>
          <w:r w:rsidRPr="000B73A0">
            <w:rPr>
              <w:i/>
            </w:rPr>
            <w:t>Qualitätsentwicklung in der Berufsbildungsforschung</w:t>
          </w:r>
          <w:r w:rsidRPr="000B73A0">
            <w:t>, vol. 2013.</w:t>
          </w:r>
        </w:p>
        <w:p w14:paraId="6C9872C9" w14:textId="77777777" w:rsidR="000B73A0" w:rsidRPr="000B73A0" w:rsidRDefault="000B73A0" w:rsidP="000B73A0">
          <w:pPr>
            <w:pStyle w:val="CitaviBibliographyEntry"/>
            <w:rPr>
              <w:lang w:val="en-US"/>
            </w:rPr>
          </w:pPr>
          <w:r w:rsidRPr="000B73A0">
            <w:rPr>
              <w:lang w:val="en-US"/>
            </w:rPr>
            <w:t>[6]</w:t>
          </w:r>
          <w:r w:rsidRPr="000B73A0">
            <w:rPr>
              <w:lang w:val="en-US"/>
            </w:rPr>
            <w:tab/>
          </w:r>
          <w:bookmarkStart w:id="108" w:name="_CTVL0014861de296b644f9dbd2a2db84328939f"/>
          <w:r w:rsidRPr="000B73A0">
            <w:rPr>
              <w:lang w:val="en-US"/>
            </w:rPr>
            <w:t xml:space="preserve">J. O. Prochaska and W. F. </w:t>
          </w:r>
          <w:proofErr w:type="spellStart"/>
          <w:r w:rsidRPr="000B73A0">
            <w:rPr>
              <w:lang w:val="en-US"/>
            </w:rPr>
            <w:t>Velicer</w:t>
          </w:r>
          <w:proofErr w:type="spellEnd"/>
          <w:r w:rsidRPr="000B73A0">
            <w:rPr>
              <w:lang w:val="en-US"/>
            </w:rPr>
            <w:t>, “The transtheoretical model of health behavior change,”</w:t>
          </w:r>
          <w:bookmarkEnd w:id="108"/>
          <w:r w:rsidRPr="000B73A0">
            <w:rPr>
              <w:lang w:val="en-US"/>
            </w:rPr>
            <w:t xml:space="preserve"> </w:t>
          </w:r>
          <w:r w:rsidRPr="000B73A0">
            <w:rPr>
              <w:i/>
              <w:lang w:val="en-US"/>
            </w:rPr>
            <w:t xml:space="preserve">American journal of health </w:t>
          </w:r>
          <w:proofErr w:type="gramStart"/>
          <w:r w:rsidRPr="000B73A0">
            <w:rPr>
              <w:i/>
              <w:lang w:val="en-US"/>
            </w:rPr>
            <w:t>promotion :</w:t>
          </w:r>
          <w:proofErr w:type="gramEnd"/>
          <w:r w:rsidRPr="000B73A0">
            <w:rPr>
              <w:i/>
              <w:lang w:val="en-US"/>
            </w:rPr>
            <w:t xml:space="preserve"> AJHP</w:t>
          </w:r>
          <w:r w:rsidRPr="000B73A0">
            <w:rPr>
              <w:lang w:val="en-US"/>
            </w:rPr>
            <w:t xml:space="preserve">, vol. 12, no. 1, pp. 38–48, 1997, </w:t>
          </w:r>
          <w:proofErr w:type="spellStart"/>
          <w:r w:rsidRPr="000B73A0">
            <w:rPr>
              <w:lang w:val="en-US"/>
            </w:rPr>
            <w:t>doi</w:t>
          </w:r>
          <w:proofErr w:type="spellEnd"/>
          <w:r w:rsidRPr="000B73A0">
            <w:rPr>
              <w:lang w:val="en-US"/>
            </w:rPr>
            <w:t>: 10.4278/0890-1171-12.1.38.</w:t>
          </w:r>
        </w:p>
        <w:p w14:paraId="59B5B3F6" w14:textId="77777777" w:rsidR="000B73A0" w:rsidRPr="000B73A0" w:rsidRDefault="000B73A0" w:rsidP="000B73A0">
          <w:pPr>
            <w:pStyle w:val="CitaviBibliographyEntry"/>
            <w:rPr>
              <w:lang w:val="en-US"/>
            </w:rPr>
          </w:pPr>
          <w:r w:rsidRPr="000B73A0">
            <w:rPr>
              <w:lang w:val="en-US"/>
            </w:rPr>
            <w:t>[7]</w:t>
          </w:r>
          <w:r w:rsidRPr="000B73A0">
            <w:rPr>
              <w:lang w:val="en-US"/>
            </w:rPr>
            <w:tab/>
          </w:r>
          <w:bookmarkStart w:id="109" w:name="_CTVL001d6f3bd767046425585e82e4ad0e23ff9"/>
          <w:r w:rsidRPr="000B73A0">
            <w:rPr>
              <w:lang w:val="en-US"/>
            </w:rPr>
            <w:t>Y. Kim, A. Lumpkin, M. Lochbaum, S. Stegemeier, and K. Kitten, “Promoting physical activity using a wearable activity tracker in college students: A cluster randomized controlled trial,”</w:t>
          </w:r>
          <w:bookmarkEnd w:id="109"/>
          <w:r w:rsidRPr="000B73A0">
            <w:rPr>
              <w:lang w:val="en-US"/>
            </w:rPr>
            <w:t xml:space="preserve"> </w:t>
          </w:r>
          <w:r w:rsidRPr="000B73A0">
            <w:rPr>
              <w:i/>
              <w:lang w:val="en-US"/>
            </w:rPr>
            <w:t>Journal of sports sciences</w:t>
          </w:r>
          <w:r w:rsidRPr="000B73A0">
            <w:rPr>
              <w:lang w:val="en-US"/>
            </w:rPr>
            <w:t xml:space="preserve">, vol. 36, no. 16, pp. 1889–1896, 2018, </w:t>
          </w:r>
          <w:proofErr w:type="spellStart"/>
          <w:r w:rsidRPr="000B73A0">
            <w:rPr>
              <w:lang w:val="en-US"/>
            </w:rPr>
            <w:t>doi</w:t>
          </w:r>
          <w:proofErr w:type="spellEnd"/>
          <w:r w:rsidRPr="000B73A0">
            <w:rPr>
              <w:lang w:val="en-US"/>
            </w:rPr>
            <w:t>: 10.1080/02640414.2018.1423886.</w:t>
          </w:r>
        </w:p>
        <w:p w14:paraId="5BF915FC" w14:textId="77777777" w:rsidR="000B73A0" w:rsidRPr="000B73A0" w:rsidRDefault="000B73A0" w:rsidP="000B73A0">
          <w:pPr>
            <w:pStyle w:val="CitaviBibliographyEntry"/>
            <w:rPr>
              <w:lang w:val="en-US"/>
            </w:rPr>
          </w:pPr>
          <w:r w:rsidRPr="000B73A0">
            <w:rPr>
              <w:lang w:val="en-US"/>
            </w:rPr>
            <w:t>[8]</w:t>
          </w:r>
          <w:r w:rsidRPr="000B73A0">
            <w:rPr>
              <w:lang w:val="en-US"/>
            </w:rPr>
            <w:tab/>
          </w:r>
          <w:bookmarkStart w:id="110" w:name="_CTVL0013a418dec75274a34b14d17be06a97b3d"/>
          <w:r w:rsidRPr="000B73A0">
            <w:rPr>
              <w:lang w:val="en-US"/>
            </w:rPr>
            <w:t>T. Leskine</w:t>
          </w:r>
          <w:bookmarkEnd w:id="110"/>
          <w:r w:rsidRPr="000B73A0">
            <w:rPr>
              <w:lang w:val="en-US"/>
            </w:rPr>
            <w:t>n</w:t>
          </w:r>
          <w:r w:rsidRPr="000B73A0">
            <w:rPr>
              <w:i/>
              <w:lang w:val="en-US"/>
            </w:rPr>
            <w:t xml:space="preserve"> et al., </w:t>
          </w:r>
          <w:r w:rsidRPr="000B73A0">
            <w:rPr>
              <w:lang w:val="en-US"/>
            </w:rPr>
            <w:t xml:space="preserve">“The Effect of Consumer-based Activity Tracker Intervention on Physical Activity among Recent Retirees-An RCT Study,” </w:t>
          </w:r>
          <w:r w:rsidRPr="000B73A0">
            <w:rPr>
              <w:i/>
              <w:lang w:val="en-US"/>
            </w:rPr>
            <w:t>Medicine and science in sports and exercise</w:t>
          </w:r>
          <w:r w:rsidRPr="000B73A0">
            <w:rPr>
              <w:lang w:val="en-US"/>
            </w:rPr>
            <w:t xml:space="preserve">, vol. 53, no. 8, pp. 1756–1765, 2021, </w:t>
          </w:r>
          <w:proofErr w:type="spellStart"/>
          <w:r w:rsidRPr="000B73A0">
            <w:rPr>
              <w:lang w:val="en-US"/>
            </w:rPr>
            <w:t>doi</w:t>
          </w:r>
          <w:proofErr w:type="spellEnd"/>
          <w:r w:rsidRPr="000B73A0">
            <w:rPr>
              <w:lang w:val="en-US"/>
            </w:rPr>
            <w:t>: 10.1249/MSS.0000000000002627.</w:t>
          </w:r>
        </w:p>
        <w:p w14:paraId="3A979518" w14:textId="77777777" w:rsidR="000B73A0" w:rsidRPr="000B73A0" w:rsidRDefault="000B73A0" w:rsidP="000B73A0">
          <w:pPr>
            <w:pStyle w:val="CitaviBibliographyEntry"/>
            <w:rPr>
              <w:lang w:val="en-US"/>
            </w:rPr>
          </w:pPr>
          <w:r w:rsidRPr="000B73A0">
            <w:rPr>
              <w:lang w:val="en-US"/>
            </w:rPr>
            <w:t>[9]</w:t>
          </w:r>
          <w:r w:rsidRPr="000B73A0">
            <w:rPr>
              <w:lang w:val="en-US"/>
            </w:rPr>
            <w:tab/>
          </w:r>
          <w:bookmarkStart w:id="111" w:name="_CTVL001c6c93836cbac4fa292632597fa4f8ddb"/>
          <w:r w:rsidRPr="000B73A0">
            <w:rPr>
              <w:lang w:val="en-US"/>
            </w:rPr>
            <w:t>S. S. Marti</w:t>
          </w:r>
          <w:bookmarkEnd w:id="111"/>
          <w:r w:rsidRPr="000B73A0">
            <w:rPr>
              <w:lang w:val="en-US"/>
            </w:rPr>
            <w:t>n</w:t>
          </w:r>
          <w:r w:rsidRPr="000B73A0">
            <w:rPr>
              <w:i/>
              <w:lang w:val="en-US"/>
            </w:rPr>
            <w:t xml:space="preserve"> et al., </w:t>
          </w:r>
          <w:r w:rsidRPr="000B73A0">
            <w:rPr>
              <w:lang w:val="en-US"/>
            </w:rPr>
            <w:t>“</w:t>
          </w:r>
          <w:proofErr w:type="spellStart"/>
          <w:r w:rsidRPr="000B73A0">
            <w:rPr>
              <w:lang w:val="en-US"/>
            </w:rPr>
            <w:t>mActive</w:t>
          </w:r>
          <w:proofErr w:type="spellEnd"/>
          <w:r w:rsidRPr="000B73A0">
            <w:rPr>
              <w:lang w:val="en-US"/>
            </w:rPr>
            <w:t xml:space="preserve">: A Randomized Clinical Trial of an Automated mHealth Intervention for Physical Activity Promotion,” </w:t>
          </w:r>
          <w:r w:rsidRPr="000B73A0">
            <w:rPr>
              <w:i/>
              <w:lang w:val="en-US"/>
            </w:rPr>
            <w:t>JAHA</w:t>
          </w:r>
          <w:r w:rsidRPr="000B73A0">
            <w:rPr>
              <w:lang w:val="en-US"/>
            </w:rPr>
            <w:t xml:space="preserve">, vol. 4, no. 11, 2015, </w:t>
          </w:r>
          <w:proofErr w:type="spellStart"/>
          <w:r w:rsidRPr="000B73A0">
            <w:rPr>
              <w:lang w:val="en-US"/>
            </w:rPr>
            <w:t>doi</w:t>
          </w:r>
          <w:proofErr w:type="spellEnd"/>
          <w:r w:rsidRPr="000B73A0">
            <w:rPr>
              <w:lang w:val="en-US"/>
            </w:rPr>
            <w:t>: 10.1161/JAHA.115.002239.</w:t>
          </w:r>
        </w:p>
        <w:p w14:paraId="67AE6102" w14:textId="77777777" w:rsidR="000B73A0" w:rsidRPr="000B73A0" w:rsidRDefault="000B73A0" w:rsidP="000B73A0">
          <w:pPr>
            <w:pStyle w:val="CitaviBibliographyEntry"/>
            <w:rPr>
              <w:lang w:val="en-US"/>
            </w:rPr>
          </w:pPr>
          <w:r w:rsidRPr="000B73A0">
            <w:rPr>
              <w:lang w:val="en-US"/>
            </w:rPr>
            <w:t>[10]</w:t>
          </w:r>
          <w:r w:rsidRPr="000B73A0">
            <w:rPr>
              <w:lang w:val="en-US"/>
            </w:rPr>
            <w:tab/>
          </w:r>
          <w:bookmarkStart w:id="112" w:name="_CTVL0011d57450900914c93bbb12626bd2a52ba"/>
          <w:r w:rsidRPr="000B73A0">
            <w:rPr>
              <w:lang w:val="en-US"/>
            </w:rPr>
            <w:t xml:space="preserve">W. M. A. Franssen, Franssen, Gregor H. L. M., J. </w:t>
          </w:r>
          <w:proofErr w:type="spellStart"/>
          <w:r w:rsidRPr="000B73A0">
            <w:rPr>
              <w:lang w:val="en-US"/>
            </w:rPr>
            <w:t>Spaas</w:t>
          </w:r>
          <w:proofErr w:type="spellEnd"/>
          <w:r w:rsidRPr="000B73A0">
            <w:rPr>
              <w:lang w:val="en-US"/>
            </w:rPr>
            <w:t xml:space="preserve">, F. </w:t>
          </w:r>
          <w:proofErr w:type="spellStart"/>
          <w:r w:rsidRPr="000B73A0">
            <w:rPr>
              <w:lang w:val="en-US"/>
            </w:rPr>
            <w:t>Solmi</w:t>
          </w:r>
          <w:proofErr w:type="spellEnd"/>
          <w:r w:rsidRPr="000B73A0">
            <w:rPr>
              <w:lang w:val="en-US"/>
            </w:rPr>
            <w:t xml:space="preserve">, and B. O. </w:t>
          </w:r>
          <w:proofErr w:type="spellStart"/>
          <w:r w:rsidRPr="000B73A0">
            <w:rPr>
              <w:lang w:val="en-US"/>
            </w:rPr>
            <w:t>Eijnde</w:t>
          </w:r>
          <w:proofErr w:type="spellEnd"/>
          <w:r w:rsidRPr="000B73A0">
            <w:rPr>
              <w:lang w:val="en-US"/>
            </w:rPr>
            <w:t xml:space="preserve">, “Can consumer wearable activity tracker-based interventions improve physical activity and cardiometabolic health in patients with chronic diseases? A systematic review and meta-analysis of </w:t>
          </w:r>
          <w:proofErr w:type="spellStart"/>
          <w:r w:rsidRPr="000B73A0">
            <w:rPr>
              <w:lang w:val="en-US"/>
            </w:rPr>
            <w:t>randomised</w:t>
          </w:r>
          <w:proofErr w:type="spellEnd"/>
          <w:r w:rsidRPr="000B73A0">
            <w:rPr>
              <w:lang w:val="en-US"/>
            </w:rPr>
            <w:t xml:space="preserve"> controlled trials,”</w:t>
          </w:r>
          <w:bookmarkEnd w:id="112"/>
          <w:r w:rsidRPr="000B73A0">
            <w:rPr>
              <w:lang w:val="en-US"/>
            </w:rPr>
            <w:t xml:space="preserve"> </w:t>
          </w:r>
          <w:r w:rsidRPr="000B73A0">
            <w:rPr>
              <w:i/>
              <w:lang w:val="en-US"/>
            </w:rPr>
            <w:t xml:space="preserve">Int J </w:t>
          </w:r>
          <w:proofErr w:type="spellStart"/>
          <w:r w:rsidRPr="000B73A0">
            <w:rPr>
              <w:i/>
              <w:lang w:val="en-US"/>
            </w:rPr>
            <w:t>Behav</w:t>
          </w:r>
          <w:proofErr w:type="spellEnd"/>
          <w:r w:rsidRPr="000B73A0">
            <w:rPr>
              <w:i/>
              <w:lang w:val="en-US"/>
            </w:rPr>
            <w:t xml:space="preserve"> </w:t>
          </w:r>
          <w:proofErr w:type="spellStart"/>
          <w:r w:rsidRPr="000B73A0">
            <w:rPr>
              <w:i/>
              <w:lang w:val="en-US"/>
            </w:rPr>
            <w:t>Nutr</w:t>
          </w:r>
          <w:proofErr w:type="spellEnd"/>
          <w:r w:rsidRPr="000B73A0">
            <w:rPr>
              <w:i/>
              <w:lang w:val="en-US"/>
            </w:rPr>
            <w:t xml:space="preserve"> Phys Act</w:t>
          </w:r>
          <w:r w:rsidRPr="000B73A0">
            <w:rPr>
              <w:lang w:val="en-US"/>
            </w:rPr>
            <w:t xml:space="preserve">, vol. 17, no. 1, p. 57, 2020, </w:t>
          </w:r>
          <w:proofErr w:type="spellStart"/>
          <w:r w:rsidRPr="000B73A0">
            <w:rPr>
              <w:lang w:val="en-US"/>
            </w:rPr>
            <w:t>doi</w:t>
          </w:r>
          <w:proofErr w:type="spellEnd"/>
          <w:r w:rsidRPr="000B73A0">
            <w:rPr>
              <w:lang w:val="en-US"/>
            </w:rPr>
            <w:t>: 10.1186/s12966-020-00955-2.</w:t>
          </w:r>
        </w:p>
        <w:p w14:paraId="004CC17A" w14:textId="77777777" w:rsidR="000B73A0" w:rsidRPr="000B73A0" w:rsidRDefault="000B73A0" w:rsidP="000B73A0">
          <w:pPr>
            <w:pStyle w:val="CitaviBibliographyEntry"/>
            <w:rPr>
              <w:lang w:val="en-US"/>
            </w:rPr>
          </w:pPr>
          <w:r w:rsidRPr="000B73A0">
            <w:rPr>
              <w:lang w:val="en-US"/>
            </w:rPr>
            <w:t>[11]</w:t>
          </w:r>
          <w:r w:rsidRPr="000B73A0">
            <w:rPr>
              <w:lang w:val="en-US"/>
            </w:rPr>
            <w:tab/>
          </w:r>
          <w:bookmarkStart w:id="113" w:name="_CTVL001d2a859d30d9042f99d86bac4098783ee"/>
          <w:r w:rsidRPr="000B73A0">
            <w:rPr>
              <w:lang w:val="en-US"/>
            </w:rPr>
            <w:t xml:space="preserve">S. R. </w:t>
          </w:r>
          <w:proofErr w:type="spellStart"/>
          <w:r w:rsidRPr="000B73A0">
            <w:rPr>
              <w:lang w:val="en-US"/>
            </w:rPr>
            <w:t>Wack</w:t>
          </w:r>
          <w:proofErr w:type="spellEnd"/>
          <w:r w:rsidRPr="000B73A0">
            <w:rPr>
              <w:lang w:val="en-US"/>
            </w:rPr>
            <w:t>, K. A. Crosland, and R. G. Miltenberger, “Using goal setting and feedback to increase weekly running distance,”</w:t>
          </w:r>
          <w:bookmarkEnd w:id="113"/>
          <w:r w:rsidRPr="000B73A0">
            <w:rPr>
              <w:lang w:val="en-US"/>
            </w:rPr>
            <w:t xml:space="preserve"> </w:t>
          </w:r>
          <w:r w:rsidRPr="000B73A0">
            <w:rPr>
              <w:i/>
              <w:lang w:val="en-US"/>
            </w:rPr>
            <w:t>Journal of applied behavior analysis</w:t>
          </w:r>
          <w:r w:rsidRPr="000B73A0">
            <w:rPr>
              <w:lang w:val="en-US"/>
            </w:rPr>
            <w:t xml:space="preserve">, vol. 47, no. 1, pp. 181–185, 2014, </w:t>
          </w:r>
          <w:proofErr w:type="spellStart"/>
          <w:r w:rsidRPr="000B73A0">
            <w:rPr>
              <w:lang w:val="en-US"/>
            </w:rPr>
            <w:t>doi</w:t>
          </w:r>
          <w:proofErr w:type="spellEnd"/>
          <w:r w:rsidRPr="000B73A0">
            <w:rPr>
              <w:lang w:val="en-US"/>
            </w:rPr>
            <w:t>: 10.1002/jaba.108.</w:t>
          </w:r>
        </w:p>
        <w:p w14:paraId="4FA4B75D" w14:textId="77777777" w:rsidR="000B73A0" w:rsidRPr="000B73A0" w:rsidRDefault="000B73A0" w:rsidP="000B73A0">
          <w:pPr>
            <w:pStyle w:val="CitaviBibliographyEntry"/>
            <w:rPr>
              <w:lang w:val="en-US"/>
            </w:rPr>
          </w:pPr>
          <w:r w:rsidRPr="000B73A0">
            <w:rPr>
              <w:lang w:val="en-US"/>
            </w:rPr>
            <w:t>[12]</w:t>
          </w:r>
          <w:r w:rsidRPr="000B73A0">
            <w:rPr>
              <w:lang w:val="en-US"/>
            </w:rPr>
            <w:tab/>
          </w:r>
          <w:bookmarkStart w:id="114" w:name="_CTVL001b361c07d0e954cf39355324e90efca76"/>
          <w:r w:rsidRPr="000B73A0">
            <w:rPr>
              <w:lang w:val="en-US"/>
            </w:rPr>
            <w:t>E. C. Lee, M. S. Fragala, S. A. Kavouras, R. M. Queen, J. L. Pryor, and D. J. Casa, “Biomarkers in Sports and Exercise: Tracking Health, Performance, and Recovery in Athletes,”</w:t>
          </w:r>
          <w:bookmarkEnd w:id="114"/>
          <w:r w:rsidRPr="000B73A0">
            <w:rPr>
              <w:lang w:val="en-US"/>
            </w:rPr>
            <w:t xml:space="preserve"> </w:t>
          </w:r>
          <w:r w:rsidRPr="000B73A0">
            <w:rPr>
              <w:i/>
              <w:lang w:val="en-US"/>
            </w:rPr>
            <w:t>Journal of strength and conditioning research</w:t>
          </w:r>
          <w:r w:rsidRPr="000B73A0">
            <w:rPr>
              <w:lang w:val="en-US"/>
            </w:rPr>
            <w:t xml:space="preserve">, vol. 31, no. 10, pp. 2920–2937, 2017, </w:t>
          </w:r>
          <w:proofErr w:type="spellStart"/>
          <w:r w:rsidRPr="000B73A0">
            <w:rPr>
              <w:lang w:val="en-US"/>
            </w:rPr>
            <w:t>doi</w:t>
          </w:r>
          <w:proofErr w:type="spellEnd"/>
          <w:r w:rsidRPr="000B73A0">
            <w:rPr>
              <w:lang w:val="en-US"/>
            </w:rPr>
            <w:t>: 10.1519/JSC.0000000000002122.</w:t>
          </w:r>
        </w:p>
        <w:p w14:paraId="5636EF9A" w14:textId="77777777" w:rsidR="000B73A0" w:rsidRPr="000B73A0" w:rsidRDefault="000B73A0" w:rsidP="000B73A0">
          <w:pPr>
            <w:pStyle w:val="CitaviBibliographyEntry"/>
            <w:rPr>
              <w:lang w:val="en-US"/>
            </w:rPr>
          </w:pPr>
          <w:r w:rsidRPr="000B73A0">
            <w:rPr>
              <w:lang w:val="en-US"/>
            </w:rPr>
            <w:t>[13]</w:t>
          </w:r>
          <w:r w:rsidRPr="000B73A0">
            <w:rPr>
              <w:lang w:val="en-US"/>
            </w:rPr>
            <w:tab/>
          </w:r>
          <w:bookmarkStart w:id="115" w:name="_CTVL0012add2a3b3a0d4d5980065820e1018aa8"/>
          <w:r w:rsidRPr="000B73A0">
            <w:rPr>
              <w:lang w:val="en-US"/>
            </w:rPr>
            <w:t xml:space="preserve">S. L. </w:t>
          </w:r>
          <w:proofErr w:type="spellStart"/>
          <w:r w:rsidRPr="000B73A0">
            <w:rPr>
              <w:lang w:val="en-US"/>
            </w:rPr>
            <w:t>Halson</w:t>
          </w:r>
          <w:proofErr w:type="spellEnd"/>
          <w:r w:rsidRPr="000B73A0">
            <w:rPr>
              <w:lang w:val="en-US"/>
            </w:rPr>
            <w:t>, “Monitoring training load to understand fatigue in athletes,”</w:t>
          </w:r>
          <w:bookmarkEnd w:id="115"/>
          <w:r w:rsidRPr="000B73A0">
            <w:rPr>
              <w:lang w:val="en-US"/>
            </w:rPr>
            <w:t xml:space="preserve"> </w:t>
          </w:r>
          <w:r w:rsidRPr="000B73A0">
            <w:rPr>
              <w:i/>
              <w:lang w:val="en-US"/>
            </w:rPr>
            <w:t>Sports Med</w:t>
          </w:r>
          <w:r w:rsidRPr="000B73A0">
            <w:rPr>
              <w:lang w:val="en-US"/>
            </w:rPr>
            <w:t xml:space="preserve">, 44 Suppl 2, no. 2, S139-47, 2014, </w:t>
          </w:r>
          <w:proofErr w:type="spellStart"/>
          <w:r w:rsidRPr="000B73A0">
            <w:rPr>
              <w:lang w:val="en-US"/>
            </w:rPr>
            <w:t>doi</w:t>
          </w:r>
          <w:proofErr w:type="spellEnd"/>
          <w:r w:rsidRPr="000B73A0">
            <w:rPr>
              <w:lang w:val="en-US"/>
            </w:rPr>
            <w:t>: 10.1007/s40279-014-0253-z.</w:t>
          </w:r>
        </w:p>
        <w:p w14:paraId="6B6B9490" w14:textId="77777777" w:rsidR="000B73A0" w:rsidRPr="000B73A0" w:rsidRDefault="000B73A0" w:rsidP="000B73A0">
          <w:pPr>
            <w:pStyle w:val="CitaviBibliographyEntry"/>
            <w:rPr>
              <w:lang w:val="en-US"/>
            </w:rPr>
          </w:pPr>
          <w:r w:rsidRPr="000B73A0">
            <w:rPr>
              <w:lang w:val="en-US"/>
            </w:rPr>
            <w:t>[14]</w:t>
          </w:r>
          <w:r w:rsidRPr="000B73A0">
            <w:rPr>
              <w:lang w:val="en-US"/>
            </w:rPr>
            <w:tab/>
          </w:r>
          <w:bookmarkStart w:id="116" w:name="_CTVL00132c001c062d14a9e93437115a0eb3959"/>
          <w:r w:rsidRPr="000B73A0">
            <w:rPr>
              <w:lang w:val="en-US"/>
            </w:rPr>
            <w:t xml:space="preserve">S. A. Rawashdeh, D. A. </w:t>
          </w:r>
          <w:proofErr w:type="spellStart"/>
          <w:r w:rsidRPr="000B73A0">
            <w:rPr>
              <w:lang w:val="en-US"/>
            </w:rPr>
            <w:t>Rafeldt</w:t>
          </w:r>
          <w:proofErr w:type="spellEnd"/>
          <w:r w:rsidRPr="000B73A0">
            <w:rPr>
              <w:lang w:val="en-US"/>
            </w:rPr>
            <w:t>, and T. L. Uhl, “Wearable IMU for Shoulder Injury Prevention in Overhead Sports,”</w:t>
          </w:r>
          <w:bookmarkEnd w:id="116"/>
          <w:r w:rsidRPr="000B73A0">
            <w:rPr>
              <w:lang w:val="en-US"/>
            </w:rPr>
            <w:t xml:space="preserve"> </w:t>
          </w:r>
          <w:r w:rsidRPr="000B73A0">
            <w:rPr>
              <w:i/>
              <w:lang w:val="en-US"/>
            </w:rPr>
            <w:t>Sensors</w:t>
          </w:r>
          <w:r w:rsidRPr="000B73A0">
            <w:rPr>
              <w:lang w:val="en-US"/>
            </w:rPr>
            <w:t xml:space="preserve">, vol. 16, no. 11, 2016, </w:t>
          </w:r>
          <w:proofErr w:type="spellStart"/>
          <w:r w:rsidRPr="000B73A0">
            <w:rPr>
              <w:lang w:val="en-US"/>
            </w:rPr>
            <w:t>doi</w:t>
          </w:r>
          <w:proofErr w:type="spellEnd"/>
          <w:r w:rsidRPr="000B73A0">
            <w:rPr>
              <w:lang w:val="en-US"/>
            </w:rPr>
            <w:t>: 10.3390/s16111847.</w:t>
          </w:r>
        </w:p>
        <w:p w14:paraId="28E762BE" w14:textId="77777777" w:rsidR="000B73A0" w:rsidRDefault="000B73A0" w:rsidP="000B73A0">
          <w:pPr>
            <w:pStyle w:val="CitaviBibliographyEntry"/>
          </w:pPr>
          <w:r>
            <w:t>[15]</w:t>
          </w:r>
          <w:r>
            <w:tab/>
          </w:r>
          <w:bookmarkStart w:id="117" w:name="_CTVL0015adf747e4123451e83d6596e8b245f15"/>
          <w:r>
            <w:t>A. Eisenhut and F. Zintl,</w:t>
          </w:r>
          <w:bookmarkEnd w:id="117"/>
          <w:r>
            <w:t xml:space="preserve"> </w:t>
          </w:r>
          <w:r w:rsidRPr="000B73A0">
            <w:rPr>
              <w:i/>
            </w:rPr>
            <w:t>Ausdauertraining: Grundlagen Methoden Trainingssteuerung</w:t>
          </w:r>
          <w:r w:rsidRPr="000B73A0">
            <w:t>. München: BLV Buchverlag, 2014.</w:t>
          </w:r>
        </w:p>
        <w:p w14:paraId="414F0C32" w14:textId="77777777" w:rsidR="000B73A0" w:rsidRPr="000B73A0" w:rsidRDefault="000B73A0" w:rsidP="000B73A0">
          <w:pPr>
            <w:pStyle w:val="CitaviBibliographyEntry"/>
            <w:rPr>
              <w:lang w:val="en-US"/>
            </w:rPr>
          </w:pPr>
          <w:r>
            <w:lastRenderedPageBreak/>
            <w:t>[16]</w:t>
          </w:r>
          <w:r>
            <w:tab/>
          </w:r>
          <w:bookmarkStart w:id="118" w:name="_CTVL001c28b9f40cacc424c80416877b2a387aa"/>
          <w:r>
            <w:t xml:space="preserve">G. Neumann, A. Pfützner, and A. </w:t>
          </w:r>
          <w:proofErr w:type="spellStart"/>
          <w:r>
            <w:t>Berbalk</w:t>
          </w:r>
          <w:proofErr w:type="spellEnd"/>
          <w:r>
            <w:t>,</w:t>
          </w:r>
          <w:bookmarkEnd w:id="118"/>
          <w:r>
            <w:t xml:space="preserve"> </w:t>
          </w:r>
          <w:r w:rsidRPr="000B73A0">
            <w:rPr>
              <w:i/>
            </w:rPr>
            <w:t xml:space="preserve">Optimiertes Ausdauertraining, </w:t>
          </w:r>
          <w:r w:rsidRPr="000B73A0">
            <w:t xml:space="preserve">7th </w:t>
          </w:r>
          <w:proofErr w:type="spellStart"/>
          <w:r w:rsidRPr="000B73A0">
            <w:t>ed</w:t>
          </w:r>
          <w:proofErr w:type="spellEnd"/>
          <w:r w:rsidRPr="000B73A0">
            <w:t xml:space="preserve">. </w:t>
          </w:r>
          <w:r w:rsidRPr="000B73A0">
            <w:rPr>
              <w:lang w:val="en-US"/>
            </w:rPr>
            <w:t>Aachen: Meyer &amp; Meyer, 2012.</w:t>
          </w:r>
        </w:p>
        <w:p w14:paraId="499F16EE" w14:textId="77777777" w:rsidR="000B73A0" w:rsidRPr="000B73A0" w:rsidRDefault="000B73A0" w:rsidP="000B73A0">
          <w:pPr>
            <w:pStyle w:val="CitaviBibliographyEntry"/>
            <w:rPr>
              <w:lang w:val="en-US"/>
            </w:rPr>
          </w:pPr>
          <w:r w:rsidRPr="000B73A0">
            <w:rPr>
              <w:lang w:val="en-US"/>
            </w:rPr>
            <w:t>[17]</w:t>
          </w:r>
          <w:r w:rsidRPr="000B73A0">
            <w:rPr>
              <w:lang w:val="en-US"/>
            </w:rPr>
            <w:tab/>
          </w:r>
          <w:bookmarkStart w:id="119" w:name="_CTVL00123b8f9fc5329421b9d12b4993b262db8"/>
          <w:r w:rsidRPr="000B73A0">
            <w:rPr>
              <w:lang w:val="en-US"/>
            </w:rPr>
            <w:t xml:space="preserve">A. </w:t>
          </w:r>
          <w:proofErr w:type="spellStart"/>
          <w:r w:rsidRPr="000B73A0">
            <w:rPr>
              <w:lang w:val="en-US"/>
            </w:rPr>
            <w:t>Middelweerd</w:t>
          </w:r>
          <w:proofErr w:type="spellEnd"/>
          <w:r w:rsidRPr="000B73A0">
            <w:rPr>
              <w:lang w:val="en-US"/>
            </w:rPr>
            <w:t xml:space="preserve">, J. S. Mollee, C. N. van der Wal, J. Brug, and S. J. </w:t>
          </w:r>
          <w:proofErr w:type="spellStart"/>
          <w:r w:rsidRPr="000B73A0">
            <w:rPr>
              <w:lang w:val="en-US"/>
            </w:rPr>
            <w:t>Te</w:t>
          </w:r>
          <w:proofErr w:type="spellEnd"/>
          <w:r w:rsidRPr="000B73A0">
            <w:rPr>
              <w:lang w:val="en-US"/>
            </w:rPr>
            <w:t xml:space="preserve"> Velde, “Apps to promote physical activity among adults: a review and content analysis,”</w:t>
          </w:r>
          <w:bookmarkEnd w:id="119"/>
          <w:r w:rsidRPr="000B73A0">
            <w:rPr>
              <w:lang w:val="en-US"/>
            </w:rPr>
            <w:t xml:space="preserve"> </w:t>
          </w:r>
          <w:r w:rsidRPr="000B73A0">
            <w:rPr>
              <w:i/>
              <w:lang w:val="en-US"/>
            </w:rPr>
            <w:t xml:space="preserve">Int J </w:t>
          </w:r>
          <w:proofErr w:type="spellStart"/>
          <w:r w:rsidRPr="000B73A0">
            <w:rPr>
              <w:i/>
              <w:lang w:val="en-US"/>
            </w:rPr>
            <w:t>Behav</w:t>
          </w:r>
          <w:proofErr w:type="spellEnd"/>
          <w:r w:rsidRPr="000B73A0">
            <w:rPr>
              <w:i/>
              <w:lang w:val="en-US"/>
            </w:rPr>
            <w:t xml:space="preserve"> </w:t>
          </w:r>
          <w:proofErr w:type="spellStart"/>
          <w:r w:rsidRPr="000B73A0">
            <w:rPr>
              <w:i/>
              <w:lang w:val="en-US"/>
            </w:rPr>
            <w:t>Nutr</w:t>
          </w:r>
          <w:proofErr w:type="spellEnd"/>
          <w:r w:rsidRPr="000B73A0">
            <w:rPr>
              <w:i/>
              <w:lang w:val="en-US"/>
            </w:rPr>
            <w:t xml:space="preserve"> Phys Act</w:t>
          </w:r>
          <w:r w:rsidRPr="000B73A0">
            <w:rPr>
              <w:lang w:val="en-US"/>
            </w:rPr>
            <w:t xml:space="preserve">, vol. 11, p. 97, 2014, </w:t>
          </w:r>
          <w:proofErr w:type="spellStart"/>
          <w:r w:rsidRPr="000B73A0">
            <w:rPr>
              <w:lang w:val="en-US"/>
            </w:rPr>
            <w:t>doi</w:t>
          </w:r>
          <w:proofErr w:type="spellEnd"/>
          <w:r w:rsidRPr="000B73A0">
            <w:rPr>
              <w:lang w:val="en-US"/>
            </w:rPr>
            <w:t>: 10.1186/s12966-014-0097-9.</w:t>
          </w:r>
        </w:p>
        <w:p w14:paraId="763867C6" w14:textId="77777777" w:rsidR="000B73A0" w:rsidRPr="000B73A0" w:rsidRDefault="000B73A0" w:rsidP="000B73A0">
          <w:pPr>
            <w:pStyle w:val="CitaviBibliographyEntry"/>
            <w:rPr>
              <w:lang w:val="en-US"/>
            </w:rPr>
          </w:pPr>
          <w:r w:rsidRPr="000B73A0">
            <w:rPr>
              <w:lang w:val="en-US"/>
            </w:rPr>
            <w:t>[18]</w:t>
          </w:r>
          <w:r w:rsidRPr="000B73A0">
            <w:rPr>
              <w:lang w:val="en-US"/>
            </w:rPr>
            <w:tab/>
          </w:r>
          <w:bookmarkStart w:id="120" w:name="_CTVL001dbbd15096ec649c6bd2facb515067e17"/>
          <w:r w:rsidRPr="000B73A0">
            <w:rPr>
              <w:lang w:val="en-US"/>
            </w:rPr>
            <w:t xml:space="preserve">X. </w:t>
          </w:r>
          <w:proofErr w:type="spellStart"/>
          <w:r w:rsidRPr="000B73A0">
            <w:rPr>
              <w:lang w:val="en-US"/>
            </w:rPr>
            <w:t>Gui</w:t>
          </w:r>
          <w:proofErr w:type="spellEnd"/>
          <w:r w:rsidRPr="000B73A0">
            <w:rPr>
              <w:lang w:val="en-US"/>
            </w:rPr>
            <w:t>, Y. Chen, C. Caldeira, D. Xiao, and Y. Chen, “When Fitness Meets Social Networks,” in</w:t>
          </w:r>
          <w:bookmarkEnd w:id="120"/>
          <w:r w:rsidRPr="000B73A0">
            <w:rPr>
              <w:lang w:val="en-US"/>
            </w:rPr>
            <w:t xml:space="preserve"> </w:t>
          </w:r>
          <w:r w:rsidRPr="000B73A0">
            <w:rPr>
              <w:i/>
              <w:lang w:val="en-US"/>
            </w:rPr>
            <w:t>Proceedings of the 2017 CHI Conference on Human Factors in Computing Systems</w:t>
          </w:r>
          <w:r w:rsidRPr="000B73A0">
            <w:rPr>
              <w:lang w:val="en-US"/>
            </w:rPr>
            <w:t>, Denver Colorado USA, 05022017, pp. 1647–1659.</w:t>
          </w:r>
        </w:p>
        <w:p w14:paraId="2201433C" w14:textId="77777777" w:rsidR="000B73A0" w:rsidRPr="000B73A0" w:rsidRDefault="000B73A0" w:rsidP="000B73A0">
          <w:pPr>
            <w:pStyle w:val="CitaviBibliographyEntry"/>
            <w:rPr>
              <w:lang w:val="en-US"/>
            </w:rPr>
          </w:pPr>
          <w:r w:rsidRPr="000B73A0">
            <w:rPr>
              <w:lang w:val="en-US"/>
            </w:rPr>
            <w:t>[19]</w:t>
          </w:r>
          <w:r w:rsidRPr="000B73A0">
            <w:rPr>
              <w:lang w:val="en-US"/>
            </w:rPr>
            <w:tab/>
          </w:r>
          <w:bookmarkStart w:id="121" w:name="_CTVL0011ff545b790bc40dfa25b194208e726c8"/>
          <w:r w:rsidRPr="000B73A0">
            <w:rPr>
              <w:lang w:val="en-US"/>
            </w:rPr>
            <w:t>Y. Chen and P. Pu, “</w:t>
          </w:r>
          <w:proofErr w:type="spellStart"/>
          <w:r w:rsidRPr="000B73A0">
            <w:rPr>
              <w:lang w:val="en-US"/>
            </w:rPr>
            <w:t>HealthyTogether</w:t>
          </w:r>
          <w:proofErr w:type="spellEnd"/>
          <w:r w:rsidRPr="000B73A0">
            <w:rPr>
              <w:lang w:val="en-US"/>
            </w:rPr>
            <w:t>,” in</w:t>
          </w:r>
          <w:bookmarkEnd w:id="121"/>
          <w:r w:rsidRPr="000B73A0">
            <w:rPr>
              <w:lang w:val="en-US"/>
            </w:rPr>
            <w:t xml:space="preserve"> </w:t>
          </w:r>
          <w:r w:rsidRPr="000B73A0">
            <w:rPr>
              <w:i/>
              <w:lang w:val="en-US"/>
            </w:rPr>
            <w:t>Proceedings of the Second International Symposium of Chinese CHI on - Chinese CHI '14</w:t>
          </w:r>
          <w:r w:rsidRPr="000B73A0">
            <w:rPr>
              <w:lang w:val="en-US"/>
            </w:rPr>
            <w:t>, Toronto, Ontario, Canada, 2014, pp. 25–34.</w:t>
          </w:r>
        </w:p>
        <w:p w14:paraId="4C753C09" w14:textId="77777777" w:rsidR="000B73A0" w:rsidRPr="000B73A0" w:rsidRDefault="000B73A0" w:rsidP="000B73A0">
          <w:pPr>
            <w:pStyle w:val="CitaviBibliographyEntry"/>
            <w:rPr>
              <w:lang w:val="en-US"/>
            </w:rPr>
          </w:pPr>
          <w:r w:rsidRPr="000B73A0">
            <w:rPr>
              <w:lang w:val="en-US"/>
            </w:rPr>
            <w:t>[20]</w:t>
          </w:r>
          <w:r w:rsidRPr="000B73A0">
            <w:rPr>
              <w:lang w:val="en-US"/>
            </w:rPr>
            <w:tab/>
          </w:r>
          <w:bookmarkStart w:id="122" w:name="_CTVL001bae1775fd5ca4808b7b2ebb9d5eb7185"/>
          <w:r w:rsidRPr="000B73A0">
            <w:rPr>
              <w:lang w:val="en-US"/>
            </w:rPr>
            <w:t xml:space="preserve">M. Budig, V. </w:t>
          </w:r>
          <w:proofErr w:type="spellStart"/>
          <w:r w:rsidRPr="000B73A0">
            <w:rPr>
              <w:lang w:val="en-US"/>
            </w:rPr>
            <w:t>Höltke</w:t>
          </w:r>
          <w:proofErr w:type="spellEnd"/>
          <w:r w:rsidRPr="000B73A0">
            <w:rPr>
              <w:lang w:val="en-US"/>
            </w:rPr>
            <w:t>, and M. Keiner, “Accuracy of optical heart rate measurement and distance measurement of a fitness tracker and their consequential use in sports,”</w:t>
          </w:r>
          <w:bookmarkEnd w:id="122"/>
          <w:r w:rsidRPr="000B73A0">
            <w:rPr>
              <w:lang w:val="en-US"/>
            </w:rPr>
            <w:t xml:space="preserve"> </w:t>
          </w:r>
          <w:r w:rsidRPr="000B73A0">
            <w:rPr>
              <w:i/>
              <w:lang w:val="en-US"/>
            </w:rPr>
            <w:t xml:space="preserve">Ger J </w:t>
          </w:r>
          <w:proofErr w:type="spellStart"/>
          <w:r w:rsidRPr="000B73A0">
            <w:rPr>
              <w:i/>
              <w:lang w:val="en-US"/>
            </w:rPr>
            <w:t>Exerc</w:t>
          </w:r>
          <w:proofErr w:type="spellEnd"/>
          <w:r w:rsidRPr="000B73A0">
            <w:rPr>
              <w:i/>
              <w:lang w:val="en-US"/>
            </w:rPr>
            <w:t xml:space="preserve"> Sport Res</w:t>
          </w:r>
          <w:r w:rsidRPr="000B73A0">
            <w:rPr>
              <w:lang w:val="en-US"/>
            </w:rPr>
            <w:t xml:space="preserve">, vol. 49, no. 4, pp. 402–409, 2019, </w:t>
          </w:r>
          <w:proofErr w:type="spellStart"/>
          <w:r w:rsidRPr="000B73A0">
            <w:rPr>
              <w:lang w:val="en-US"/>
            </w:rPr>
            <w:t>doi</w:t>
          </w:r>
          <w:proofErr w:type="spellEnd"/>
          <w:r w:rsidRPr="000B73A0">
            <w:rPr>
              <w:lang w:val="en-US"/>
            </w:rPr>
            <w:t>: 10.1007/s12662-019-00621-1.</w:t>
          </w:r>
        </w:p>
        <w:p w14:paraId="4D4E48D5" w14:textId="77777777" w:rsidR="000B73A0" w:rsidRPr="000B73A0" w:rsidRDefault="000B73A0" w:rsidP="000B73A0">
          <w:pPr>
            <w:pStyle w:val="CitaviBibliographyEntry"/>
            <w:rPr>
              <w:lang w:val="en-US"/>
            </w:rPr>
          </w:pPr>
          <w:r w:rsidRPr="000B73A0">
            <w:rPr>
              <w:lang w:val="en-US"/>
            </w:rPr>
            <w:t>[21]</w:t>
          </w:r>
          <w:r w:rsidRPr="000B73A0">
            <w:rPr>
              <w:lang w:val="en-US"/>
            </w:rPr>
            <w:tab/>
          </w:r>
          <w:bookmarkStart w:id="123" w:name="_CTVL0018982d249af184b499de9788ca97abb8e"/>
          <w:r w:rsidRPr="000B73A0">
            <w:rPr>
              <w:lang w:val="en-US"/>
            </w:rPr>
            <w:t xml:space="preserve">H. </w:t>
          </w:r>
          <w:proofErr w:type="spellStart"/>
          <w:r w:rsidRPr="000B73A0">
            <w:rPr>
              <w:lang w:val="en-US"/>
            </w:rPr>
            <w:t>Weghorn</w:t>
          </w:r>
          <w:proofErr w:type="spellEnd"/>
          <w:r w:rsidRPr="000B73A0">
            <w:rPr>
              <w:lang w:val="en-US"/>
            </w:rPr>
            <w:t>, “Unsubstantial Health and Sports Monitoring Reliability of Commercial Fitness Tracker Bracelets Induced by Their All-in-One Sensing Unit Approach - Experimental Evaluation of Measurement Accuracy in Dynamic and in Steady Physical Effort Scenarios,” in</w:t>
          </w:r>
          <w:bookmarkEnd w:id="123"/>
          <w:r w:rsidRPr="000B73A0">
            <w:rPr>
              <w:lang w:val="en-US"/>
            </w:rPr>
            <w:t xml:space="preserve"> </w:t>
          </w:r>
          <w:r w:rsidRPr="000B73A0">
            <w:rPr>
              <w:i/>
              <w:lang w:val="en-US"/>
            </w:rPr>
            <w:t>Communications in Computer and Information Science, Sport Science Research and Technology Support</w:t>
          </w:r>
          <w:r w:rsidRPr="000B73A0">
            <w:rPr>
              <w:lang w:val="en-US"/>
            </w:rPr>
            <w:t xml:space="preserve">, J. </w:t>
          </w:r>
          <w:proofErr w:type="spellStart"/>
          <w:r w:rsidRPr="000B73A0">
            <w:rPr>
              <w:lang w:val="en-US"/>
            </w:rPr>
            <w:t>Cabri</w:t>
          </w:r>
          <w:proofErr w:type="spellEnd"/>
          <w:r w:rsidRPr="000B73A0">
            <w:rPr>
              <w:lang w:val="en-US"/>
            </w:rPr>
            <w:t xml:space="preserve">, P. </w:t>
          </w:r>
          <w:proofErr w:type="spellStart"/>
          <w:r w:rsidRPr="000B73A0">
            <w:rPr>
              <w:lang w:val="en-US"/>
            </w:rPr>
            <w:t>Pezarat</w:t>
          </w:r>
          <w:proofErr w:type="spellEnd"/>
          <w:r w:rsidRPr="000B73A0">
            <w:rPr>
              <w:lang w:val="en-US"/>
            </w:rPr>
            <w:t>-Correia, and J. Vilas-Boas, Eds., Cham: Springer International Publishing, 2019, pp. 55–74.</w:t>
          </w:r>
        </w:p>
        <w:p w14:paraId="1F720AA5" w14:textId="77777777" w:rsidR="000B73A0" w:rsidRPr="000B73A0" w:rsidRDefault="000B73A0" w:rsidP="000B73A0">
          <w:pPr>
            <w:pStyle w:val="CitaviBibliographyEntry"/>
            <w:rPr>
              <w:lang w:val="en-US"/>
            </w:rPr>
          </w:pPr>
          <w:r w:rsidRPr="000B73A0">
            <w:rPr>
              <w:lang w:val="en-US"/>
            </w:rPr>
            <w:t>[22]</w:t>
          </w:r>
          <w:r w:rsidRPr="000B73A0">
            <w:rPr>
              <w:lang w:val="en-US"/>
            </w:rPr>
            <w:tab/>
          </w:r>
          <w:bookmarkStart w:id="124" w:name="_CTVL0019ddabfdb953b4ec1a1a6bed44c6ca2a0"/>
          <w:r w:rsidRPr="000B73A0">
            <w:rPr>
              <w:lang w:val="en-US"/>
            </w:rPr>
            <w:t>J. Lee and J. Finkelstein, “Consumer sleep tracking devices: a critical review,”</w:t>
          </w:r>
          <w:bookmarkEnd w:id="124"/>
          <w:r w:rsidRPr="000B73A0">
            <w:rPr>
              <w:lang w:val="en-US"/>
            </w:rPr>
            <w:t xml:space="preserve"> </w:t>
          </w:r>
          <w:r w:rsidRPr="000B73A0">
            <w:rPr>
              <w:i/>
              <w:lang w:val="en-US"/>
            </w:rPr>
            <w:t>Studies in health technology and informatics</w:t>
          </w:r>
          <w:r w:rsidRPr="000B73A0">
            <w:rPr>
              <w:lang w:val="en-US"/>
            </w:rPr>
            <w:t>, vol. 210, pp. 458–460, 2015.</w:t>
          </w:r>
        </w:p>
        <w:p w14:paraId="6280E9CB" w14:textId="77777777" w:rsidR="000B73A0" w:rsidRPr="000B73A0" w:rsidRDefault="000B73A0" w:rsidP="000B73A0">
          <w:pPr>
            <w:pStyle w:val="CitaviBibliographyEntry"/>
            <w:rPr>
              <w:lang w:val="en-US"/>
            </w:rPr>
          </w:pPr>
          <w:r w:rsidRPr="000B73A0">
            <w:rPr>
              <w:lang w:val="en-US"/>
            </w:rPr>
            <w:t>[23]</w:t>
          </w:r>
          <w:r w:rsidRPr="000B73A0">
            <w:rPr>
              <w:lang w:val="en-US"/>
            </w:rPr>
            <w:tab/>
          </w:r>
          <w:bookmarkStart w:id="125" w:name="_CTVL0010ad74686183b42d68ec66e6661e16de2"/>
          <w:r w:rsidRPr="000B73A0">
            <w:rPr>
              <w:lang w:val="en-US"/>
            </w:rPr>
            <w:t xml:space="preserve">A. Papic and K. </w:t>
          </w:r>
          <w:proofErr w:type="spellStart"/>
          <w:r w:rsidRPr="000B73A0">
            <w:rPr>
              <w:lang w:val="en-US"/>
            </w:rPr>
            <w:t>Durdevic</w:t>
          </w:r>
          <w:proofErr w:type="spellEnd"/>
          <w:r w:rsidRPr="000B73A0">
            <w:rPr>
              <w:lang w:val="en-US"/>
            </w:rPr>
            <w:t>, “Young Adults' Privacy Concerns about Wearable Technology,” in</w:t>
          </w:r>
          <w:bookmarkEnd w:id="125"/>
          <w:r w:rsidRPr="000B73A0">
            <w:rPr>
              <w:lang w:val="en-US"/>
            </w:rPr>
            <w:t xml:space="preserve"> </w:t>
          </w:r>
          <w:r w:rsidRPr="000B73A0">
            <w:rPr>
              <w:i/>
              <w:lang w:val="en-US"/>
            </w:rPr>
            <w:t>2021 44th International Convention on Information, Communication and Electronic Technology (MIPRO)</w:t>
          </w:r>
          <w:r w:rsidRPr="000B73A0">
            <w:rPr>
              <w:lang w:val="en-US"/>
            </w:rPr>
            <w:t xml:space="preserve">, </w:t>
          </w:r>
          <w:proofErr w:type="spellStart"/>
          <w:r w:rsidRPr="000B73A0">
            <w:rPr>
              <w:lang w:val="en-US"/>
            </w:rPr>
            <w:t>Opatija</w:t>
          </w:r>
          <w:proofErr w:type="spellEnd"/>
          <w:r w:rsidRPr="000B73A0">
            <w:rPr>
              <w:lang w:val="en-US"/>
            </w:rPr>
            <w:t>, Croatia, Sep. 2021 - Oct. 2021, pp. 537–541.</w:t>
          </w:r>
        </w:p>
        <w:p w14:paraId="0B0B03FB" w14:textId="77777777" w:rsidR="000B73A0" w:rsidRPr="000B73A0" w:rsidRDefault="000B73A0" w:rsidP="000B73A0">
          <w:pPr>
            <w:pStyle w:val="CitaviBibliographyEntry"/>
            <w:rPr>
              <w:lang w:val="en-US"/>
            </w:rPr>
          </w:pPr>
          <w:r w:rsidRPr="000B73A0">
            <w:rPr>
              <w:lang w:val="en-US"/>
            </w:rPr>
            <w:t>[24]</w:t>
          </w:r>
          <w:r w:rsidRPr="000B73A0">
            <w:rPr>
              <w:lang w:val="en-US"/>
            </w:rPr>
            <w:tab/>
          </w:r>
          <w:bookmarkStart w:id="126" w:name="_CTVL001a953f6524e694c72ac6e6feeeafe139f"/>
          <w:r w:rsidRPr="000B73A0">
            <w:rPr>
              <w:lang w:val="en-US"/>
            </w:rPr>
            <w:t>P. C. Wong and J. Thomas, “Visual analytics,”</w:t>
          </w:r>
          <w:bookmarkEnd w:id="126"/>
          <w:r w:rsidRPr="000B73A0">
            <w:rPr>
              <w:lang w:val="en-US"/>
            </w:rPr>
            <w:t xml:space="preserve"> </w:t>
          </w:r>
          <w:r w:rsidRPr="000B73A0">
            <w:rPr>
              <w:i/>
              <w:lang w:val="en-US"/>
            </w:rPr>
            <w:t>IEEE computer graphics and applications</w:t>
          </w:r>
          <w:r w:rsidRPr="000B73A0">
            <w:rPr>
              <w:lang w:val="en-US"/>
            </w:rPr>
            <w:t xml:space="preserve">, vol. 24, no. 5, pp. 20–21, 2004, </w:t>
          </w:r>
          <w:proofErr w:type="spellStart"/>
          <w:r w:rsidRPr="000B73A0">
            <w:rPr>
              <w:lang w:val="en-US"/>
            </w:rPr>
            <w:t>doi</w:t>
          </w:r>
          <w:proofErr w:type="spellEnd"/>
          <w:r w:rsidRPr="000B73A0">
            <w:rPr>
              <w:lang w:val="en-US"/>
            </w:rPr>
            <w:t>: 10.1109/mcg.2004.39.</w:t>
          </w:r>
        </w:p>
        <w:p w14:paraId="2B6F0663" w14:textId="77777777" w:rsidR="000B73A0" w:rsidRPr="000B73A0" w:rsidRDefault="000B73A0" w:rsidP="000B73A0">
          <w:pPr>
            <w:pStyle w:val="CitaviBibliographyEntry"/>
            <w:rPr>
              <w:lang w:val="en-US"/>
            </w:rPr>
          </w:pPr>
          <w:r w:rsidRPr="000B73A0">
            <w:rPr>
              <w:lang w:val="en-US"/>
            </w:rPr>
            <w:t>[25]</w:t>
          </w:r>
          <w:r w:rsidRPr="000B73A0">
            <w:rPr>
              <w:lang w:val="en-US"/>
            </w:rPr>
            <w:tab/>
          </w:r>
          <w:bookmarkStart w:id="127" w:name="_CTVL001c1c1e3a129fd47c488a971b0d02c3889"/>
          <w:r w:rsidRPr="000B73A0">
            <w:rPr>
              <w:lang w:val="en-US"/>
            </w:rPr>
            <w:t>D. A. Keim, F. Mansmann, A. Stoffel, and H. Ziegler, “Visual Analytics,” in</w:t>
          </w:r>
          <w:bookmarkEnd w:id="127"/>
          <w:r w:rsidRPr="000B73A0">
            <w:rPr>
              <w:lang w:val="en-US"/>
            </w:rPr>
            <w:t xml:space="preserve"> </w:t>
          </w:r>
          <w:r w:rsidRPr="000B73A0">
            <w:rPr>
              <w:i/>
              <w:lang w:val="en-US"/>
            </w:rPr>
            <w:t>Encyclopedia of Database Systems</w:t>
          </w:r>
          <w:r w:rsidRPr="000B73A0">
            <w:rPr>
              <w:lang w:val="en-US"/>
            </w:rPr>
            <w:t xml:space="preserve">, L. </w:t>
          </w:r>
          <w:proofErr w:type="gramStart"/>
          <w:r w:rsidRPr="000B73A0">
            <w:rPr>
              <w:lang w:val="en-US"/>
            </w:rPr>
            <w:t>LIU</w:t>
          </w:r>
          <w:proofErr w:type="gramEnd"/>
          <w:r w:rsidRPr="000B73A0">
            <w:rPr>
              <w:lang w:val="en-US"/>
            </w:rPr>
            <w:t xml:space="preserve"> and M. T. ÖZSU, Eds., Boston, MA: Springer US, 2009, pp. 3341–3346.</w:t>
          </w:r>
        </w:p>
        <w:p w14:paraId="04E26B2B" w14:textId="77777777" w:rsidR="000B73A0" w:rsidRPr="000B73A0" w:rsidRDefault="000B73A0" w:rsidP="000B73A0">
          <w:pPr>
            <w:pStyle w:val="CitaviBibliographyEntry"/>
            <w:rPr>
              <w:lang w:val="en-US"/>
            </w:rPr>
          </w:pPr>
          <w:r w:rsidRPr="000B73A0">
            <w:rPr>
              <w:lang w:val="en-US"/>
            </w:rPr>
            <w:t>[26]</w:t>
          </w:r>
          <w:r w:rsidRPr="000B73A0">
            <w:rPr>
              <w:lang w:val="en-US"/>
            </w:rPr>
            <w:tab/>
          </w:r>
          <w:bookmarkStart w:id="128" w:name="_CTVL00178a814059b4640c78cfc544e7846b2e4"/>
          <w:r w:rsidRPr="000B73A0">
            <w:rPr>
              <w:lang w:val="en-US"/>
            </w:rPr>
            <w:t>D. A. Keim, F. Mansmann, J. Schneidewind, J. Thomas, and H. Ziegler, “Visual Analytics: Scope and Challenges,” in</w:t>
          </w:r>
          <w:bookmarkEnd w:id="128"/>
          <w:r w:rsidRPr="000B73A0">
            <w:rPr>
              <w:lang w:val="en-US"/>
            </w:rPr>
            <w:t xml:space="preserve"> </w:t>
          </w:r>
          <w:r w:rsidRPr="000B73A0">
            <w:rPr>
              <w:i/>
              <w:lang w:val="en-US"/>
            </w:rPr>
            <w:t xml:space="preserve">Lecture notes in computer science, State-of-the-art </w:t>
          </w:r>
          <w:proofErr w:type="gramStart"/>
          <w:r w:rsidRPr="000B73A0">
            <w:rPr>
              <w:i/>
              <w:lang w:val="en-US"/>
            </w:rPr>
            <w:t>survey  0302</w:t>
          </w:r>
          <w:proofErr w:type="gramEnd"/>
          <w:r w:rsidRPr="000B73A0">
            <w:rPr>
              <w:i/>
              <w:lang w:val="en-US"/>
            </w:rPr>
            <w:t>-9743</w:t>
          </w:r>
          <w:r w:rsidRPr="000B73A0">
            <w:rPr>
              <w:lang w:val="en-US"/>
            </w:rPr>
            <w:t xml:space="preserve">, vol. 4404, </w:t>
          </w:r>
          <w:r w:rsidRPr="000B73A0">
            <w:rPr>
              <w:i/>
              <w:lang w:val="en-US"/>
            </w:rPr>
            <w:t xml:space="preserve">Visual data mining: Theory, techniques and tools for visual analytics /  Simeon J. </w:t>
          </w:r>
          <w:proofErr w:type="spellStart"/>
          <w:r w:rsidRPr="000B73A0">
            <w:rPr>
              <w:i/>
              <w:lang w:val="en-US"/>
            </w:rPr>
            <w:t>Simoff</w:t>
          </w:r>
          <w:proofErr w:type="spellEnd"/>
          <w:r w:rsidRPr="000B73A0">
            <w:rPr>
              <w:i/>
              <w:lang w:val="en-US"/>
            </w:rPr>
            <w:t xml:space="preserve">, Michael H. </w:t>
          </w:r>
          <w:proofErr w:type="spellStart"/>
          <w:r w:rsidRPr="000B73A0">
            <w:rPr>
              <w:i/>
              <w:lang w:val="en-US"/>
            </w:rPr>
            <w:t>Böhlen</w:t>
          </w:r>
          <w:proofErr w:type="spellEnd"/>
          <w:r w:rsidRPr="000B73A0">
            <w:rPr>
              <w:i/>
              <w:lang w:val="en-US"/>
            </w:rPr>
            <w:t>, Arturas Mazeika (eds.)</w:t>
          </w:r>
          <w:r w:rsidRPr="000B73A0">
            <w:rPr>
              <w:lang w:val="en-US"/>
            </w:rPr>
            <w:t xml:space="preserve">, S. J. </w:t>
          </w:r>
          <w:proofErr w:type="spellStart"/>
          <w:r w:rsidRPr="000B73A0">
            <w:rPr>
              <w:lang w:val="en-US"/>
            </w:rPr>
            <w:t>Simoff</w:t>
          </w:r>
          <w:proofErr w:type="spellEnd"/>
          <w:r w:rsidRPr="000B73A0">
            <w:rPr>
              <w:lang w:val="en-US"/>
            </w:rPr>
            <w:t xml:space="preserve">, M. H. </w:t>
          </w:r>
          <w:proofErr w:type="spellStart"/>
          <w:r w:rsidRPr="000B73A0">
            <w:rPr>
              <w:lang w:val="en-US"/>
            </w:rPr>
            <w:t>Böhlen</w:t>
          </w:r>
          <w:proofErr w:type="spellEnd"/>
          <w:r w:rsidRPr="000B73A0">
            <w:rPr>
              <w:lang w:val="en-US"/>
            </w:rPr>
            <w:t xml:space="preserve">, and A. </w:t>
          </w:r>
          <w:proofErr w:type="spellStart"/>
          <w:r w:rsidRPr="000B73A0">
            <w:rPr>
              <w:lang w:val="en-US"/>
            </w:rPr>
            <w:t>Mazieka</w:t>
          </w:r>
          <w:proofErr w:type="spellEnd"/>
          <w:r w:rsidRPr="000B73A0">
            <w:rPr>
              <w:lang w:val="en-US"/>
            </w:rPr>
            <w:t>, Eds., Berlin: Springer, 2008, pp. 76–90.</w:t>
          </w:r>
        </w:p>
        <w:p w14:paraId="0C473349" w14:textId="77777777" w:rsidR="000B73A0" w:rsidRDefault="000B73A0" w:rsidP="000B73A0">
          <w:pPr>
            <w:pStyle w:val="CitaviBibliographyEntry"/>
          </w:pPr>
          <w:r w:rsidRPr="000B73A0">
            <w:rPr>
              <w:lang w:val="en-US"/>
            </w:rPr>
            <w:t>[27]</w:t>
          </w:r>
          <w:r w:rsidRPr="000B73A0">
            <w:rPr>
              <w:lang w:val="en-US"/>
            </w:rPr>
            <w:tab/>
          </w:r>
          <w:bookmarkStart w:id="129" w:name="_CTVL001105faf64018d42349ba5b035c43bff8a"/>
          <w:r w:rsidRPr="000B73A0">
            <w:rPr>
              <w:lang w:val="en-US"/>
            </w:rPr>
            <w:t>R. J. Andrews,</w:t>
          </w:r>
          <w:bookmarkEnd w:id="129"/>
          <w:r w:rsidRPr="000B73A0">
            <w:rPr>
              <w:lang w:val="en-US"/>
            </w:rPr>
            <w:t xml:space="preserve"> </w:t>
          </w:r>
          <w:r w:rsidRPr="000B73A0">
            <w:rPr>
              <w:i/>
              <w:lang w:val="en-US"/>
            </w:rPr>
            <w:t>Info we trust: How to inspire the world with data</w:t>
          </w:r>
          <w:r w:rsidRPr="000B73A0">
            <w:rPr>
              <w:lang w:val="en-US"/>
            </w:rPr>
            <w:t xml:space="preserve">. </w:t>
          </w:r>
          <w:r w:rsidRPr="000B73A0">
            <w:t xml:space="preserve">Hoboken New Jersey: John Wiley &amp; </w:t>
          </w:r>
          <w:proofErr w:type="spellStart"/>
          <w:r w:rsidRPr="000B73A0">
            <w:t>Sons</w:t>
          </w:r>
          <w:proofErr w:type="spellEnd"/>
          <w:r w:rsidRPr="000B73A0">
            <w:t>, 2019.</w:t>
          </w:r>
        </w:p>
        <w:p w14:paraId="603F0AF9" w14:textId="77777777" w:rsidR="000B73A0" w:rsidRDefault="000B73A0" w:rsidP="000B73A0">
          <w:pPr>
            <w:pStyle w:val="CitaviBibliographyEntry"/>
          </w:pPr>
          <w:r>
            <w:t>[28]</w:t>
          </w:r>
          <w:r>
            <w:tab/>
          </w:r>
          <w:bookmarkStart w:id="130" w:name="_CTVL0013a9b26c985c646bba9b12e49a905df89"/>
          <w:r>
            <w:t>J. Kohlhammer,</w:t>
          </w:r>
          <w:bookmarkEnd w:id="130"/>
          <w:r>
            <w:t xml:space="preserve"> </w:t>
          </w:r>
          <w:r w:rsidRPr="000B73A0">
            <w:rPr>
              <w:i/>
            </w:rPr>
            <w:t xml:space="preserve">Visual </w:t>
          </w:r>
          <w:proofErr w:type="spellStart"/>
          <w:r w:rsidRPr="000B73A0">
            <w:rPr>
              <w:i/>
            </w:rPr>
            <w:t>business</w:t>
          </w:r>
          <w:proofErr w:type="spellEnd"/>
          <w:r w:rsidRPr="000B73A0">
            <w:rPr>
              <w:i/>
            </w:rPr>
            <w:t xml:space="preserve"> </w:t>
          </w:r>
          <w:proofErr w:type="spellStart"/>
          <w:r w:rsidRPr="000B73A0">
            <w:rPr>
              <w:i/>
            </w:rPr>
            <w:t>analytics</w:t>
          </w:r>
          <w:proofErr w:type="spellEnd"/>
          <w:r w:rsidRPr="000B73A0">
            <w:rPr>
              <w:i/>
            </w:rPr>
            <w:t xml:space="preserve">: Effektiver </w:t>
          </w:r>
          <w:proofErr w:type="spellStart"/>
          <w:r w:rsidRPr="000B73A0">
            <w:rPr>
              <w:i/>
            </w:rPr>
            <w:t>zugang</w:t>
          </w:r>
          <w:proofErr w:type="spellEnd"/>
          <w:r w:rsidRPr="000B73A0">
            <w:rPr>
              <w:i/>
            </w:rPr>
            <w:t xml:space="preserve"> zu Daten und Informationen</w:t>
          </w:r>
          <w:r w:rsidRPr="000B73A0">
            <w:t xml:space="preserve">. Heidelberg, Germany: </w:t>
          </w:r>
          <w:proofErr w:type="spellStart"/>
          <w:proofErr w:type="gramStart"/>
          <w:r w:rsidRPr="000B73A0">
            <w:t>dpunkt.verlag</w:t>
          </w:r>
          <w:proofErr w:type="spellEnd"/>
          <w:proofErr w:type="gramEnd"/>
          <w:r w:rsidRPr="000B73A0">
            <w:t xml:space="preserve">, 2013. [Online]. </w:t>
          </w:r>
          <w:proofErr w:type="spellStart"/>
          <w:r w:rsidRPr="000B73A0">
            <w:t>Available</w:t>
          </w:r>
          <w:proofErr w:type="spellEnd"/>
          <w:r w:rsidRPr="000B73A0">
            <w:t>: http://​site.ebrary.com​/​lib/​alltitles/​Doc​?​id=​10821568</w:t>
          </w:r>
        </w:p>
        <w:p w14:paraId="2C8A4C6E" w14:textId="77777777" w:rsidR="000B73A0" w:rsidRPr="000B73A0" w:rsidRDefault="000B73A0" w:rsidP="000B73A0">
          <w:pPr>
            <w:pStyle w:val="CitaviBibliographyEntry"/>
            <w:rPr>
              <w:lang w:val="en-US"/>
            </w:rPr>
          </w:pPr>
          <w:r w:rsidRPr="000B73A0">
            <w:rPr>
              <w:lang w:val="en-US"/>
            </w:rPr>
            <w:t>[29]</w:t>
          </w:r>
          <w:r w:rsidRPr="000B73A0">
            <w:rPr>
              <w:lang w:val="en-US"/>
            </w:rPr>
            <w:tab/>
          </w:r>
          <w:bookmarkStart w:id="131" w:name="_CTVL001ab267df13e3c475b9e208818ce69267d"/>
          <w:r w:rsidRPr="000B73A0">
            <w:rPr>
              <w:lang w:val="en-US"/>
            </w:rPr>
            <w:t xml:space="preserve">T. A. Team, “How, When, and Why Should You Normalize / Standardize / Rescale Your </w:t>
          </w:r>
          <w:proofErr w:type="gramStart"/>
          <w:r w:rsidRPr="000B73A0">
            <w:rPr>
              <w:lang w:val="en-US"/>
            </w:rPr>
            <w:t>Data?,</w:t>
          </w:r>
          <w:proofErr w:type="gramEnd"/>
          <w:r w:rsidRPr="000B73A0">
            <w:rPr>
              <w:lang w:val="en-US"/>
            </w:rPr>
            <w:t>”</w:t>
          </w:r>
          <w:bookmarkEnd w:id="131"/>
          <w:r w:rsidRPr="000B73A0">
            <w:rPr>
              <w:lang w:val="en-US"/>
            </w:rPr>
            <w:t xml:space="preserve"> </w:t>
          </w:r>
          <w:r w:rsidRPr="000B73A0">
            <w:rPr>
              <w:i/>
              <w:lang w:val="en-US"/>
            </w:rPr>
            <w:t>Towards AI</w:t>
          </w:r>
          <w:r w:rsidRPr="000B73A0">
            <w:rPr>
              <w:lang w:val="en-US"/>
            </w:rPr>
            <w:t>, 29 May., 2020. https://​towardsai.net​/​p/​data-​science/​how-​when-​and-​why-​should-​you-​normalize-​standardize-​rescale-​your-​data-​3f083def38ff (accessed: May 25</w:t>
          </w:r>
          <w:proofErr w:type="gramStart"/>
          <w:r w:rsidRPr="000B73A0">
            <w:rPr>
              <w:lang w:val="en-US"/>
            </w:rPr>
            <w:t xml:space="preserve"> 2022</w:t>
          </w:r>
          <w:proofErr w:type="gramEnd"/>
          <w:r w:rsidRPr="000B73A0">
            <w:rPr>
              <w:lang w:val="en-US"/>
            </w:rPr>
            <w:t>).</w:t>
          </w:r>
        </w:p>
        <w:p w14:paraId="724698F8" w14:textId="77777777" w:rsidR="000B73A0" w:rsidRPr="000B73A0" w:rsidRDefault="000B73A0" w:rsidP="000B73A0">
          <w:pPr>
            <w:pStyle w:val="CitaviBibliographyEntry"/>
            <w:rPr>
              <w:lang w:val="en-US"/>
            </w:rPr>
          </w:pPr>
          <w:r w:rsidRPr="000B73A0">
            <w:rPr>
              <w:lang w:val="en-US"/>
            </w:rPr>
            <w:t>[30]</w:t>
          </w:r>
          <w:r w:rsidRPr="000B73A0">
            <w:rPr>
              <w:lang w:val="en-US"/>
            </w:rPr>
            <w:tab/>
          </w:r>
          <w:bookmarkStart w:id="132" w:name="_CTVL001c9661fd1a2e34ba7b175c13bef435e23"/>
          <w:r w:rsidRPr="000B73A0">
            <w:rPr>
              <w:lang w:val="en-US"/>
            </w:rPr>
            <w:t>F. E. Grubbs, “Sample Criteria for Testing Outlying Observations,”</w:t>
          </w:r>
          <w:bookmarkEnd w:id="132"/>
          <w:r w:rsidRPr="000B73A0">
            <w:rPr>
              <w:lang w:val="en-US"/>
            </w:rPr>
            <w:t xml:space="preserve"> </w:t>
          </w:r>
          <w:r w:rsidRPr="000B73A0">
            <w:rPr>
              <w:i/>
              <w:lang w:val="en-US"/>
            </w:rPr>
            <w:t>Ann. Math. Statist.</w:t>
          </w:r>
          <w:r w:rsidRPr="000B73A0">
            <w:rPr>
              <w:lang w:val="en-US"/>
            </w:rPr>
            <w:t xml:space="preserve">, vol. 21, no. 1, pp. 27–58, 1950, </w:t>
          </w:r>
          <w:proofErr w:type="spellStart"/>
          <w:r w:rsidRPr="000B73A0">
            <w:rPr>
              <w:lang w:val="en-US"/>
            </w:rPr>
            <w:t>doi</w:t>
          </w:r>
          <w:proofErr w:type="spellEnd"/>
          <w:r w:rsidRPr="000B73A0">
            <w:rPr>
              <w:lang w:val="en-US"/>
            </w:rPr>
            <w:t>: 10.1214/</w:t>
          </w:r>
          <w:proofErr w:type="spellStart"/>
          <w:r w:rsidRPr="000B73A0">
            <w:rPr>
              <w:lang w:val="en-US"/>
            </w:rPr>
            <w:t>aoms</w:t>
          </w:r>
          <w:proofErr w:type="spellEnd"/>
          <w:r w:rsidRPr="000B73A0">
            <w:rPr>
              <w:lang w:val="en-US"/>
            </w:rPr>
            <w:t>/1177729885.</w:t>
          </w:r>
        </w:p>
        <w:p w14:paraId="7E72E23F" w14:textId="77777777" w:rsidR="000B73A0" w:rsidRPr="000B73A0" w:rsidRDefault="000B73A0" w:rsidP="000B73A0">
          <w:pPr>
            <w:pStyle w:val="CitaviBibliographyEntry"/>
            <w:rPr>
              <w:lang w:val="en-US"/>
            </w:rPr>
          </w:pPr>
          <w:r w:rsidRPr="000B73A0">
            <w:rPr>
              <w:lang w:val="en-US"/>
            </w:rPr>
            <w:lastRenderedPageBreak/>
            <w:t>[31]</w:t>
          </w:r>
          <w:r w:rsidRPr="000B73A0">
            <w:rPr>
              <w:lang w:val="en-US"/>
            </w:rPr>
            <w:tab/>
          </w:r>
          <w:bookmarkStart w:id="133" w:name="_CTVL001163c4b84a06f4c79b7ddb79842e8db35"/>
          <w:r w:rsidRPr="000B73A0">
            <w:rPr>
              <w:lang w:val="en-US"/>
            </w:rPr>
            <w:t>Z. He, X. Xu, and S. Deng, “Discovering cluster-based local outliers,”</w:t>
          </w:r>
          <w:bookmarkEnd w:id="133"/>
          <w:r w:rsidRPr="000B73A0">
            <w:rPr>
              <w:lang w:val="en-US"/>
            </w:rPr>
            <w:t xml:space="preserve"> </w:t>
          </w:r>
          <w:r w:rsidRPr="000B73A0">
            <w:rPr>
              <w:i/>
              <w:lang w:val="en-US"/>
            </w:rPr>
            <w:t>Pattern Recognition Letters</w:t>
          </w:r>
          <w:r w:rsidRPr="000B73A0">
            <w:rPr>
              <w:lang w:val="en-US"/>
            </w:rPr>
            <w:t xml:space="preserve">, vol. 24, 9-10, pp. 1641–1650, 2003, </w:t>
          </w:r>
          <w:proofErr w:type="spellStart"/>
          <w:r w:rsidRPr="000B73A0">
            <w:rPr>
              <w:lang w:val="en-US"/>
            </w:rPr>
            <w:t>doi</w:t>
          </w:r>
          <w:proofErr w:type="spellEnd"/>
          <w:r w:rsidRPr="000B73A0">
            <w:rPr>
              <w:lang w:val="en-US"/>
            </w:rPr>
            <w:t>: 10.1016/S0167-8655(03)00003-5.</w:t>
          </w:r>
        </w:p>
        <w:p w14:paraId="7E6516DA" w14:textId="77777777" w:rsidR="000B73A0" w:rsidRPr="000B73A0" w:rsidRDefault="000B73A0" w:rsidP="000B73A0">
          <w:pPr>
            <w:pStyle w:val="CitaviBibliographyEntry"/>
            <w:rPr>
              <w:lang w:val="en-US"/>
            </w:rPr>
          </w:pPr>
          <w:r w:rsidRPr="000B73A0">
            <w:rPr>
              <w:lang w:val="en-US"/>
            </w:rPr>
            <w:t>[32]</w:t>
          </w:r>
          <w:r w:rsidRPr="000B73A0">
            <w:rPr>
              <w:lang w:val="en-US"/>
            </w:rPr>
            <w:tab/>
          </w:r>
          <w:bookmarkStart w:id="134" w:name="_CTVL00154417cc0f13a40bda4e0bea7bacdf13d"/>
          <w:r w:rsidRPr="000B73A0">
            <w:rPr>
              <w:lang w:val="en-US"/>
            </w:rPr>
            <w:t>S. Hawkins, H. He, G. Williams, and R. Baxter, “Outlier Detection Using Replicator Neural Networks,” in 2002, pp. 170–180. [Online]. Available: https://​link.springer.com​/​chapter/​10.1007/​3-​540-​46145-​0_​17</w:t>
          </w:r>
        </w:p>
        <w:bookmarkEnd w:id="134"/>
        <w:p w14:paraId="79D7A37A" w14:textId="77777777" w:rsidR="000B73A0" w:rsidRDefault="000B73A0" w:rsidP="000B73A0">
          <w:pPr>
            <w:pStyle w:val="CitaviBibliographyEntry"/>
          </w:pPr>
          <w:r w:rsidRPr="000B73A0">
            <w:rPr>
              <w:lang w:val="en-US"/>
            </w:rPr>
            <w:t>[33]</w:t>
          </w:r>
          <w:r w:rsidRPr="000B73A0">
            <w:rPr>
              <w:lang w:val="en-US"/>
            </w:rPr>
            <w:tab/>
          </w:r>
          <w:bookmarkStart w:id="135" w:name="_CTVL0015d1df4da54f344b0a90c74310fb82b27"/>
          <w:r w:rsidRPr="000B73A0">
            <w:rPr>
              <w:lang w:val="en-US"/>
            </w:rPr>
            <w:t>E. R. Tufte,</w:t>
          </w:r>
          <w:bookmarkEnd w:id="135"/>
          <w:r w:rsidRPr="000B73A0">
            <w:rPr>
              <w:lang w:val="en-US"/>
            </w:rPr>
            <w:t xml:space="preserve"> </w:t>
          </w:r>
          <w:r w:rsidRPr="000B73A0">
            <w:rPr>
              <w:i/>
              <w:lang w:val="en-US"/>
            </w:rPr>
            <w:t xml:space="preserve">The visual display of quantitative information, </w:t>
          </w:r>
          <w:r w:rsidRPr="000B73A0">
            <w:rPr>
              <w:lang w:val="en-US"/>
            </w:rPr>
            <w:t xml:space="preserve">2nd ed. </w:t>
          </w:r>
          <w:r w:rsidRPr="000B73A0">
            <w:t xml:space="preserve">Cheshire </w:t>
          </w:r>
          <w:proofErr w:type="spellStart"/>
          <w:r w:rsidRPr="000B73A0">
            <w:t>Conn</w:t>
          </w:r>
          <w:proofErr w:type="spellEnd"/>
          <w:r w:rsidRPr="000B73A0">
            <w:t>.: Graphics Press, 2001.</w:t>
          </w:r>
        </w:p>
        <w:p w14:paraId="3A370077" w14:textId="77777777" w:rsidR="000B73A0" w:rsidRPr="000B73A0" w:rsidRDefault="000B73A0" w:rsidP="000B73A0">
          <w:pPr>
            <w:pStyle w:val="CitaviBibliographyEntry"/>
            <w:rPr>
              <w:lang w:val="en-US"/>
            </w:rPr>
          </w:pPr>
          <w:r>
            <w:t>[34]</w:t>
          </w:r>
          <w:r>
            <w:tab/>
          </w:r>
          <w:bookmarkStart w:id="136" w:name="_CTVL0011a53938c0f274f15be379215d39350b0"/>
          <w:r>
            <w:t>W. Krämer,</w:t>
          </w:r>
          <w:bookmarkEnd w:id="136"/>
          <w:r>
            <w:t xml:space="preserve"> </w:t>
          </w:r>
          <w:proofErr w:type="spellStart"/>
          <w:r w:rsidRPr="000B73A0">
            <w:rPr>
              <w:i/>
            </w:rPr>
            <w:t>So</w:t>
          </w:r>
          <w:proofErr w:type="spellEnd"/>
          <w:r w:rsidRPr="000B73A0">
            <w:rPr>
              <w:i/>
            </w:rPr>
            <w:t xml:space="preserve"> lügt man mit Statistik, </w:t>
          </w:r>
          <w:r w:rsidRPr="000B73A0">
            <w:t xml:space="preserve">1st </w:t>
          </w:r>
          <w:proofErr w:type="spellStart"/>
          <w:r w:rsidRPr="000B73A0">
            <w:t>ed</w:t>
          </w:r>
          <w:proofErr w:type="spellEnd"/>
          <w:r w:rsidRPr="000B73A0">
            <w:t xml:space="preserve">. Frankfurt am Main: Campus Verlag, 2015. </w:t>
          </w:r>
          <w:r w:rsidRPr="000B73A0">
            <w:rPr>
              <w:lang w:val="en-US"/>
            </w:rPr>
            <w:t>[Online]. Available: http://​ebooks.ciando.com​/​book/​index.cfm/​bok_​id/​1984045</w:t>
          </w:r>
        </w:p>
        <w:p w14:paraId="1B367A08" w14:textId="77777777" w:rsidR="000B73A0" w:rsidRPr="000B73A0" w:rsidRDefault="000B73A0" w:rsidP="000B73A0">
          <w:pPr>
            <w:pStyle w:val="CitaviBibliographyEntry"/>
            <w:rPr>
              <w:lang w:val="en-US"/>
            </w:rPr>
          </w:pPr>
          <w:r w:rsidRPr="000B73A0">
            <w:rPr>
              <w:lang w:val="en-US"/>
            </w:rPr>
            <w:t>[35]</w:t>
          </w:r>
          <w:r w:rsidRPr="000B73A0">
            <w:rPr>
              <w:lang w:val="en-US"/>
            </w:rPr>
            <w:tab/>
          </w:r>
          <w:bookmarkStart w:id="137" w:name="_CTVL001897433cdb12a49e79d541b51971c91e8"/>
          <w:r w:rsidRPr="000B73A0">
            <w:rPr>
              <w:lang w:val="en-US"/>
            </w:rPr>
            <w:t xml:space="preserve">P. Saraf, R. R </w:t>
          </w:r>
          <w:proofErr w:type="spellStart"/>
          <w:r w:rsidRPr="000B73A0">
            <w:rPr>
              <w:lang w:val="en-US"/>
            </w:rPr>
            <w:t>Sedamkar</w:t>
          </w:r>
          <w:proofErr w:type="spellEnd"/>
          <w:r w:rsidRPr="000B73A0">
            <w:rPr>
              <w:lang w:val="en-US"/>
            </w:rPr>
            <w:t>, and S. Rathi, “</w:t>
          </w:r>
          <w:proofErr w:type="spellStart"/>
          <w:r w:rsidRPr="000B73A0">
            <w:rPr>
              <w:lang w:val="en-US"/>
            </w:rPr>
            <w:t>PrefixSpan</w:t>
          </w:r>
          <w:proofErr w:type="spellEnd"/>
          <w:r w:rsidRPr="000B73A0">
            <w:rPr>
              <w:lang w:val="en-US"/>
            </w:rPr>
            <w:t xml:space="preserve"> Algorithm for Finding Sequential Pattern with Various Constraints,”</w:t>
          </w:r>
          <w:bookmarkEnd w:id="137"/>
          <w:r w:rsidRPr="000B73A0">
            <w:rPr>
              <w:lang w:val="en-US"/>
            </w:rPr>
            <w:t xml:space="preserve"> </w:t>
          </w:r>
          <w:r w:rsidRPr="000B73A0">
            <w:rPr>
              <w:i/>
              <w:lang w:val="en-US"/>
            </w:rPr>
            <w:t>2249-0868</w:t>
          </w:r>
          <w:r w:rsidRPr="000B73A0">
            <w:rPr>
              <w:lang w:val="en-US"/>
            </w:rPr>
            <w:t xml:space="preserve">, vol. 9, no. 3, pp. 37–41, 2015, </w:t>
          </w:r>
          <w:proofErr w:type="spellStart"/>
          <w:r w:rsidRPr="000B73A0">
            <w:rPr>
              <w:lang w:val="en-US"/>
            </w:rPr>
            <w:t>doi</w:t>
          </w:r>
          <w:proofErr w:type="spellEnd"/>
          <w:r w:rsidRPr="000B73A0">
            <w:rPr>
              <w:lang w:val="en-US"/>
            </w:rPr>
            <w:t>: 10.5120/ijais15-451380.</w:t>
          </w:r>
        </w:p>
        <w:p w14:paraId="6438C693" w14:textId="77777777" w:rsidR="000B73A0" w:rsidRPr="000B73A0" w:rsidRDefault="000B73A0" w:rsidP="000B73A0">
          <w:pPr>
            <w:pStyle w:val="CitaviBibliographyEntry"/>
            <w:rPr>
              <w:lang w:val="en-US"/>
            </w:rPr>
          </w:pPr>
          <w:r w:rsidRPr="000B73A0">
            <w:rPr>
              <w:lang w:val="en-US"/>
            </w:rPr>
            <w:t>[36]</w:t>
          </w:r>
          <w:r w:rsidRPr="000B73A0">
            <w:rPr>
              <w:lang w:val="en-US"/>
            </w:rPr>
            <w:tab/>
          </w:r>
          <w:bookmarkStart w:id="138" w:name="_CTVL001cb269ffd11634c0481da9b9f0fe59781"/>
          <w:r w:rsidRPr="000B73A0">
            <w:rPr>
              <w:lang w:val="en-US"/>
            </w:rPr>
            <w:t xml:space="preserve">B. </w:t>
          </w:r>
          <w:proofErr w:type="spellStart"/>
          <w:r w:rsidRPr="000B73A0">
            <w:rPr>
              <w:lang w:val="en-US"/>
            </w:rPr>
            <w:t>Shneiderman</w:t>
          </w:r>
          <w:proofErr w:type="spellEnd"/>
          <w:r w:rsidRPr="000B73A0">
            <w:rPr>
              <w:lang w:val="en-US"/>
            </w:rPr>
            <w:t>, “The eyes have it: a task by data type taxonomy for information visualizations,” in</w:t>
          </w:r>
          <w:bookmarkEnd w:id="138"/>
          <w:r w:rsidRPr="000B73A0">
            <w:rPr>
              <w:lang w:val="en-US"/>
            </w:rPr>
            <w:t xml:space="preserve"> </w:t>
          </w:r>
          <w:r w:rsidRPr="000B73A0">
            <w:rPr>
              <w:i/>
              <w:lang w:val="en-US"/>
            </w:rPr>
            <w:t>Proceedings 1996 IEEE Symposium on Visual Languages</w:t>
          </w:r>
          <w:r w:rsidRPr="000B73A0">
            <w:rPr>
              <w:lang w:val="en-US"/>
            </w:rPr>
            <w:t>, Boulder, CO, USA, Sep. 1996, pp. 336–343.</w:t>
          </w:r>
        </w:p>
        <w:p w14:paraId="4FBCA7ED" w14:textId="77777777" w:rsidR="000B73A0" w:rsidRPr="000B73A0" w:rsidRDefault="000B73A0" w:rsidP="000B73A0">
          <w:pPr>
            <w:pStyle w:val="CitaviBibliographyEntry"/>
            <w:rPr>
              <w:lang w:val="en-US"/>
            </w:rPr>
          </w:pPr>
          <w:r w:rsidRPr="000B73A0">
            <w:rPr>
              <w:lang w:val="en-US"/>
            </w:rPr>
            <w:t>[37]</w:t>
          </w:r>
          <w:r w:rsidRPr="000B73A0">
            <w:rPr>
              <w:lang w:val="en-US"/>
            </w:rPr>
            <w:tab/>
          </w:r>
          <w:bookmarkStart w:id="139" w:name="_CTVL0018e0eb4f121824d34ad5e8bc19df464e1"/>
          <w:r w:rsidRPr="000B73A0">
            <w:rPr>
              <w:i/>
              <w:lang w:val="en-US"/>
            </w:rPr>
            <w:t>FIT Protocol | FIT SDK | Garmin Developers</w:t>
          </w:r>
          <w:bookmarkEnd w:id="139"/>
          <w:r w:rsidRPr="000B73A0">
            <w:rPr>
              <w:i/>
              <w:lang w:val="en-US"/>
            </w:rPr>
            <w:t xml:space="preserve"> </w:t>
          </w:r>
          <w:r w:rsidRPr="000B73A0">
            <w:rPr>
              <w:lang w:val="en-US"/>
            </w:rPr>
            <w:t>(accessed: Nov. 15</w:t>
          </w:r>
          <w:proofErr w:type="gramStart"/>
          <w:r w:rsidRPr="000B73A0">
            <w:rPr>
              <w:lang w:val="en-US"/>
            </w:rPr>
            <w:t xml:space="preserve"> 2021</w:t>
          </w:r>
          <w:proofErr w:type="gramEnd"/>
          <w:r w:rsidRPr="000B73A0">
            <w:rPr>
              <w:lang w:val="en-US"/>
            </w:rPr>
            <w:t>).</w:t>
          </w:r>
        </w:p>
        <w:p w14:paraId="3DE2BC49" w14:textId="77777777" w:rsidR="000B73A0" w:rsidRPr="000B73A0" w:rsidRDefault="000B73A0" w:rsidP="000B73A0">
          <w:pPr>
            <w:pStyle w:val="CitaviBibliographyEntry"/>
            <w:rPr>
              <w:lang w:val="en-US"/>
            </w:rPr>
          </w:pPr>
          <w:r w:rsidRPr="000B73A0">
            <w:rPr>
              <w:lang w:val="en-US"/>
            </w:rPr>
            <w:t>[38]</w:t>
          </w:r>
          <w:r w:rsidRPr="000B73A0">
            <w:rPr>
              <w:lang w:val="en-US"/>
            </w:rPr>
            <w:tab/>
          </w:r>
          <w:bookmarkStart w:id="140" w:name="_CTVL001a378221f1c4248fcaba7fff8c3b81a6f"/>
          <w:r w:rsidRPr="000B73A0">
            <w:rPr>
              <w:i/>
              <w:lang w:val="en-US"/>
            </w:rPr>
            <w:t>Choosing Colormaps in Matplotlib — Matplotlib 3.5.0 documentation.</w:t>
          </w:r>
          <w:bookmarkEnd w:id="140"/>
          <w:r w:rsidRPr="000B73A0">
            <w:rPr>
              <w:i/>
              <w:lang w:val="en-US"/>
            </w:rPr>
            <w:t xml:space="preserve"> </w:t>
          </w:r>
          <w:r w:rsidRPr="000B73A0">
            <w:rPr>
              <w:lang w:val="en-US"/>
            </w:rPr>
            <w:t>[Online]. Available: https://​matplotlib.org​/​3.5.0/​tutorials/​colors/​colormaps.html (accessed: Jun. 10</w:t>
          </w:r>
          <w:proofErr w:type="gramStart"/>
          <w:r w:rsidRPr="000B73A0">
            <w:rPr>
              <w:lang w:val="en-US"/>
            </w:rPr>
            <w:t xml:space="preserve"> 2022</w:t>
          </w:r>
          <w:proofErr w:type="gramEnd"/>
          <w:r w:rsidRPr="000B73A0">
            <w:rPr>
              <w:lang w:val="en-US"/>
            </w:rPr>
            <w:t>).</w:t>
          </w:r>
        </w:p>
        <w:p w14:paraId="5663B633" w14:textId="77777777" w:rsidR="000B73A0" w:rsidRPr="000B73A0" w:rsidRDefault="000B73A0" w:rsidP="000B73A0">
          <w:pPr>
            <w:pStyle w:val="CitaviBibliographyEntry"/>
            <w:rPr>
              <w:lang w:val="en-US"/>
            </w:rPr>
          </w:pPr>
          <w:r w:rsidRPr="000B73A0">
            <w:rPr>
              <w:lang w:val="en-US"/>
            </w:rPr>
            <w:t>[39]</w:t>
          </w:r>
          <w:r w:rsidRPr="000B73A0">
            <w:rPr>
              <w:lang w:val="en-US"/>
            </w:rPr>
            <w:tab/>
          </w:r>
          <w:bookmarkStart w:id="141" w:name="_CTVL00188deb9753f9b43a0a00f9cf046c17859"/>
          <w:r w:rsidRPr="000B73A0">
            <w:rPr>
              <w:lang w:val="en-US"/>
            </w:rPr>
            <w:t>Y. Zha</w:t>
          </w:r>
          <w:bookmarkEnd w:id="141"/>
          <w:r w:rsidRPr="000B73A0">
            <w:rPr>
              <w:lang w:val="en-US"/>
            </w:rPr>
            <w:t>o</w:t>
          </w:r>
          <w:r w:rsidRPr="000B73A0">
            <w:rPr>
              <w:i/>
              <w:lang w:val="en-US"/>
            </w:rPr>
            <w:t xml:space="preserve"> et al., </w:t>
          </w:r>
          <w:r w:rsidRPr="000B73A0">
            <w:rPr>
              <w:lang w:val="en-US"/>
            </w:rPr>
            <w:t xml:space="preserve">“Visual Analytics for Health Monitoring and Risk Management in CARRE,” in </w:t>
          </w:r>
          <w:r w:rsidRPr="000B73A0">
            <w:rPr>
              <w:i/>
              <w:lang w:val="en-US"/>
            </w:rPr>
            <w:t xml:space="preserve">LNCS </w:t>
          </w:r>
          <w:proofErr w:type="spellStart"/>
          <w:r w:rsidRPr="000B73A0">
            <w:rPr>
              <w:i/>
              <w:lang w:val="en-US"/>
            </w:rPr>
            <w:t>sublibrary</w:t>
          </w:r>
          <w:proofErr w:type="spellEnd"/>
          <w:r w:rsidRPr="000B73A0">
            <w:rPr>
              <w:i/>
              <w:lang w:val="en-US"/>
            </w:rPr>
            <w:t>: SL3 - Information systems and applications, incl. Internet/Web, and HCI</w:t>
          </w:r>
          <w:r w:rsidRPr="000B73A0">
            <w:rPr>
              <w:lang w:val="en-US"/>
            </w:rPr>
            <w:t xml:space="preserve">, vol. 9654, </w:t>
          </w:r>
          <w:r w:rsidRPr="000B73A0">
            <w:rPr>
              <w:i/>
              <w:lang w:val="en-US"/>
            </w:rPr>
            <w:t xml:space="preserve">E-learning and games: 10th International Conference, Edutainment 2016, Hangzhou, China, April 14-16, </w:t>
          </w:r>
          <w:proofErr w:type="gramStart"/>
          <w:r w:rsidRPr="000B73A0">
            <w:rPr>
              <w:i/>
              <w:lang w:val="en-US"/>
            </w:rPr>
            <w:t>2016 :</w:t>
          </w:r>
          <w:proofErr w:type="gramEnd"/>
          <w:r w:rsidRPr="000B73A0">
            <w:rPr>
              <w:i/>
              <w:lang w:val="en-US"/>
            </w:rPr>
            <w:t xml:space="preserve"> revised selected papers /  Abdennour El </w:t>
          </w:r>
          <w:proofErr w:type="spellStart"/>
          <w:r w:rsidRPr="000B73A0">
            <w:rPr>
              <w:i/>
              <w:lang w:val="en-US"/>
            </w:rPr>
            <w:t>Rhalibi</w:t>
          </w:r>
          <w:proofErr w:type="spellEnd"/>
          <w:r w:rsidRPr="000B73A0">
            <w:rPr>
              <w:i/>
              <w:lang w:val="en-US"/>
            </w:rPr>
            <w:t xml:space="preserve">, Feng Tian, </w:t>
          </w:r>
          <w:proofErr w:type="spellStart"/>
          <w:r w:rsidRPr="000B73A0">
            <w:rPr>
              <w:i/>
              <w:lang w:val="en-US"/>
            </w:rPr>
            <w:t>Zhigeng</w:t>
          </w:r>
          <w:proofErr w:type="spellEnd"/>
          <w:r w:rsidRPr="000B73A0">
            <w:rPr>
              <w:i/>
              <w:lang w:val="en-US"/>
            </w:rPr>
            <w:t xml:space="preserve"> Pan, Baoquan Liu (eds.)</w:t>
          </w:r>
          <w:r w:rsidRPr="000B73A0">
            <w:rPr>
              <w:lang w:val="en-US"/>
            </w:rPr>
            <w:t xml:space="preserve">, A. El </w:t>
          </w:r>
          <w:proofErr w:type="spellStart"/>
          <w:r w:rsidRPr="000B73A0">
            <w:rPr>
              <w:lang w:val="en-US"/>
            </w:rPr>
            <w:t>Rhalibi</w:t>
          </w:r>
          <w:proofErr w:type="spellEnd"/>
          <w:r w:rsidRPr="000B73A0">
            <w:rPr>
              <w:lang w:val="en-US"/>
            </w:rPr>
            <w:t>, Ed., Cham?: Springer, 2016, pp. 380–391.</w:t>
          </w:r>
        </w:p>
        <w:p w14:paraId="72C9EF1E" w14:textId="54356878" w:rsidR="006D7194" w:rsidRPr="00C9513F" w:rsidRDefault="000B73A0" w:rsidP="000B73A0">
          <w:pPr>
            <w:pStyle w:val="CitaviBibliographyEntry"/>
            <w:rPr>
              <w:lang w:val="en-US"/>
            </w:rPr>
          </w:pPr>
          <w:r w:rsidRPr="000B73A0">
            <w:rPr>
              <w:lang w:val="en-US"/>
            </w:rPr>
            <w:t>[40]</w:t>
          </w:r>
          <w:r w:rsidRPr="000B73A0">
            <w:rPr>
              <w:lang w:val="en-US"/>
            </w:rPr>
            <w:tab/>
          </w:r>
          <w:bookmarkStart w:id="142" w:name="_CTVL00181e6c8ee8d554efa9ae5bab380f2c2cc"/>
          <w:r w:rsidRPr="000B73A0">
            <w:rPr>
              <w:lang w:val="en-US"/>
            </w:rPr>
            <w:t>O. R. Ferch, “Visual analytics of geolocated open fitness data of children and teens,” 2021</w:t>
          </w:r>
          <w:bookmarkEnd w:id="142"/>
          <w:r w:rsidRPr="000B73A0">
            <w:rPr>
              <w:lang w:val="en-US"/>
            </w:rPr>
            <w:t>.</w:t>
          </w:r>
          <w:r w:rsidR="006D7194" w:rsidRPr="00F904CD">
            <w:fldChar w:fldCharType="end"/>
          </w:r>
        </w:p>
      </w:sdtContent>
    </w:sdt>
    <w:p w14:paraId="46A8D87A" w14:textId="77777777" w:rsidR="006D7194" w:rsidRPr="00C9513F" w:rsidRDefault="006D7194" w:rsidP="006D7194">
      <w:pPr>
        <w:rPr>
          <w:lang w:val="en-US"/>
        </w:rPr>
      </w:pPr>
    </w:p>
    <w:sectPr w:rsidR="006D7194" w:rsidRPr="00C9513F" w:rsidSect="00C8744B">
      <w:headerReference w:type="default" r:id="rId51"/>
      <w:pgSz w:w="11906" w:h="16838"/>
      <w:pgMar w:top="1985"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24FC0" w14:textId="77777777" w:rsidR="000E4252" w:rsidRDefault="000E4252">
      <w:r>
        <w:separator/>
      </w:r>
    </w:p>
  </w:endnote>
  <w:endnote w:type="continuationSeparator" w:id="0">
    <w:p w14:paraId="0CAAA54F" w14:textId="77777777" w:rsidR="000E4252" w:rsidRDefault="000E4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Symbol">
    <w:panose1 w:val="05010000000000000000"/>
    <w:charset w:val="00"/>
    <w:family w:val="auto"/>
    <w:pitch w:val="variable"/>
    <w:sig w:usb0="800000AF" w:usb1="1001ECEA"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0478A" w14:textId="77777777" w:rsidR="000E4252" w:rsidRDefault="000E4252">
      <w:r>
        <w:separator/>
      </w:r>
    </w:p>
  </w:footnote>
  <w:footnote w:type="continuationSeparator" w:id="0">
    <w:p w14:paraId="703B36AD" w14:textId="77777777" w:rsidR="000E4252" w:rsidRDefault="000E42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E14E1" w14:textId="77777777" w:rsidR="00583924" w:rsidRPr="00AF6CA8" w:rsidRDefault="00583924" w:rsidP="00905B1B">
    <w:pPr>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56704" behindDoc="0" locked="0" layoutInCell="1" allowOverlap="1" wp14:anchorId="2B590B4F" wp14:editId="1213A7F9">
          <wp:simplePos x="0" y="0"/>
          <wp:positionH relativeFrom="column">
            <wp:posOffset>4309745</wp:posOffset>
          </wp:positionH>
          <wp:positionV relativeFrom="paragraph">
            <wp:posOffset>0</wp:posOffset>
          </wp:positionV>
          <wp:extent cx="1638300" cy="68580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A580" w14:textId="52277AB0" w:rsidR="00583924" w:rsidRPr="00151908" w:rsidRDefault="00583924" w:rsidP="00905B1B">
    <w:pPr>
      <w:rPr>
        <w:rFonts w:ascii="Arial" w:hAnsi="Arial" w:cs="Arial"/>
        <w:b/>
        <w:color w:val="C0C0C0"/>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743225272"/>
      <w:docPartObj>
        <w:docPartGallery w:val="Page Numbers (Top of Page)"/>
        <w:docPartUnique/>
      </w:docPartObj>
    </w:sdtPr>
    <w:sdtEndPr/>
    <w:sdtContent>
      <w:p w14:paraId="67FD90A0" w14:textId="3DF90AF7" w:rsidR="00583924" w:rsidRPr="00BA2643" w:rsidRDefault="00583924">
        <w:pPr>
          <w:pStyle w:val="Header"/>
          <w:jc w:val="right"/>
          <w:rPr>
            <w:rFonts w:ascii="Arial" w:hAnsi="Arial" w:cs="Arial"/>
          </w:rPr>
        </w:pPr>
        <w:r w:rsidRPr="00BA2643">
          <w:rPr>
            <w:rFonts w:ascii="Arial" w:hAnsi="Arial" w:cs="Arial"/>
          </w:rPr>
          <w:fldChar w:fldCharType="begin"/>
        </w:r>
        <w:r w:rsidRPr="00BA2643">
          <w:rPr>
            <w:rFonts w:ascii="Arial" w:hAnsi="Arial" w:cs="Arial"/>
          </w:rPr>
          <w:instrText>PAGE   \* MERGEFORMAT</w:instrText>
        </w:r>
        <w:r w:rsidRPr="00BA2643">
          <w:rPr>
            <w:rFonts w:ascii="Arial" w:hAnsi="Arial" w:cs="Arial"/>
          </w:rPr>
          <w:fldChar w:fldCharType="separate"/>
        </w:r>
        <w:r w:rsidRPr="00BA2643">
          <w:rPr>
            <w:rFonts w:ascii="Arial" w:hAnsi="Arial" w:cs="Arial"/>
          </w:rPr>
          <w:t>2</w:t>
        </w:r>
        <w:r w:rsidRPr="00BA2643">
          <w:rPr>
            <w:rFonts w:ascii="Arial" w:hAnsi="Arial" w:cs="Arial"/>
          </w:rPr>
          <w:fldChar w:fldCharType="end"/>
        </w:r>
      </w:p>
    </w:sdtContent>
  </w:sdt>
  <w:p w14:paraId="2E5AE1EA" w14:textId="77777777" w:rsidR="00583924" w:rsidRPr="00151908" w:rsidRDefault="00583924" w:rsidP="00905B1B">
    <w:pPr>
      <w:rPr>
        <w:rFonts w:ascii="Arial" w:hAnsi="Arial" w:cs="Arial"/>
        <w:b/>
        <w:color w:val="C0C0C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B36"/>
    <w:multiLevelType w:val="multilevel"/>
    <w:tmpl w:val="07B047A4"/>
    <w:lvl w:ilvl="0">
      <w:start w:val="1"/>
      <w:numFmt w:val="decimal"/>
      <w:lvlText w:val="%1."/>
      <w:lvlJc w:val="left"/>
      <w:pPr>
        <w:ind w:left="360" w:hanging="360"/>
      </w:pPr>
    </w:lvl>
    <w:lvl w:ilvl="1">
      <w:start w:val="1"/>
      <w:numFmt w:val="decimal"/>
      <w:lvlText w:val="%1.%2."/>
      <w:lvlJc w:val="left"/>
      <w:pPr>
        <w:ind w:left="792" w:hanging="432"/>
      </w:pPr>
      <w:rPr>
        <w:lang w:val="en-U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524ECB"/>
    <w:multiLevelType w:val="hybridMultilevel"/>
    <w:tmpl w:val="04DEF0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36612F3"/>
    <w:multiLevelType w:val="hybridMultilevel"/>
    <w:tmpl w:val="5AD6492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076A197A"/>
    <w:multiLevelType w:val="hybridMultilevel"/>
    <w:tmpl w:val="4C4EC6E4"/>
    <w:lvl w:ilvl="0" w:tplc="CBE49C0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F00F46"/>
    <w:multiLevelType w:val="hybridMultilevel"/>
    <w:tmpl w:val="536CB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F84F3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D81642"/>
    <w:multiLevelType w:val="multilevel"/>
    <w:tmpl w:val="445E22E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1F41408A"/>
    <w:multiLevelType w:val="multilevel"/>
    <w:tmpl w:val="2E42E628"/>
    <w:lvl w:ilvl="0">
      <w:start w:val="1"/>
      <w:numFmt w:val="upperLetter"/>
      <w:pStyle w:val="1Anhang"/>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15:restartNumberingAfterBreak="0">
    <w:nsid w:val="203716C7"/>
    <w:multiLevelType w:val="multilevel"/>
    <w:tmpl w:val="F5BCD36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9183863"/>
    <w:multiLevelType w:val="multilevel"/>
    <w:tmpl w:val="FD2C29E4"/>
    <w:lvl w:ilvl="0">
      <w:start w:val="1"/>
      <w:numFmt w:val="decimal"/>
      <w:lvlText w:val="%1."/>
      <w:lvlJc w:val="left"/>
      <w:pPr>
        <w:tabs>
          <w:tab w:val="num" w:pos="0"/>
        </w:tabs>
        <w:ind w:left="360" w:hanging="360"/>
      </w:pPr>
    </w:lvl>
    <w:lvl w:ilvl="1">
      <w:start w:val="1"/>
      <w:numFmt w:val="decimal"/>
      <w:lvlText w:val="%1.%2."/>
      <w:lvlJc w:val="left"/>
      <w:pPr>
        <w:tabs>
          <w:tab w:val="num" w:pos="0"/>
        </w:tabs>
        <w:ind w:left="792" w:hanging="432"/>
      </w:pPr>
    </w:lvl>
    <w:lvl w:ilvl="2">
      <w:start w:val="1"/>
      <w:numFmt w:val="decimal"/>
      <w:lvlText w:val="%1.%2.%3."/>
      <w:lvlJc w:val="left"/>
      <w:pPr>
        <w:tabs>
          <w:tab w:val="num" w:pos="0"/>
        </w:tabs>
        <w:ind w:left="1224" w:hanging="50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lvlText w:val="%1.%2.%3.%4.%5.%6.%7.%8."/>
      <w:lvlJc w:val="left"/>
      <w:pPr>
        <w:tabs>
          <w:tab w:val="num" w:pos="0"/>
        </w:tabs>
        <w:ind w:left="3744" w:hanging="1224"/>
      </w:pPr>
    </w:lvl>
    <w:lvl w:ilvl="8">
      <w:start w:val="1"/>
      <w:numFmt w:val="decimal"/>
      <w:lvlText w:val="%1.%2.%3.%4.%5.%6.%7.%8.%9."/>
      <w:lvlJc w:val="left"/>
      <w:pPr>
        <w:tabs>
          <w:tab w:val="num" w:pos="0"/>
        </w:tabs>
        <w:ind w:left="4320" w:hanging="1440"/>
      </w:pPr>
    </w:lvl>
  </w:abstractNum>
  <w:abstractNum w:abstractNumId="10" w15:restartNumberingAfterBreak="0">
    <w:nsid w:val="420A2E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75416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B90BD6"/>
    <w:multiLevelType w:val="multilevel"/>
    <w:tmpl w:val="79F2BDD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15:restartNumberingAfterBreak="0">
    <w:nsid w:val="4BA70D81"/>
    <w:multiLevelType w:val="hybridMultilevel"/>
    <w:tmpl w:val="0E2AA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1F528D"/>
    <w:multiLevelType w:val="hybridMultilevel"/>
    <w:tmpl w:val="4E069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06A3BD5"/>
    <w:multiLevelType w:val="hybridMultilevel"/>
    <w:tmpl w:val="ED14C424"/>
    <w:lvl w:ilvl="0" w:tplc="AA424D10">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20E16F6"/>
    <w:multiLevelType w:val="hybridMultilevel"/>
    <w:tmpl w:val="01DCC9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78006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87B3126"/>
    <w:multiLevelType w:val="hybridMultilevel"/>
    <w:tmpl w:val="7B38A9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8348FF"/>
    <w:multiLevelType w:val="hybridMultilevel"/>
    <w:tmpl w:val="2EE209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A0714D2"/>
    <w:multiLevelType w:val="hybridMultilevel"/>
    <w:tmpl w:val="F2F690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EA5289B"/>
    <w:multiLevelType w:val="multilevel"/>
    <w:tmpl w:val="DDBAD1F8"/>
    <w:lvl w:ilvl="0">
      <w:start w:val="4"/>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24" w15:restartNumberingAfterBreak="0">
    <w:nsid w:val="5F0D4A8F"/>
    <w:multiLevelType w:val="hybridMultilevel"/>
    <w:tmpl w:val="1D6AC2DE"/>
    <w:lvl w:ilvl="0" w:tplc="ACC8F79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5600EB"/>
    <w:multiLevelType w:val="multilevel"/>
    <w:tmpl w:val="CCF08A5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9ED0489"/>
    <w:multiLevelType w:val="hybridMultilevel"/>
    <w:tmpl w:val="778A8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301107"/>
    <w:multiLevelType w:val="hybridMultilevel"/>
    <w:tmpl w:val="0254C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EC70CFF"/>
    <w:multiLevelType w:val="hybridMultilevel"/>
    <w:tmpl w:val="678AA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673830"/>
    <w:multiLevelType w:val="hybridMultilevel"/>
    <w:tmpl w:val="75A84D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48B57AE"/>
    <w:multiLevelType w:val="hybridMultilevel"/>
    <w:tmpl w:val="458A2E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51A45A7"/>
    <w:multiLevelType w:val="hybridMultilevel"/>
    <w:tmpl w:val="C888C77C"/>
    <w:lvl w:ilvl="0" w:tplc="CBE49C04">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93056D"/>
    <w:multiLevelType w:val="multilevel"/>
    <w:tmpl w:val="CA96908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979450236">
    <w:abstractNumId w:val="7"/>
  </w:num>
  <w:num w:numId="2" w16cid:durableId="1808424897">
    <w:abstractNumId w:val="16"/>
  </w:num>
  <w:num w:numId="3" w16cid:durableId="2073843305">
    <w:abstractNumId w:val="11"/>
  </w:num>
  <w:num w:numId="4" w16cid:durableId="350301537">
    <w:abstractNumId w:val="0"/>
  </w:num>
  <w:num w:numId="5" w16cid:durableId="1441298523">
    <w:abstractNumId w:val="24"/>
  </w:num>
  <w:num w:numId="6" w16cid:durableId="1595749951">
    <w:abstractNumId w:val="2"/>
  </w:num>
  <w:num w:numId="7" w16cid:durableId="1373770902">
    <w:abstractNumId w:val="17"/>
  </w:num>
  <w:num w:numId="8" w16cid:durableId="734621606">
    <w:abstractNumId w:val="27"/>
  </w:num>
  <w:num w:numId="9" w16cid:durableId="1205605299">
    <w:abstractNumId w:val="14"/>
  </w:num>
  <w:num w:numId="10" w16cid:durableId="1337733726">
    <w:abstractNumId w:val="29"/>
  </w:num>
  <w:num w:numId="11" w16cid:durableId="1845826584">
    <w:abstractNumId w:val="15"/>
  </w:num>
  <w:num w:numId="12" w16cid:durableId="1539930998">
    <w:abstractNumId w:val="20"/>
  </w:num>
  <w:num w:numId="13" w16cid:durableId="2078697342">
    <w:abstractNumId w:val="26"/>
  </w:num>
  <w:num w:numId="14" w16cid:durableId="1920021665">
    <w:abstractNumId w:val="28"/>
  </w:num>
  <w:num w:numId="15" w16cid:durableId="572472637">
    <w:abstractNumId w:val="4"/>
  </w:num>
  <w:num w:numId="16" w16cid:durableId="628172150">
    <w:abstractNumId w:val="5"/>
  </w:num>
  <w:num w:numId="17" w16cid:durableId="1300262104">
    <w:abstractNumId w:val="19"/>
  </w:num>
  <w:num w:numId="18" w16cid:durableId="1376201421">
    <w:abstractNumId w:val="10"/>
  </w:num>
  <w:num w:numId="19" w16cid:durableId="1354114204">
    <w:abstractNumId w:val="30"/>
  </w:num>
  <w:num w:numId="20" w16cid:durableId="1727604205">
    <w:abstractNumId w:val="21"/>
  </w:num>
  <w:num w:numId="21" w16cid:durableId="2010012035">
    <w:abstractNumId w:val="25"/>
  </w:num>
  <w:num w:numId="22" w16cid:durableId="906262614">
    <w:abstractNumId w:val="32"/>
  </w:num>
  <w:num w:numId="23" w16cid:durableId="145173018">
    <w:abstractNumId w:val="12"/>
  </w:num>
  <w:num w:numId="24" w16cid:durableId="1492529264">
    <w:abstractNumId w:val="1"/>
  </w:num>
  <w:num w:numId="25" w16cid:durableId="570388795">
    <w:abstractNumId w:val="22"/>
  </w:num>
  <w:num w:numId="26" w16cid:durableId="575356185">
    <w:abstractNumId w:val="18"/>
  </w:num>
  <w:num w:numId="27" w16cid:durableId="835655393">
    <w:abstractNumId w:val="8"/>
  </w:num>
  <w:num w:numId="28" w16cid:durableId="1918055287">
    <w:abstractNumId w:val="13"/>
  </w:num>
  <w:num w:numId="29" w16cid:durableId="410855083">
    <w:abstractNumId w:val="6"/>
  </w:num>
  <w:num w:numId="30" w16cid:durableId="1200169573">
    <w:abstractNumId w:val="9"/>
  </w:num>
  <w:num w:numId="31" w16cid:durableId="627474030">
    <w:abstractNumId w:val="23"/>
  </w:num>
  <w:num w:numId="32" w16cid:durableId="1935622894">
    <w:abstractNumId w:val="31"/>
  </w:num>
  <w:num w:numId="33" w16cid:durableId="1734616322">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0EB"/>
    <w:rsid w:val="00000C5D"/>
    <w:rsid w:val="0000110F"/>
    <w:rsid w:val="0000153B"/>
    <w:rsid w:val="0000163E"/>
    <w:rsid w:val="00001A6B"/>
    <w:rsid w:val="000035E0"/>
    <w:rsid w:val="0000434D"/>
    <w:rsid w:val="00004853"/>
    <w:rsid w:val="0000536D"/>
    <w:rsid w:val="0000565C"/>
    <w:rsid w:val="00005932"/>
    <w:rsid w:val="000066FB"/>
    <w:rsid w:val="00006AC6"/>
    <w:rsid w:val="0000758D"/>
    <w:rsid w:val="00010A3F"/>
    <w:rsid w:val="00010D09"/>
    <w:rsid w:val="000121CF"/>
    <w:rsid w:val="000121D9"/>
    <w:rsid w:val="000128BB"/>
    <w:rsid w:val="00013B48"/>
    <w:rsid w:val="000143A3"/>
    <w:rsid w:val="0001444A"/>
    <w:rsid w:val="000151A4"/>
    <w:rsid w:val="00015880"/>
    <w:rsid w:val="000163A9"/>
    <w:rsid w:val="0002014D"/>
    <w:rsid w:val="0002316D"/>
    <w:rsid w:val="0002419D"/>
    <w:rsid w:val="000250D7"/>
    <w:rsid w:val="00025F69"/>
    <w:rsid w:val="000269FB"/>
    <w:rsid w:val="00026D59"/>
    <w:rsid w:val="00030729"/>
    <w:rsid w:val="000322EF"/>
    <w:rsid w:val="00032CD2"/>
    <w:rsid w:val="000331BA"/>
    <w:rsid w:val="00034CD2"/>
    <w:rsid w:val="00034DC7"/>
    <w:rsid w:val="000367BF"/>
    <w:rsid w:val="000370DE"/>
    <w:rsid w:val="00037703"/>
    <w:rsid w:val="000407F8"/>
    <w:rsid w:val="00041039"/>
    <w:rsid w:val="00041687"/>
    <w:rsid w:val="00041798"/>
    <w:rsid w:val="00041FC6"/>
    <w:rsid w:val="0004243E"/>
    <w:rsid w:val="00042489"/>
    <w:rsid w:val="0004259D"/>
    <w:rsid w:val="00042672"/>
    <w:rsid w:val="00042880"/>
    <w:rsid w:val="00043298"/>
    <w:rsid w:val="00044F30"/>
    <w:rsid w:val="0004550D"/>
    <w:rsid w:val="00045C32"/>
    <w:rsid w:val="00045CCC"/>
    <w:rsid w:val="00045E56"/>
    <w:rsid w:val="00045F5B"/>
    <w:rsid w:val="00051B06"/>
    <w:rsid w:val="000526E7"/>
    <w:rsid w:val="00052A57"/>
    <w:rsid w:val="00053277"/>
    <w:rsid w:val="00053E93"/>
    <w:rsid w:val="00054F8A"/>
    <w:rsid w:val="000550DF"/>
    <w:rsid w:val="00055170"/>
    <w:rsid w:val="000573D7"/>
    <w:rsid w:val="000600E6"/>
    <w:rsid w:val="0006111F"/>
    <w:rsid w:val="00062120"/>
    <w:rsid w:val="0006313B"/>
    <w:rsid w:val="00063844"/>
    <w:rsid w:val="00063E92"/>
    <w:rsid w:val="000674C3"/>
    <w:rsid w:val="00071C10"/>
    <w:rsid w:val="0007307A"/>
    <w:rsid w:val="000749C5"/>
    <w:rsid w:val="00074E39"/>
    <w:rsid w:val="0007507D"/>
    <w:rsid w:val="00075F1C"/>
    <w:rsid w:val="0007633D"/>
    <w:rsid w:val="0007743D"/>
    <w:rsid w:val="00080264"/>
    <w:rsid w:val="00080EA6"/>
    <w:rsid w:val="0008110A"/>
    <w:rsid w:val="00081CA7"/>
    <w:rsid w:val="00084551"/>
    <w:rsid w:val="00084737"/>
    <w:rsid w:val="00085002"/>
    <w:rsid w:val="00086A9E"/>
    <w:rsid w:val="00086F73"/>
    <w:rsid w:val="000910B3"/>
    <w:rsid w:val="000918A0"/>
    <w:rsid w:val="000934EB"/>
    <w:rsid w:val="00093BC5"/>
    <w:rsid w:val="00093E9D"/>
    <w:rsid w:val="0009468C"/>
    <w:rsid w:val="00095344"/>
    <w:rsid w:val="000A0DD8"/>
    <w:rsid w:val="000A2BBD"/>
    <w:rsid w:val="000A2C59"/>
    <w:rsid w:val="000A4706"/>
    <w:rsid w:val="000A4F2A"/>
    <w:rsid w:val="000A532F"/>
    <w:rsid w:val="000A53C7"/>
    <w:rsid w:val="000A6D38"/>
    <w:rsid w:val="000A6F8C"/>
    <w:rsid w:val="000A7223"/>
    <w:rsid w:val="000A730C"/>
    <w:rsid w:val="000A7ED8"/>
    <w:rsid w:val="000B0A29"/>
    <w:rsid w:val="000B0E5B"/>
    <w:rsid w:val="000B1EBF"/>
    <w:rsid w:val="000B2FCB"/>
    <w:rsid w:val="000B311F"/>
    <w:rsid w:val="000B350A"/>
    <w:rsid w:val="000B3E34"/>
    <w:rsid w:val="000B4965"/>
    <w:rsid w:val="000B5963"/>
    <w:rsid w:val="000B6CB8"/>
    <w:rsid w:val="000B73A0"/>
    <w:rsid w:val="000C0F3F"/>
    <w:rsid w:val="000C13A2"/>
    <w:rsid w:val="000C1D21"/>
    <w:rsid w:val="000C4403"/>
    <w:rsid w:val="000C6806"/>
    <w:rsid w:val="000D1002"/>
    <w:rsid w:val="000D264E"/>
    <w:rsid w:val="000D2CC9"/>
    <w:rsid w:val="000D3860"/>
    <w:rsid w:val="000D45C2"/>
    <w:rsid w:val="000D4971"/>
    <w:rsid w:val="000D6289"/>
    <w:rsid w:val="000D6E4E"/>
    <w:rsid w:val="000D7436"/>
    <w:rsid w:val="000E0DF1"/>
    <w:rsid w:val="000E11B1"/>
    <w:rsid w:val="000E2F2D"/>
    <w:rsid w:val="000E303F"/>
    <w:rsid w:val="000E331E"/>
    <w:rsid w:val="000E3815"/>
    <w:rsid w:val="000E4252"/>
    <w:rsid w:val="000E4929"/>
    <w:rsid w:val="000E5869"/>
    <w:rsid w:val="000E5905"/>
    <w:rsid w:val="000E635F"/>
    <w:rsid w:val="000F026D"/>
    <w:rsid w:val="000F352D"/>
    <w:rsid w:val="000F41EB"/>
    <w:rsid w:val="000F5149"/>
    <w:rsid w:val="000F701B"/>
    <w:rsid w:val="000F7226"/>
    <w:rsid w:val="000F7499"/>
    <w:rsid w:val="00100F5F"/>
    <w:rsid w:val="001036E1"/>
    <w:rsid w:val="0010782C"/>
    <w:rsid w:val="00107BE5"/>
    <w:rsid w:val="00111CEE"/>
    <w:rsid w:val="001133D0"/>
    <w:rsid w:val="00113A3A"/>
    <w:rsid w:val="00115141"/>
    <w:rsid w:val="00116245"/>
    <w:rsid w:val="00116DB5"/>
    <w:rsid w:val="00117CE0"/>
    <w:rsid w:val="00120AF6"/>
    <w:rsid w:val="00120E80"/>
    <w:rsid w:val="00121246"/>
    <w:rsid w:val="001215EC"/>
    <w:rsid w:val="00121857"/>
    <w:rsid w:val="00122E95"/>
    <w:rsid w:val="001236E1"/>
    <w:rsid w:val="00123C9F"/>
    <w:rsid w:val="001246B9"/>
    <w:rsid w:val="00124D62"/>
    <w:rsid w:val="0012656D"/>
    <w:rsid w:val="001276E9"/>
    <w:rsid w:val="001303EB"/>
    <w:rsid w:val="001313D4"/>
    <w:rsid w:val="0013163F"/>
    <w:rsid w:val="001320A0"/>
    <w:rsid w:val="0013227B"/>
    <w:rsid w:val="00132B3D"/>
    <w:rsid w:val="00134701"/>
    <w:rsid w:val="0013480D"/>
    <w:rsid w:val="0013577C"/>
    <w:rsid w:val="00135BC8"/>
    <w:rsid w:val="00135D03"/>
    <w:rsid w:val="001370B8"/>
    <w:rsid w:val="0014004C"/>
    <w:rsid w:val="00140742"/>
    <w:rsid w:val="00143580"/>
    <w:rsid w:val="0014390A"/>
    <w:rsid w:val="0014541D"/>
    <w:rsid w:val="00146B30"/>
    <w:rsid w:val="0014776E"/>
    <w:rsid w:val="001502EE"/>
    <w:rsid w:val="0015142A"/>
    <w:rsid w:val="00151594"/>
    <w:rsid w:val="00151908"/>
    <w:rsid w:val="00151D07"/>
    <w:rsid w:val="00153DCF"/>
    <w:rsid w:val="00153F8E"/>
    <w:rsid w:val="00155B64"/>
    <w:rsid w:val="00156AA2"/>
    <w:rsid w:val="00157776"/>
    <w:rsid w:val="0016065C"/>
    <w:rsid w:val="001622FE"/>
    <w:rsid w:val="00162E2E"/>
    <w:rsid w:val="00163496"/>
    <w:rsid w:val="00165325"/>
    <w:rsid w:val="00165CE7"/>
    <w:rsid w:val="00166A61"/>
    <w:rsid w:val="00166AB5"/>
    <w:rsid w:val="00170018"/>
    <w:rsid w:val="00171943"/>
    <w:rsid w:val="001727A6"/>
    <w:rsid w:val="00172A42"/>
    <w:rsid w:val="00173D66"/>
    <w:rsid w:val="00175904"/>
    <w:rsid w:val="00175B61"/>
    <w:rsid w:val="00175FAF"/>
    <w:rsid w:val="001760DF"/>
    <w:rsid w:val="001769DC"/>
    <w:rsid w:val="001772FE"/>
    <w:rsid w:val="00180A27"/>
    <w:rsid w:val="00183806"/>
    <w:rsid w:val="00183BEA"/>
    <w:rsid w:val="0018495F"/>
    <w:rsid w:val="00185A20"/>
    <w:rsid w:val="00186C69"/>
    <w:rsid w:val="0018732D"/>
    <w:rsid w:val="001873E6"/>
    <w:rsid w:val="001876FB"/>
    <w:rsid w:val="00187DC5"/>
    <w:rsid w:val="0019164F"/>
    <w:rsid w:val="00192162"/>
    <w:rsid w:val="001942D8"/>
    <w:rsid w:val="0019535F"/>
    <w:rsid w:val="00195B8A"/>
    <w:rsid w:val="00195BA6"/>
    <w:rsid w:val="001970C4"/>
    <w:rsid w:val="001A03EC"/>
    <w:rsid w:val="001A0642"/>
    <w:rsid w:val="001A2E3E"/>
    <w:rsid w:val="001A409D"/>
    <w:rsid w:val="001A44CD"/>
    <w:rsid w:val="001A4A40"/>
    <w:rsid w:val="001A6672"/>
    <w:rsid w:val="001A7187"/>
    <w:rsid w:val="001A7567"/>
    <w:rsid w:val="001B081F"/>
    <w:rsid w:val="001B0A4D"/>
    <w:rsid w:val="001B1C59"/>
    <w:rsid w:val="001B20C3"/>
    <w:rsid w:val="001B21F5"/>
    <w:rsid w:val="001B2B3B"/>
    <w:rsid w:val="001B2CD0"/>
    <w:rsid w:val="001B3FB1"/>
    <w:rsid w:val="001B7059"/>
    <w:rsid w:val="001B7546"/>
    <w:rsid w:val="001C30EA"/>
    <w:rsid w:val="001C4CF8"/>
    <w:rsid w:val="001C5CCC"/>
    <w:rsid w:val="001C6746"/>
    <w:rsid w:val="001C6DA5"/>
    <w:rsid w:val="001C6E54"/>
    <w:rsid w:val="001C7973"/>
    <w:rsid w:val="001D04A2"/>
    <w:rsid w:val="001D2C32"/>
    <w:rsid w:val="001D6ED7"/>
    <w:rsid w:val="001D7CA5"/>
    <w:rsid w:val="001E09AF"/>
    <w:rsid w:val="001E19CB"/>
    <w:rsid w:val="001E1C90"/>
    <w:rsid w:val="001E3428"/>
    <w:rsid w:val="001E5D4B"/>
    <w:rsid w:val="001E6674"/>
    <w:rsid w:val="001E6954"/>
    <w:rsid w:val="001E6E04"/>
    <w:rsid w:val="001F1576"/>
    <w:rsid w:val="001F1700"/>
    <w:rsid w:val="001F1A5B"/>
    <w:rsid w:val="001F2416"/>
    <w:rsid w:val="001F25BD"/>
    <w:rsid w:val="001F2607"/>
    <w:rsid w:val="001F3956"/>
    <w:rsid w:val="001F3DF3"/>
    <w:rsid w:val="001F429D"/>
    <w:rsid w:val="001F7F50"/>
    <w:rsid w:val="00200AE2"/>
    <w:rsid w:val="0020166C"/>
    <w:rsid w:val="0020273E"/>
    <w:rsid w:val="002064CF"/>
    <w:rsid w:val="00207059"/>
    <w:rsid w:val="00210AF6"/>
    <w:rsid w:val="00212605"/>
    <w:rsid w:val="00214E55"/>
    <w:rsid w:val="00215943"/>
    <w:rsid w:val="00215A2A"/>
    <w:rsid w:val="00215AD3"/>
    <w:rsid w:val="00215B26"/>
    <w:rsid w:val="00215E68"/>
    <w:rsid w:val="0021632A"/>
    <w:rsid w:val="002167EA"/>
    <w:rsid w:val="0021693C"/>
    <w:rsid w:val="00216E98"/>
    <w:rsid w:val="00221C6E"/>
    <w:rsid w:val="00221DB4"/>
    <w:rsid w:val="00222482"/>
    <w:rsid w:val="002235AB"/>
    <w:rsid w:val="002238AF"/>
    <w:rsid w:val="00223982"/>
    <w:rsid w:val="0022526C"/>
    <w:rsid w:val="00226BF5"/>
    <w:rsid w:val="00226DED"/>
    <w:rsid w:val="0022777F"/>
    <w:rsid w:val="00230430"/>
    <w:rsid w:val="00230DCE"/>
    <w:rsid w:val="0023139A"/>
    <w:rsid w:val="00233EF4"/>
    <w:rsid w:val="00235295"/>
    <w:rsid w:val="0023707E"/>
    <w:rsid w:val="002370E2"/>
    <w:rsid w:val="00237812"/>
    <w:rsid w:val="00237B1C"/>
    <w:rsid w:val="00241F7A"/>
    <w:rsid w:val="002422FD"/>
    <w:rsid w:val="00250E3A"/>
    <w:rsid w:val="002528AF"/>
    <w:rsid w:val="00253AC6"/>
    <w:rsid w:val="00253E80"/>
    <w:rsid w:val="00254201"/>
    <w:rsid w:val="002560F6"/>
    <w:rsid w:val="0025637F"/>
    <w:rsid w:val="002611F6"/>
    <w:rsid w:val="00263E2E"/>
    <w:rsid w:val="00264925"/>
    <w:rsid w:val="00264CB3"/>
    <w:rsid w:val="002650BC"/>
    <w:rsid w:val="00265C3F"/>
    <w:rsid w:val="00267F59"/>
    <w:rsid w:val="00271081"/>
    <w:rsid w:val="0027203A"/>
    <w:rsid w:val="00272528"/>
    <w:rsid w:val="002739FA"/>
    <w:rsid w:val="002742E3"/>
    <w:rsid w:val="002774A1"/>
    <w:rsid w:val="00277714"/>
    <w:rsid w:val="00277AF0"/>
    <w:rsid w:val="00280473"/>
    <w:rsid w:val="0028112D"/>
    <w:rsid w:val="002828D2"/>
    <w:rsid w:val="00282B2D"/>
    <w:rsid w:val="0028335A"/>
    <w:rsid w:val="00283782"/>
    <w:rsid w:val="00284737"/>
    <w:rsid w:val="00284CB9"/>
    <w:rsid w:val="00284E45"/>
    <w:rsid w:val="00286333"/>
    <w:rsid w:val="002869B5"/>
    <w:rsid w:val="0029025E"/>
    <w:rsid w:val="00290613"/>
    <w:rsid w:val="00291C0A"/>
    <w:rsid w:val="00292C20"/>
    <w:rsid w:val="0029333D"/>
    <w:rsid w:val="00293709"/>
    <w:rsid w:val="00294BFA"/>
    <w:rsid w:val="00295430"/>
    <w:rsid w:val="002958B8"/>
    <w:rsid w:val="00295BA8"/>
    <w:rsid w:val="0029640D"/>
    <w:rsid w:val="002A0299"/>
    <w:rsid w:val="002A048B"/>
    <w:rsid w:val="002A0ADD"/>
    <w:rsid w:val="002A1D0F"/>
    <w:rsid w:val="002A2A4C"/>
    <w:rsid w:val="002A2B55"/>
    <w:rsid w:val="002A4552"/>
    <w:rsid w:val="002A6592"/>
    <w:rsid w:val="002B4900"/>
    <w:rsid w:val="002B4D45"/>
    <w:rsid w:val="002B506E"/>
    <w:rsid w:val="002B6EE9"/>
    <w:rsid w:val="002B7132"/>
    <w:rsid w:val="002B7C8F"/>
    <w:rsid w:val="002C08D2"/>
    <w:rsid w:val="002C1AE6"/>
    <w:rsid w:val="002C392D"/>
    <w:rsid w:val="002C3C0A"/>
    <w:rsid w:val="002C425E"/>
    <w:rsid w:val="002C4ED4"/>
    <w:rsid w:val="002C728D"/>
    <w:rsid w:val="002D1E1B"/>
    <w:rsid w:val="002D22A8"/>
    <w:rsid w:val="002D276B"/>
    <w:rsid w:val="002D2C01"/>
    <w:rsid w:val="002D2D39"/>
    <w:rsid w:val="002D2E26"/>
    <w:rsid w:val="002D4024"/>
    <w:rsid w:val="002D5218"/>
    <w:rsid w:val="002D5A1F"/>
    <w:rsid w:val="002D5B31"/>
    <w:rsid w:val="002D6654"/>
    <w:rsid w:val="002D695A"/>
    <w:rsid w:val="002E14D3"/>
    <w:rsid w:val="002E19B5"/>
    <w:rsid w:val="002E2DB8"/>
    <w:rsid w:val="002E4AC7"/>
    <w:rsid w:val="002E618F"/>
    <w:rsid w:val="002E62D0"/>
    <w:rsid w:val="002E6C81"/>
    <w:rsid w:val="002E7594"/>
    <w:rsid w:val="002E7CAD"/>
    <w:rsid w:val="002F04D4"/>
    <w:rsid w:val="002F0F88"/>
    <w:rsid w:val="002F0FB5"/>
    <w:rsid w:val="002F110D"/>
    <w:rsid w:val="002F4483"/>
    <w:rsid w:val="002F58BA"/>
    <w:rsid w:val="002F6454"/>
    <w:rsid w:val="002F649B"/>
    <w:rsid w:val="002F6DCE"/>
    <w:rsid w:val="002F78BD"/>
    <w:rsid w:val="00300913"/>
    <w:rsid w:val="003009B2"/>
    <w:rsid w:val="003020B5"/>
    <w:rsid w:val="0030260A"/>
    <w:rsid w:val="00302945"/>
    <w:rsid w:val="00302A0C"/>
    <w:rsid w:val="00303468"/>
    <w:rsid w:val="00307666"/>
    <w:rsid w:val="00307ECA"/>
    <w:rsid w:val="00310461"/>
    <w:rsid w:val="003130F0"/>
    <w:rsid w:val="00313204"/>
    <w:rsid w:val="00313F61"/>
    <w:rsid w:val="003149D4"/>
    <w:rsid w:val="003207FD"/>
    <w:rsid w:val="003218D1"/>
    <w:rsid w:val="00323106"/>
    <w:rsid w:val="00324838"/>
    <w:rsid w:val="00324BA0"/>
    <w:rsid w:val="00325869"/>
    <w:rsid w:val="0032674C"/>
    <w:rsid w:val="00331648"/>
    <w:rsid w:val="00332E4B"/>
    <w:rsid w:val="00333744"/>
    <w:rsid w:val="00333DEB"/>
    <w:rsid w:val="00335100"/>
    <w:rsid w:val="00336AA0"/>
    <w:rsid w:val="0033702B"/>
    <w:rsid w:val="003377C1"/>
    <w:rsid w:val="0034153E"/>
    <w:rsid w:val="003421DC"/>
    <w:rsid w:val="00342306"/>
    <w:rsid w:val="00342598"/>
    <w:rsid w:val="00342F07"/>
    <w:rsid w:val="00343237"/>
    <w:rsid w:val="003435D1"/>
    <w:rsid w:val="00343833"/>
    <w:rsid w:val="00343AD6"/>
    <w:rsid w:val="00344F4A"/>
    <w:rsid w:val="00346EA2"/>
    <w:rsid w:val="003514D1"/>
    <w:rsid w:val="00351FF6"/>
    <w:rsid w:val="00353224"/>
    <w:rsid w:val="00353C1D"/>
    <w:rsid w:val="00354E0A"/>
    <w:rsid w:val="003555B4"/>
    <w:rsid w:val="00356546"/>
    <w:rsid w:val="003616C9"/>
    <w:rsid w:val="003625EA"/>
    <w:rsid w:val="00362FAD"/>
    <w:rsid w:val="00363279"/>
    <w:rsid w:val="0036419C"/>
    <w:rsid w:val="00365B06"/>
    <w:rsid w:val="00366E63"/>
    <w:rsid w:val="00367B0D"/>
    <w:rsid w:val="003715B6"/>
    <w:rsid w:val="00372068"/>
    <w:rsid w:val="00372BF0"/>
    <w:rsid w:val="00373D6D"/>
    <w:rsid w:val="00374069"/>
    <w:rsid w:val="00374BA6"/>
    <w:rsid w:val="0037506E"/>
    <w:rsid w:val="00376224"/>
    <w:rsid w:val="00376A05"/>
    <w:rsid w:val="00377D40"/>
    <w:rsid w:val="00380A0C"/>
    <w:rsid w:val="003819D9"/>
    <w:rsid w:val="003819E3"/>
    <w:rsid w:val="00381A39"/>
    <w:rsid w:val="00382650"/>
    <w:rsid w:val="00382ABB"/>
    <w:rsid w:val="00384605"/>
    <w:rsid w:val="003849D5"/>
    <w:rsid w:val="00385BDB"/>
    <w:rsid w:val="00385F4D"/>
    <w:rsid w:val="0038625A"/>
    <w:rsid w:val="00386E4E"/>
    <w:rsid w:val="003927EB"/>
    <w:rsid w:val="00393BAD"/>
    <w:rsid w:val="0039455B"/>
    <w:rsid w:val="00395E81"/>
    <w:rsid w:val="003974DC"/>
    <w:rsid w:val="00397625"/>
    <w:rsid w:val="003A0248"/>
    <w:rsid w:val="003A1778"/>
    <w:rsid w:val="003A1B45"/>
    <w:rsid w:val="003A2019"/>
    <w:rsid w:val="003A236D"/>
    <w:rsid w:val="003A25F5"/>
    <w:rsid w:val="003A37CF"/>
    <w:rsid w:val="003A387F"/>
    <w:rsid w:val="003A4B74"/>
    <w:rsid w:val="003A63E2"/>
    <w:rsid w:val="003A6452"/>
    <w:rsid w:val="003A7AFE"/>
    <w:rsid w:val="003B041A"/>
    <w:rsid w:val="003B166F"/>
    <w:rsid w:val="003B4EF9"/>
    <w:rsid w:val="003B5028"/>
    <w:rsid w:val="003C0744"/>
    <w:rsid w:val="003C0BA8"/>
    <w:rsid w:val="003C1186"/>
    <w:rsid w:val="003C184E"/>
    <w:rsid w:val="003C2BAA"/>
    <w:rsid w:val="003C408C"/>
    <w:rsid w:val="003C47D2"/>
    <w:rsid w:val="003C4CFA"/>
    <w:rsid w:val="003C5B32"/>
    <w:rsid w:val="003C5CD6"/>
    <w:rsid w:val="003C768A"/>
    <w:rsid w:val="003D001B"/>
    <w:rsid w:val="003D0341"/>
    <w:rsid w:val="003D03B6"/>
    <w:rsid w:val="003D1E7B"/>
    <w:rsid w:val="003D1EB2"/>
    <w:rsid w:val="003D2A8B"/>
    <w:rsid w:val="003D41B1"/>
    <w:rsid w:val="003D48DD"/>
    <w:rsid w:val="003D4A85"/>
    <w:rsid w:val="003D4BB0"/>
    <w:rsid w:val="003D5CC5"/>
    <w:rsid w:val="003D777E"/>
    <w:rsid w:val="003E0DBD"/>
    <w:rsid w:val="003E3247"/>
    <w:rsid w:val="003E454D"/>
    <w:rsid w:val="003E460B"/>
    <w:rsid w:val="003E5CFF"/>
    <w:rsid w:val="003E6185"/>
    <w:rsid w:val="003E61BD"/>
    <w:rsid w:val="003E79BE"/>
    <w:rsid w:val="003F192A"/>
    <w:rsid w:val="003F1BA2"/>
    <w:rsid w:val="003F2297"/>
    <w:rsid w:val="003F2496"/>
    <w:rsid w:val="003F4E34"/>
    <w:rsid w:val="003F7DCA"/>
    <w:rsid w:val="00401B45"/>
    <w:rsid w:val="00402499"/>
    <w:rsid w:val="00402805"/>
    <w:rsid w:val="00402E9B"/>
    <w:rsid w:val="00403210"/>
    <w:rsid w:val="00404C7B"/>
    <w:rsid w:val="0040555D"/>
    <w:rsid w:val="00405593"/>
    <w:rsid w:val="00407091"/>
    <w:rsid w:val="00407F4F"/>
    <w:rsid w:val="00410DC0"/>
    <w:rsid w:val="00412E6A"/>
    <w:rsid w:val="00413724"/>
    <w:rsid w:val="00414B9B"/>
    <w:rsid w:val="0041545E"/>
    <w:rsid w:val="00415685"/>
    <w:rsid w:val="00416ACD"/>
    <w:rsid w:val="0042007B"/>
    <w:rsid w:val="0042064F"/>
    <w:rsid w:val="00420C7B"/>
    <w:rsid w:val="00420F52"/>
    <w:rsid w:val="00422CB1"/>
    <w:rsid w:val="00422F90"/>
    <w:rsid w:val="00422FA4"/>
    <w:rsid w:val="00423B36"/>
    <w:rsid w:val="00423BBD"/>
    <w:rsid w:val="004256EE"/>
    <w:rsid w:val="00425CDD"/>
    <w:rsid w:val="00426549"/>
    <w:rsid w:val="004268F1"/>
    <w:rsid w:val="00430799"/>
    <w:rsid w:val="00433C3E"/>
    <w:rsid w:val="00435519"/>
    <w:rsid w:val="00435B5D"/>
    <w:rsid w:val="004366ED"/>
    <w:rsid w:val="004367D5"/>
    <w:rsid w:val="00436BC5"/>
    <w:rsid w:val="004409CD"/>
    <w:rsid w:val="00440CD1"/>
    <w:rsid w:val="00441D48"/>
    <w:rsid w:val="00442020"/>
    <w:rsid w:val="0044218A"/>
    <w:rsid w:val="00442ABF"/>
    <w:rsid w:val="00442C85"/>
    <w:rsid w:val="00442F46"/>
    <w:rsid w:val="004437DB"/>
    <w:rsid w:val="0044453E"/>
    <w:rsid w:val="0044473A"/>
    <w:rsid w:val="004476B9"/>
    <w:rsid w:val="0045192D"/>
    <w:rsid w:val="00451E2E"/>
    <w:rsid w:val="00451EE0"/>
    <w:rsid w:val="004521C8"/>
    <w:rsid w:val="004523DA"/>
    <w:rsid w:val="00452499"/>
    <w:rsid w:val="00452E9B"/>
    <w:rsid w:val="00453B81"/>
    <w:rsid w:val="00454093"/>
    <w:rsid w:val="004551D1"/>
    <w:rsid w:val="0045547D"/>
    <w:rsid w:val="0045602A"/>
    <w:rsid w:val="004610D9"/>
    <w:rsid w:val="00463626"/>
    <w:rsid w:val="00463D30"/>
    <w:rsid w:val="0046585E"/>
    <w:rsid w:val="004712C2"/>
    <w:rsid w:val="00472534"/>
    <w:rsid w:val="00472F45"/>
    <w:rsid w:val="0047334B"/>
    <w:rsid w:val="00474055"/>
    <w:rsid w:val="00474242"/>
    <w:rsid w:val="004744AF"/>
    <w:rsid w:val="00475466"/>
    <w:rsid w:val="00477309"/>
    <w:rsid w:val="00477B80"/>
    <w:rsid w:val="00477E23"/>
    <w:rsid w:val="004801F9"/>
    <w:rsid w:val="00482E35"/>
    <w:rsid w:val="004835C1"/>
    <w:rsid w:val="00483A14"/>
    <w:rsid w:val="004844D4"/>
    <w:rsid w:val="004874D1"/>
    <w:rsid w:val="0048794D"/>
    <w:rsid w:val="00492AA3"/>
    <w:rsid w:val="00493BEC"/>
    <w:rsid w:val="00495FFE"/>
    <w:rsid w:val="004961B8"/>
    <w:rsid w:val="0049676E"/>
    <w:rsid w:val="004967B3"/>
    <w:rsid w:val="004A0283"/>
    <w:rsid w:val="004A0F3E"/>
    <w:rsid w:val="004A1B4C"/>
    <w:rsid w:val="004A2CFA"/>
    <w:rsid w:val="004A3449"/>
    <w:rsid w:val="004A3779"/>
    <w:rsid w:val="004A3982"/>
    <w:rsid w:val="004A39BE"/>
    <w:rsid w:val="004A6727"/>
    <w:rsid w:val="004A7215"/>
    <w:rsid w:val="004A79E7"/>
    <w:rsid w:val="004B0BA5"/>
    <w:rsid w:val="004B1B72"/>
    <w:rsid w:val="004B3226"/>
    <w:rsid w:val="004B573F"/>
    <w:rsid w:val="004B5777"/>
    <w:rsid w:val="004B6697"/>
    <w:rsid w:val="004B7360"/>
    <w:rsid w:val="004B73E3"/>
    <w:rsid w:val="004B77A3"/>
    <w:rsid w:val="004C00DA"/>
    <w:rsid w:val="004C020C"/>
    <w:rsid w:val="004C16BF"/>
    <w:rsid w:val="004C173A"/>
    <w:rsid w:val="004C28A6"/>
    <w:rsid w:val="004C2AA9"/>
    <w:rsid w:val="004C2E0D"/>
    <w:rsid w:val="004C3F5A"/>
    <w:rsid w:val="004C42DA"/>
    <w:rsid w:val="004C6460"/>
    <w:rsid w:val="004C72D1"/>
    <w:rsid w:val="004C7AA5"/>
    <w:rsid w:val="004D0A06"/>
    <w:rsid w:val="004D0BBC"/>
    <w:rsid w:val="004D10C9"/>
    <w:rsid w:val="004D5337"/>
    <w:rsid w:val="004D6A70"/>
    <w:rsid w:val="004D7D53"/>
    <w:rsid w:val="004D7FD9"/>
    <w:rsid w:val="004E00C4"/>
    <w:rsid w:val="004E045F"/>
    <w:rsid w:val="004E20E9"/>
    <w:rsid w:val="004E2109"/>
    <w:rsid w:val="004E2E9B"/>
    <w:rsid w:val="004E3253"/>
    <w:rsid w:val="004E4B91"/>
    <w:rsid w:val="004E53F6"/>
    <w:rsid w:val="004E5493"/>
    <w:rsid w:val="004E6DAE"/>
    <w:rsid w:val="004F2446"/>
    <w:rsid w:val="004F28C0"/>
    <w:rsid w:val="004F6ADE"/>
    <w:rsid w:val="004F7C1A"/>
    <w:rsid w:val="005002DC"/>
    <w:rsid w:val="00500CA5"/>
    <w:rsid w:val="0050130E"/>
    <w:rsid w:val="00501E9C"/>
    <w:rsid w:val="00502C7D"/>
    <w:rsid w:val="00502CA0"/>
    <w:rsid w:val="00505151"/>
    <w:rsid w:val="005055B0"/>
    <w:rsid w:val="005058D8"/>
    <w:rsid w:val="0050624C"/>
    <w:rsid w:val="005067F0"/>
    <w:rsid w:val="005074FD"/>
    <w:rsid w:val="00507AE0"/>
    <w:rsid w:val="00511AAD"/>
    <w:rsid w:val="0051286F"/>
    <w:rsid w:val="00512F01"/>
    <w:rsid w:val="005131D8"/>
    <w:rsid w:val="00514A9D"/>
    <w:rsid w:val="005155DF"/>
    <w:rsid w:val="0051609D"/>
    <w:rsid w:val="00517D56"/>
    <w:rsid w:val="00520321"/>
    <w:rsid w:val="005211B8"/>
    <w:rsid w:val="00521B88"/>
    <w:rsid w:val="005221AC"/>
    <w:rsid w:val="00522B6A"/>
    <w:rsid w:val="00522C81"/>
    <w:rsid w:val="005267DF"/>
    <w:rsid w:val="0052720E"/>
    <w:rsid w:val="0052761F"/>
    <w:rsid w:val="00530375"/>
    <w:rsid w:val="00531315"/>
    <w:rsid w:val="00532176"/>
    <w:rsid w:val="0053256D"/>
    <w:rsid w:val="00532789"/>
    <w:rsid w:val="00533233"/>
    <w:rsid w:val="00537495"/>
    <w:rsid w:val="00540792"/>
    <w:rsid w:val="00540A11"/>
    <w:rsid w:val="005412FF"/>
    <w:rsid w:val="00544303"/>
    <w:rsid w:val="0054602F"/>
    <w:rsid w:val="00546AB5"/>
    <w:rsid w:val="00551AE6"/>
    <w:rsid w:val="0055262F"/>
    <w:rsid w:val="00552B84"/>
    <w:rsid w:val="00552CAD"/>
    <w:rsid w:val="00553881"/>
    <w:rsid w:val="00553CA5"/>
    <w:rsid w:val="00554964"/>
    <w:rsid w:val="0055496F"/>
    <w:rsid w:val="00554AE8"/>
    <w:rsid w:val="005558B4"/>
    <w:rsid w:val="00555D64"/>
    <w:rsid w:val="00560007"/>
    <w:rsid w:val="00560BB6"/>
    <w:rsid w:val="005611B0"/>
    <w:rsid w:val="00561446"/>
    <w:rsid w:val="00564174"/>
    <w:rsid w:val="0056759C"/>
    <w:rsid w:val="005675A1"/>
    <w:rsid w:val="0056768B"/>
    <w:rsid w:val="00567BDB"/>
    <w:rsid w:val="00570A27"/>
    <w:rsid w:val="00570BC9"/>
    <w:rsid w:val="00570D38"/>
    <w:rsid w:val="00570EC6"/>
    <w:rsid w:val="00571163"/>
    <w:rsid w:val="00571331"/>
    <w:rsid w:val="0057161C"/>
    <w:rsid w:val="00572C2E"/>
    <w:rsid w:val="00572C8A"/>
    <w:rsid w:val="00572DF0"/>
    <w:rsid w:val="005732E9"/>
    <w:rsid w:val="00574276"/>
    <w:rsid w:val="00574E3A"/>
    <w:rsid w:val="00575019"/>
    <w:rsid w:val="00575385"/>
    <w:rsid w:val="00576B25"/>
    <w:rsid w:val="005775F3"/>
    <w:rsid w:val="00581001"/>
    <w:rsid w:val="0058114E"/>
    <w:rsid w:val="00583924"/>
    <w:rsid w:val="0058417E"/>
    <w:rsid w:val="005853E1"/>
    <w:rsid w:val="00585800"/>
    <w:rsid w:val="005864FC"/>
    <w:rsid w:val="00586F78"/>
    <w:rsid w:val="0058716B"/>
    <w:rsid w:val="00587462"/>
    <w:rsid w:val="0059039A"/>
    <w:rsid w:val="005904FD"/>
    <w:rsid w:val="005908D8"/>
    <w:rsid w:val="00590D3A"/>
    <w:rsid w:val="0059167D"/>
    <w:rsid w:val="00592231"/>
    <w:rsid w:val="00592C65"/>
    <w:rsid w:val="00592D4B"/>
    <w:rsid w:val="005933A3"/>
    <w:rsid w:val="00594B0D"/>
    <w:rsid w:val="00595928"/>
    <w:rsid w:val="00595969"/>
    <w:rsid w:val="00596E18"/>
    <w:rsid w:val="00597046"/>
    <w:rsid w:val="00597C78"/>
    <w:rsid w:val="005A1CE4"/>
    <w:rsid w:val="005A2DA4"/>
    <w:rsid w:val="005A32D3"/>
    <w:rsid w:val="005A3EA2"/>
    <w:rsid w:val="005A4537"/>
    <w:rsid w:val="005A4B4D"/>
    <w:rsid w:val="005A4E1C"/>
    <w:rsid w:val="005A6835"/>
    <w:rsid w:val="005B5D80"/>
    <w:rsid w:val="005B5DD8"/>
    <w:rsid w:val="005B67B7"/>
    <w:rsid w:val="005B6CEF"/>
    <w:rsid w:val="005B7473"/>
    <w:rsid w:val="005C1AC5"/>
    <w:rsid w:val="005C1E67"/>
    <w:rsid w:val="005C3599"/>
    <w:rsid w:val="005C3A59"/>
    <w:rsid w:val="005C58C7"/>
    <w:rsid w:val="005C5DC4"/>
    <w:rsid w:val="005C6C1D"/>
    <w:rsid w:val="005C7D8D"/>
    <w:rsid w:val="005D05B6"/>
    <w:rsid w:val="005D0AD6"/>
    <w:rsid w:val="005D2A47"/>
    <w:rsid w:val="005D443C"/>
    <w:rsid w:val="005D667A"/>
    <w:rsid w:val="005D6C58"/>
    <w:rsid w:val="005D6CD7"/>
    <w:rsid w:val="005D71B0"/>
    <w:rsid w:val="005E1E78"/>
    <w:rsid w:val="005E1F85"/>
    <w:rsid w:val="005E21F1"/>
    <w:rsid w:val="005E2980"/>
    <w:rsid w:val="005E3D6D"/>
    <w:rsid w:val="005E3EBB"/>
    <w:rsid w:val="005E4E61"/>
    <w:rsid w:val="005E55EE"/>
    <w:rsid w:val="005E70AA"/>
    <w:rsid w:val="005E753B"/>
    <w:rsid w:val="005E7C31"/>
    <w:rsid w:val="005F08E9"/>
    <w:rsid w:val="005F25CB"/>
    <w:rsid w:val="005F39EB"/>
    <w:rsid w:val="005F5089"/>
    <w:rsid w:val="005F7D4A"/>
    <w:rsid w:val="006041EE"/>
    <w:rsid w:val="006047A1"/>
    <w:rsid w:val="006073B9"/>
    <w:rsid w:val="006077A6"/>
    <w:rsid w:val="00607888"/>
    <w:rsid w:val="00610271"/>
    <w:rsid w:val="00610653"/>
    <w:rsid w:val="0061103B"/>
    <w:rsid w:val="00611DBB"/>
    <w:rsid w:val="00612B5E"/>
    <w:rsid w:val="00612FBE"/>
    <w:rsid w:val="006138FB"/>
    <w:rsid w:val="0061596A"/>
    <w:rsid w:val="0061615C"/>
    <w:rsid w:val="00616D4E"/>
    <w:rsid w:val="00620F48"/>
    <w:rsid w:val="00621AA4"/>
    <w:rsid w:val="006222D8"/>
    <w:rsid w:val="0062239A"/>
    <w:rsid w:val="00622B6A"/>
    <w:rsid w:val="00623186"/>
    <w:rsid w:val="00624EBD"/>
    <w:rsid w:val="00624F17"/>
    <w:rsid w:val="00626047"/>
    <w:rsid w:val="006276F4"/>
    <w:rsid w:val="00632AED"/>
    <w:rsid w:val="006336BE"/>
    <w:rsid w:val="00634BA2"/>
    <w:rsid w:val="00635011"/>
    <w:rsid w:val="00636059"/>
    <w:rsid w:val="00637E96"/>
    <w:rsid w:val="006400EB"/>
    <w:rsid w:val="006410F8"/>
    <w:rsid w:val="00643A6C"/>
    <w:rsid w:val="00643EF3"/>
    <w:rsid w:val="0064405F"/>
    <w:rsid w:val="006443DA"/>
    <w:rsid w:val="00644512"/>
    <w:rsid w:val="006475B5"/>
    <w:rsid w:val="0065041B"/>
    <w:rsid w:val="0065125C"/>
    <w:rsid w:val="00652707"/>
    <w:rsid w:val="006555F7"/>
    <w:rsid w:val="00655F5B"/>
    <w:rsid w:val="00655FB7"/>
    <w:rsid w:val="00656FCA"/>
    <w:rsid w:val="006574D6"/>
    <w:rsid w:val="006577C4"/>
    <w:rsid w:val="006579A4"/>
    <w:rsid w:val="00660661"/>
    <w:rsid w:val="006613E9"/>
    <w:rsid w:val="00661948"/>
    <w:rsid w:val="00662361"/>
    <w:rsid w:val="00662991"/>
    <w:rsid w:val="00662DE6"/>
    <w:rsid w:val="0066525D"/>
    <w:rsid w:val="00665DC8"/>
    <w:rsid w:val="00666E2D"/>
    <w:rsid w:val="00667B06"/>
    <w:rsid w:val="0067247B"/>
    <w:rsid w:val="00672C75"/>
    <w:rsid w:val="00673E5E"/>
    <w:rsid w:val="006745EC"/>
    <w:rsid w:val="006754A9"/>
    <w:rsid w:val="00680650"/>
    <w:rsid w:val="00680C23"/>
    <w:rsid w:val="00681173"/>
    <w:rsid w:val="00681EAC"/>
    <w:rsid w:val="00682C24"/>
    <w:rsid w:val="00682F22"/>
    <w:rsid w:val="0068370B"/>
    <w:rsid w:val="0068442F"/>
    <w:rsid w:val="00684CE4"/>
    <w:rsid w:val="006857B7"/>
    <w:rsid w:val="00685C8E"/>
    <w:rsid w:val="00687016"/>
    <w:rsid w:val="0068761E"/>
    <w:rsid w:val="006901BB"/>
    <w:rsid w:val="00690757"/>
    <w:rsid w:val="00690BCD"/>
    <w:rsid w:val="0069203A"/>
    <w:rsid w:val="0069352F"/>
    <w:rsid w:val="00694D1C"/>
    <w:rsid w:val="006951FF"/>
    <w:rsid w:val="006963D5"/>
    <w:rsid w:val="0069667F"/>
    <w:rsid w:val="006A0031"/>
    <w:rsid w:val="006A07F6"/>
    <w:rsid w:val="006A0BE6"/>
    <w:rsid w:val="006A42FA"/>
    <w:rsid w:val="006A433F"/>
    <w:rsid w:val="006A507B"/>
    <w:rsid w:val="006A528E"/>
    <w:rsid w:val="006A5980"/>
    <w:rsid w:val="006A706B"/>
    <w:rsid w:val="006A74D4"/>
    <w:rsid w:val="006B0011"/>
    <w:rsid w:val="006B0432"/>
    <w:rsid w:val="006B164A"/>
    <w:rsid w:val="006B1ACF"/>
    <w:rsid w:val="006B20BE"/>
    <w:rsid w:val="006B3F0E"/>
    <w:rsid w:val="006B4579"/>
    <w:rsid w:val="006B4CE7"/>
    <w:rsid w:val="006B61FB"/>
    <w:rsid w:val="006B6290"/>
    <w:rsid w:val="006B6CFD"/>
    <w:rsid w:val="006B72D3"/>
    <w:rsid w:val="006C183B"/>
    <w:rsid w:val="006C189D"/>
    <w:rsid w:val="006C1D97"/>
    <w:rsid w:val="006C24B5"/>
    <w:rsid w:val="006C2BA0"/>
    <w:rsid w:val="006C3ED6"/>
    <w:rsid w:val="006C4685"/>
    <w:rsid w:val="006C4CD8"/>
    <w:rsid w:val="006C55B6"/>
    <w:rsid w:val="006C5F5D"/>
    <w:rsid w:val="006C6890"/>
    <w:rsid w:val="006C6EB9"/>
    <w:rsid w:val="006C7318"/>
    <w:rsid w:val="006D10D6"/>
    <w:rsid w:val="006D1373"/>
    <w:rsid w:val="006D169A"/>
    <w:rsid w:val="006D22D7"/>
    <w:rsid w:val="006D241D"/>
    <w:rsid w:val="006D2F89"/>
    <w:rsid w:val="006D30AF"/>
    <w:rsid w:val="006D3992"/>
    <w:rsid w:val="006D3F33"/>
    <w:rsid w:val="006D7194"/>
    <w:rsid w:val="006D7CDB"/>
    <w:rsid w:val="006D7E7F"/>
    <w:rsid w:val="006E0805"/>
    <w:rsid w:val="006E1CCD"/>
    <w:rsid w:val="006E3FF6"/>
    <w:rsid w:val="006E439B"/>
    <w:rsid w:val="006E5365"/>
    <w:rsid w:val="006E604C"/>
    <w:rsid w:val="006E6557"/>
    <w:rsid w:val="006E7908"/>
    <w:rsid w:val="006F03BA"/>
    <w:rsid w:val="006F0A93"/>
    <w:rsid w:val="006F0CA0"/>
    <w:rsid w:val="006F135C"/>
    <w:rsid w:val="006F2E37"/>
    <w:rsid w:val="006F3A74"/>
    <w:rsid w:val="006F3DF3"/>
    <w:rsid w:val="006F46DD"/>
    <w:rsid w:val="006F5335"/>
    <w:rsid w:val="006F6DB2"/>
    <w:rsid w:val="006F72F1"/>
    <w:rsid w:val="00701C09"/>
    <w:rsid w:val="00702511"/>
    <w:rsid w:val="007029A8"/>
    <w:rsid w:val="00702AA0"/>
    <w:rsid w:val="00704F0B"/>
    <w:rsid w:val="00704F17"/>
    <w:rsid w:val="0070578D"/>
    <w:rsid w:val="00706767"/>
    <w:rsid w:val="00706CB6"/>
    <w:rsid w:val="00707734"/>
    <w:rsid w:val="00707A2D"/>
    <w:rsid w:val="00707EFC"/>
    <w:rsid w:val="00713592"/>
    <w:rsid w:val="0071462C"/>
    <w:rsid w:val="00714E2A"/>
    <w:rsid w:val="007155B3"/>
    <w:rsid w:val="00716CB0"/>
    <w:rsid w:val="00716F05"/>
    <w:rsid w:val="00716F61"/>
    <w:rsid w:val="00720186"/>
    <w:rsid w:val="007204C9"/>
    <w:rsid w:val="00720AF9"/>
    <w:rsid w:val="00721033"/>
    <w:rsid w:val="007211E2"/>
    <w:rsid w:val="00723A4F"/>
    <w:rsid w:val="00723F70"/>
    <w:rsid w:val="007243B5"/>
    <w:rsid w:val="00726499"/>
    <w:rsid w:val="00726D27"/>
    <w:rsid w:val="00730A66"/>
    <w:rsid w:val="00730F04"/>
    <w:rsid w:val="00731458"/>
    <w:rsid w:val="00732253"/>
    <w:rsid w:val="0073241B"/>
    <w:rsid w:val="007327FA"/>
    <w:rsid w:val="00732D32"/>
    <w:rsid w:val="00733D13"/>
    <w:rsid w:val="00734CEB"/>
    <w:rsid w:val="00735CB2"/>
    <w:rsid w:val="00736AB5"/>
    <w:rsid w:val="007378E8"/>
    <w:rsid w:val="00740071"/>
    <w:rsid w:val="0074111E"/>
    <w:rsid w:val="00743054"/>
    <w:rsid w:val="0074320F"/>
    <w:rsid w:val="00743CF8"/>
    <w:rsid w:val="00744F28"/>
    <w:rsid w:val="00745376"/>
    <w:rsid w:val="007466D3"/>
    <w:rsid w:val="00747B21"/>
    <w:rsid w:val="007518D1"/>
    <w:rsid w:val="00752718"/>
    <w:rsid w:val="00752A85"/>
    <w:rsid w:val="00753368"/>
    <w:rsid w:val="00754091"/>
    <w:rsid w:val="007562BA"/>
    <w:rsid w:val="00756BBC"/>
    <w:rsid w:val="0075782A"/>
    <w:rsid w:val="00757EB3"/>
    <w:rsid w:val="00760C48"/>
    <w:rsid w:val="00760D76"/>
    <w:rsid w:val="0076402F"/>
    <w:rsid w:val="00765DBC"/>
    <w:rsid w:val="00766F9E"/>
    <w:rsid w:val="00770275"/>
    <w:rsid w:val="00770F56"/>
    <w:rsid w:val="0077152B"/>
    <w:rsid w:val="00772B78"/>
    <w:rsid w:val="00772C25"/>
    <w:rsid w:val="00773DC7"/>
    <w:rsid w:val="007744DF"/>
    <w:rsid w:val="00774B72"/>
    <w:rsid w:val="00774C24"/>
    <w:rsid w:val="00775645"/>
    <w:rsid w:val="0077696B"/>
    <w:rsid w:val="007769F2"/>
    <w:rsid w:val="00780078"/>
    <w:rsid w:val="00780649"/>
    <w:rsid w:val="00780BB7"/>
    <w:rsid w:val="00780CCB"/>
    <w:rsid w:val="00781DE8"/>
    <w:rsid w:val="00782367"/>
    <w:rsid w:val="00784788"/>
    <w:rsid w:val="0078574D"/>
    <w:rsid w:val="00786662"/>
    <w:rsid w:val="00786F50"/>
    <w:rsid w:val="007919E1"/>
    <w:rsid w:val="00791B3C"/>
    <w:rsid w:val="00792F52"/>
    <w:rsid w:val="007933AC"/>
    <w:rsid w:val="00794DE2"/>
    <w:rsid w:val="0079502E"/>
    <w:rsid w:val="0079679F"/>
    <w:rsid w:val="00796FF1"/>
    <w:rsid w:val="007A0D90"/>
    <w:rsid w:val="007A1968"/>
    <w:rsid w:val="007A333A"/>
    <w:rsid w:val="007A43BA"/>
    <w:rsid w:val="007A5E82"/>
    <w:rsid w:val="007A65C6"/>
    <w:rsid w:val="007A664E"/>
    <w:rsid w:val="007A67E7"/>
    <w:rsid w:val="007A6F3D"/>
    <w:rsid w:val="007A70F8"/>
    <w:rsid w:val="007B0361"/>
    <w:rsid w:val="007B0582"/>
    <w:rsid w:val="007B09A8"/>
    <w:rsid w:val="007B0DEE"/>
    <w:rsid w:val="007B111C"/>
    <w:rsid w:val="007B1121"/>
    <w:rsid w:val="007B3515"/>
    <w:rsid w:val="007B52D1"/>
    <w:rsid w:val="007B5479"/>
    <w:rsid w:val="007B58C4"/>
    <w:rsid w:val="007B694D"/>
    <w:rsid w:val="007C021B"/>
    <w:rsid w:val="007C0410"/>
    <w:rsid w:val="007C2592"/>
    <w:rsid w:val="007C2698"/>
    <w:rsid w:val="007C273A"/>
    <w:rsid w:val="007C383C"/>
    <w:rsid w:val="007C3A50"/>
    <w:rsid w:val="007C3EFC"/>
    <w:rsid w:val="007C4C0C"/>
    <w:rsid w:val="007C54FC"/>
    <w:rsid w:val="007C633C"/>
    <w:rsid w:val="007C7152"/>
    <w:rsid w:val="007D0A9C"/>
    <w:rsid w:val="007D22B9"/>
    <w:rsid w:val="007D2387"/>
    <w:rsid w:val="007D291D"/>
    <w:rsid w:val="007D34B7"/>
    <w:rsid w:val="007D3987"/>
    <w:rsid w:val="007D564D"/>
    <w:rsid w:val="007D5C9C"/>
    <w:rsid w:val="007E1975"/>
    <w:rsid w:val="007E301D"/>
    <w:rsid w:val="007E43A2"/>
    <w:rsid w:val="007E5057"/>
    <w:rsid w:val="007E5A21"/>
    <w:rsid w:val="007E5A45"/>
    <w:rsid w:val="007E71AA"/>
    <w:rsid w:val="007E7843"/>
    <w:rsid w:val="007F0287"/>
    <w:rsid w:val="007F05A6"/>
    <w:rsid w:val="007F14EA"/>
    <w:rsid w:val="007F1AD3"/>
    <w:rsid w:val="007F22DC"/>
    <w:rsid w:val="007F281C"/>
    <w:rsid w:val="007F3110"/>
    <w:rsid w:val="007F501E"/>
    <w:rsid w:val="007F571D"/>
    <w:rsid w:val="007F5C29"/>
    <w:rsid w:val="007F67BF"/>
    <w:rsid w:val="007F7BD2"/>
    <w:rsid w:val="008006ED"/>
    <w:rsid w:val="008010DD"/>
    <w:rsid w:val="00802D00"/>
    <w:rsid w:val="00804272"/>
    <w:rsid w:val="00804A8B"/>
    <w:rsid w:val="00804FDE"/>
    <w:rsid w:val="0080656A"/>
    <w:rsid w:val="008070F2"/>
    <w:rsid w:val="00807143"/>
    <w:rsid w:val="0081092E"/>
    <w:rsid w:val="00810B7F"/>
    <w:rsid w:val="00810C17"/>
    <w:rsid w:val="0081185A"/>
    <w:rsid w:val="0081224D"/>
    <w:rsid w:val="00814C2D"/>
    <w:rsid w:val="00815514"/>
    <w:rsid w:val="00815C71"/>
    <w:rsid w:val="0081757B"/>
    <w:rsid w:val="008178B9"/>
    <w:rsid w:val="00820416"/>
    <w:rsid w:val="0082129C"/>
    <w:rsid w:val="0082252B"/>
    <w:rsid w:val="00825C29"/>
    <w:rsid w:val="00825CC5"/>
    <w:rsid w:val="00826796"/>
    <w:rsid w:val="00826BFE"/>
    <w:rsid w:val="0082782E"/>
    <w:rsid w:val="0082783A"/>
    <w:rsid w:val="00827A98"/>
    <w:rsid w:val="00830E8E"/>
    <w:rsid w:val="00831D6E"/>
    <w:rsid w:val="00833001"/>
    <w:rsid w:val="00833B11"/>
    <w:rsid w:val="00833E8F"/>
    <w:rsid w:val="00836B73"/>
    <w:rsid w:val="00837255"/>
    <w:rsid w:val="00837C60"/>
    <w:rsid w:val="00841E6F"/>
    <w:rsid w:val="008433E6"/>
    <w:rsid w:val="008439E6"/>
    <w:rsid w:val="008450FC"/>
    <w:rsid w:val="00845847"/>
    <w:rsid w:val="0084711E"/>
    <w:rsid w:val="00850392"/>
    <w:rsid w:val="00853493"/>
    <w:rsid w:val="00854AE8"/>
    <w:rsid w:val="008553E6"/>
    <w:rsid w:val="008557FC"/>
    <w:rsid w:val="008558C3"/>
    <w:rsid w:val="00856DC7"/>
    <w:rsid w:val="00857709"/>
    <w:rsid w:val="008605AE"/>
    <w:rsid w:val="008617BB"/>
    <w:rsid w:val="008620E0"/>
    <w:rsid w:val="008635B2"/>
    <w:rsid w:val="00863CFF"/>
    <w:rsid w:val="00864266"/>
    <w:rsid w:val="00865660"/>
    <w:rsid w:val="00866078"/>
    <w:rsid w:val="00866E13"/>
    <w:rsid w:val="00866EA0"/>
    <w:rsid w:val="00867490"/>
    <w:rsid w:val="0087050C"/>
    <w:rsid w:val="00870672"/>
    <w:rsid w:val="00870B21"/>
    <w:rsid w:val="00870EAC"/>
    <w:rsid w:val="0087100D"/>
    <w:rsid w:val="00873618"/>
    <w:rsid w:val="0087389C"/>
    <w:rsid w:val="0087796A"/>
    <w:rsid w:val="00881433"/>
    <w:rsid w:val="008817A2"/>
    <w:rsid w:val="00881CF7"/>
    <w:rsid w:val="00881F31"/>
    <w:rsid w:val="008829B0"/>
    <w:rsid w:val="008829BD"/>
    <w:rsid w:val="00882CDD"/>
    <w:rsid w:val="00883853"/>
    <w:rsid w:val="00883B91"/>
    <w:rsid w:val="00883E05"/>
    <w:rsid w:val="00884F4B"/>
    <w:rsid w:val="00886A68"/>
    <w:rsid w:val="00887153"/>
    <w:rsid w:val="00887415"/>
    <w:rsid w:val="008875E2"/>
    <w:rsid w:val="008879AB"/>
    <w:rsid w:val="0089004B"/>
    <w:rsid w:val="00893309"/>
    <w:rsid w:val="0089431E"/>
    <w:rsid w:val="008948B1"/>
    <w:rsid w:val="00896842"/>
    <w:rsid w:val="008971A2"/>
    <w:rsid w:val="00897D1F"/>
    <w:rsid w:val="008A03F4"/>
    <w:rsid w:val="008A22DE"/>
    <w:rsid w:val="008A2DD6"/>
    <w:rsid w:val="008A39B0"/>
    <w:rsid w:val="008A426E"/>
    <w:rsid w:val="008A432D"/>
    <w:rsid w:val="008A4D76"/>
    <w:rsid w:val="008A6B15"/>
    <w:rsid w:val="008A7C29"/>
    <w:rsid w:val="008B6779"/>
    <w:rsid w:val="008B7095"/>
    <w:rsid w:val="008B78A4"/>
    <w:rsid w:val="008C135A"/>
    <w:rsid w:val="008C14B7"/>
    <w:rsid w:val="008C25BA"/>
    <w:rsid w:val="008C3201"/>
    <w:rsid w:val="008C3A13"/>
    <w:rsid w:val="008C4505"/>
    <w:rsid w:val="008C4E22"/>
    <w:rsid w:val="008C6C14"/>
    <w:rsid w:val="008C79F7"/>
    <w:rsid w:val="008D03CD"/>
    <w:rsid w:val="008D0FA9"/>
    <w:rsid w:val="008D1637"/>
    <w:rsid w:val="008D17E8"/>
    <w:rsid w:val="008D2C7F"/>
    <w:rsid w:val="008D3937"/>
    <w:rsid w:val="008D4119"/>
    <w:rsid w:val="008D4601"/>
    <w:rsid w:val="008D514A"/>
    <w:rsid w:val="008D6EE5"/>
    <w:rsid w:val="008E0FD4"/>
    <w:rsid w:val="008E103B"/>
    <w:rsid w:val="008E25A5"/>
    <w:rsid w:val="008E3F16"/>
    <w:rsid w:val="008E4F80"/>
    <w:rsid w:val="008F349E"/>
    <w:rsid w:val="008F3D71"/>
    <w:rsid w:val="008F6216"/>
    <w:rsid w:val="008F6E1A"/>
    <w:rsid w:val="00900F26"/>
    <w:rsid w:val="009014AD"/>
    <w:rsid w:val="00901997"/>
    <w:rsid w:val="00902562"/>
    <w:rsid w:val="00902D02"/>
    <w:rsid w:val="0090392D"/>
    <w:rsid w:val="00905B1B"/>
    <w:rsid w:val="009070BF"/>
    <w:rsid w:val="009126B1"/>
    <w:rsid w:val="009134B5"/>
    <w:rsid w:val="00915DF5"/>
    <w:rsid w:val="00916F13"/>
    <w:rsid w:val="00917B28"/>
    <w:rsid w:val="00921822"/>
    <w:rsid w:val="00923A5A"/>
    <w:rsid w:val="0092426E"/>
    <w:rsid w:val="00925668"/>
    <w:rsid w:val="00926035"/>
    <w:rsid w:val="009262E7"/>
    <w:rsid w:val="00926852"/>
    <w:rsid w:val="00933846"/>
    <w:rsid w:val="009341A1"/>
    <w:rsid w:val="00934A55"/>
    <w:rsid w:val="0093671A"/>
    <w:rsid w:val="00937084"/>
    <w:rsid w:val="0093785D"/>
    <w:rsid w:val="00940625"/>
    <w:rsid w:val="00942427"/>
    <w:rsid w:val="00943429"/>
    <w:rsid w:val="009439C0"/>
    <w:rsid w:val="00944BE6"/>
    <w:rsid w:val="00945FCC"/>
    <w:rsid w:val="00950DC0"/>
    <w:rsid w:val="00951128"/>
    <w:rsid w:val="00951508"/>
    <w:rsid w:val="0095158E"/>
    <w:rsid w:val="00952438"/>
    <w:rsid w:val="009542B8"/>
    <w:rsid w:val="009551EB"/>
    <w:rsid w:val="00955E35"/>
    <w:rsid w:val="00956C0F"/>
    <w:rsid w:val="0096064A"/>
    <w:rsid w:val="0096178E"/>
    <w:rsid w:val="0096243E"/>
    <w:rsid w:val="009629D3"/>
    <w:rsid w:val="0096337B"/>
    <w:rsid w:val="009638F2"/>
    <w:rsid w:val="0096622A"/>
    <w:rsid w:val="009666BD"/>
    <w:rsid w:val="00967A20"/>
    <w:rsid w:val="00970304"/>
    <w:rsid w:val="00970B03"/>
    <w:rsid w:val="00972FAA"/>
    <w:rsid w:val="00973B0B"/>
    <w:rsid w:val="00974C6B"/>
    <w:rsid w:val="009750C5"/>
    <w:rsid w:val="009751DF"/>
    <w:rsid w:val="00976764"/>
    <w:rsid w:val="009773C1"/>
    <w:rsid w:val="00977C8C"/>
    <w:rsid w:val="00977CF8"/>
    <w:rsid w:val="00977FFE"/>
    <w:rsid w:val="00980E67"/>
    <w:rsid w:val="0098183D"/>
    <w:rsid w:val="00981AC5"/>
    <w:rsid w:val="00981CDB"/>
    <w:rsid w:val="00983F78"/>
    <w:rsid w:val="00984B09"/>
    <w:rsid w:val="009855C8"/>
    <w:rsid w:val="00986F56"/>
    <w:rsid w:val="009903A0"/>
    <w:rsid w:val="00991353"/>
    <w:rsid w:val="00992517"/>
    <w:rsid w:val="00992B26"/>
    <w:rsid w:val="00992FFB"/>
    <w:rsid w:val="00993AE8"/>
    <w:rsid w:val="00994243"/>
    <w:rsid w:val="0099425C"/>
    <w:rsid w:val="009949FE"/>
    <w:rsid w:val="00995363"/>
    <w:rsid w:val="00995615"/>
    <w:rsid w:val="00996825"/>
    <w:rsid w:val="009969EC"/>
    <w:rsid w:val="00996C31"/>
    <w:rsid w:val="009A0FDE"/>
    <w:rsid w:val="009A1008"/>
    <w:rsid w:val="009A21D1"/>
    <w:rsid w:val="009A28D5"/>
    <w:rsid w:val="009A2B6B"/>
    <w:rsid w:val="009A3310"/>
    <w:rsid w:val="009A36C6"/>
    <w:rsid w:val="009A5C65"/>
    <w:rsid w:val="009B172C"/>
    <w:rsid w:val="009B1963"/>
    <w:rsid w:val="009B31D5"/>
    <w:rsid w:val="009B5DFC"/>
    <w:rsid w:val="009B755A"/>
    <w:rsid w:val="009C0ADF"/>
    <w:rsid w:val="009C2CE3"/>
    <w:rsid w:val="009C2D5B"/>
    <w:rsid w:val="009C3F6A"/>
    <w:rsid w:val="009C4346"/>
    <w:rsid w:val="009C46A0"/>
    <w:rsid w:val="009C49F6"/>
    <w:rsid w:val="009C5A5C"/>
    <w:rsid w:val="009C5B81"/>
    <w:rsid w:val="009D038C"/>
    <w:rsid w:val="009D0955"/>
    <w:rsid w:val="009D0B66"/>
    <w:rsid w:val="009D1D8C"/>
    <w:rsid w:val="009D22A3"/>
    <w:rsid w:val="009D38BA"/>
    <w:rsid w:val="009D4B05"/>
    <w:rsid w:val="009D7403"/>
    <w:rsid w:val="009D7C7B"/>
    <w:rsid w:val="009E0189"/>
    <w:rsid w:val="009E0B4E"/>
    <w:rsid w:val="009E1A28"/>
    <w:rsid w:val="009E2D2B"/>
    <w:rsid w:val="009E35DC"/>
    <w:rsid w:val="009E59A4"/>
    <w:rsid w:val="009E712A"/>
    <w:rsid w:val="009E76ED"/>
    <w:rsid w:val="009F00F8"/>
    <w:rsid w:val="009F0459"/>
    <w:rsid w:val="009F141A"/>
    <w:rsid w:val="009F23A0"/>
    <w:rsid w:val="009F31FE"/>
    <w:rsid w:val="009F4627"/>
    <w:rsid w:val="009F4886"/>
    <w:rsid w:val="009F4A1E"/>
    <w:rsid w:val="009F5B32"/>
    <w:rsid w:val="009F5D41"/>
    <w:rsid w:val="009F5DF9"/>
    <w:rsid w:val="009F5E5D"/>
    <w:rsid w:val="009F5E93"/>
    <w:rsid w:val="009F7150"/>
    <w:rsid w:val="00A0007D"/>
    <w:rsid w:val="00A03B16"/>
    <w:rsid w:val="00A04A17"/>
    <w:rsid w:val="00A0655A"/>
    <w:rsid w:val="00A06741"/>
    <w:rsid w:val="00A06B70"/>
    <w:rsid w:val="00A10E8C"/>
    <w:rsid w:val="00A11479"/>
    <w:rsid w:val="00A11914"/>
    <w:rsid w:val="00A12135"/>
    <w:rsid w:val="00A12884"/>
    <w:rsid w:val="00A148C5"/>
    <w:rsid w:val="00A14AA9"/>
    <w:rsid w:val="00A14BF2"/>
    <w:rsid w:val="00A15010"/>
    <w:rsid w:val="00A1789F"/>
    <w:rsid w:val="00A17C49"/>
    <w:rsid w:val="00A2070E"/>
    <w:rsid w:val="00A224FA"/>
    <w:rsid w:val="00A23827"/>
    <w:rsid w:val="00A255CF"/>
    <w:rsid w:val="00A25DB2"/>
    <w:rsid w:val="00A27094"/>
    <w:rsid w:val="00A2709C"/>
    <w:rsid w:val="00A27355"/>
    <w:rsid w:val="00A274E3"/>
    <w:rsid w:val="00A27B3E"/>
    <w:rsid w:val="00A308A0"/>
    <w:rsid w:val="00A31263"/>
    <w:rsid w:val="00A31558"/>
    <w:rsid w:val="00A32F02"/>
    <w:rsid w:val="00A33E2C"/>
    <w:rsid w:val="00A34CCD"/>
    <w:rsid w:val="00A369B9"/>
    <w:rsid w:val="00A36B2D"/>
    <w:rsid w:val="00A373AC"/>
    <w:rsid w:val="00A426DC"/>
    <w:rsid w:val="00A42860"/>
    <w:rsid w:val="00A436CA"/>
    <w:rsid w:val="00A43978"/>
    <w:rsid w:val="00A443AC"/>
    <w:rsid w:val="00A45E98"/>
    <w:rsid w:val="00A46844"/>
    <w:rsid w:val="00A470B6"/>
    <w:rsid w:val="00A47AD3"/>
    <w:rsid w:val="00A50606"/>
    <w:rsid w:val="00A536B6"/>
    <w:rsid w:val="00A53A4E"/>
    <w:rsid w:val="00A5463F"/>
    <w:rsid w:val="00A5499E"/>
    <w:rsid w:val="00A54EB3"/>
    <w:rsid w:val="00A56252"/>
    <w:rsid w:val="00A56508"/>
    <w:rsid w:val="00A57381"/>
    <w:rsid w:val="00A575AF"/>
    <w:rsid w:val="00A57854"/>
    <w:rsid w:val="00A57B2F"/>
    <w:rsid w:val="00A57FFC"/>
    <w:rsid w:val="00A60472"/>
    <w:rsid w:val="00A612F0"/>
    <w:rsid w:val="00A61523"/>
    <w:rsid w:val="00A626B3"/>
    <w:rsid w:val="00A62806"/>
    <w:rsid w:val="00A63846"/>
    <w:rsid w:val="00A65729"/>
    <w:rsid w:val="00A65E65"/>
    <w:rsid w:val="00A6623B"/>
    <w:rsid w:val="00A66BEC"/>
    <w:rsid w:val="00A67A49"/>
    <w:rsid w:val="00A703EE"/>
    <w:rsid w:val="00A7120B"/>
    <w:rsid w:val="00A71BBD"/>
    <w:rsid w:val="00A71C3C"/>
    <w:rsid w:val="00A731E9"/>
    <w:rsid w:val="00A741D6"/>
    <w:rsid w:val="00A74D6F"/>
    <w:rsid w:val="00A75560"/>
    <w:rsid w:val="00A775AA"/>
    <w:rsid w:val="00A778C5"/>
    <w:rsid w:val="00A77DCD"/>
    <w:rsid w:val="00A800D2"/>
    <w:rsid w:val="00A80599"/>
    <w:rsid w:val="00A820B6"/>
    <w:rsid w:val="00A82A24"/>
    <w:rsid w:val="00A83745"/>
    <w:rsid w:val="00A83A1C"/>
    <w:rsid w:val="00A84A15"/>
    <w:rsid w:val="00A854C0"/>
    <w:rsid w:val="00A86078"/>
    <w:rsid w:val="00A86404"/>
    <w:rsid w:val="00A90550"/>
    <w:rsid w:val="00A91BAB"/>
    <w:rsid w:val="00A942E5"/>
    <w:rsid w:val="00A949B8"/>
    <w:rsid w:val="00A96265"/>
    <w:rsid w:val="00AA0204"/>
    <w:rsid w:val="00AA0801"/>
    <w:rsid w:val="00AA08AA"/>
    <w:rsid w:val="00AA1004"/>
    <w:rsid w:val="00AA149B"/>
    <w:rsid w:val="00AA1C44"/>
    <w:rsid w:val="00AA3C69"/>
    <w:rsid w:val="00AA4284"/>
    <w:rsid w:val="00AA5D88"/>
    <w:rsid w:val="00AA5FD4"/>
    <w:rsid w:val="00AA64C9"/>
    <w:rsid w:val="00AA67AA"/>
    <w:rsid w:val="00AA75A5"/>
    <w:rsid w:val="00AA76AE"/>
    <w:rsid w:val="00AA7B6D"/>
    <w:rsid w:val="00AB2630"/>
    <w:rsid w:val="00AB379D"/>
    <w:rsid w:val="00AB4050"/>
    <w:rsid w:val="00AB4E55"/>
    <w:rsid w:val="00AB5485"/>
    <w:rsid w:val="00AB58F3"/>
    <w:rsid w:val="00AB5AA0"/>
    <w:rsid w:val="00AB7B5D"/>
    <w:rsid w:val="00AC06F3"/>
    <w:rsid w:val="00AC1A63"/>
    <w:rsid w:val="00AC2EF0"/>
    <w:rsid w:val="00AC547C"/>
    <w:rsid w:val="00AC5678"/>
    <w:rsid w:val="00AC6461"/>
    <w:rsid w:val="00AC685C"/>
    <w:rsid w:val="00AC77CD"/>
    <w:rsid w:val="00AC7ACB"/>
    <w:rsid w:val="00AC7E8C"/>
    <w:rsid w:val="00AD0568"/>
    <w:rsid w:val="00AD1658"/>
    <w:rsid w:val="00AD1D14"/>
    <w:rsid w:val="00AD3AD9"/>
    <w:rsid w:val="00AD3C34"/>
    <w:rsid w:val="00AD3E39"/>
    <w:rsid w:val="00AD44AB"/>
    <w:rsid w:val="00AD6120"/>
    <w:rsid w:val="00AD7172"/>
    <w:rsid w:val="00AD7244"/>
    <w:rsid w:val="00AD7F34"/>
    <w:rsid w:val="00AE014A"/>
    <w:rsid w:val="00AE0684"/>
    <w:rsid w:val="00AE0B45"/>
    <w:rsid w:val="00AE0B95"/>
    <w:rsid w:val="00AE1726"/>
    <w:rsid w:val="00AE22F4"/>
    <w:rsid w:val="00AE396B"/>
    <w:rsid w:val="00AE437E"/>
    <w:rsid w:val="00AE53F7"/>
    <w:rsid w:val="00AF0C4D"/>
    <w:rsid w:val="00AF2467"/>
    <w:rsid w:val="00AF27FF"/>
    <w:rsid w:val="00AF35A8"/>
    <w:rsid w:val="00AF60AF"/>
    <w:rsid w:val="00AF6193"/>
    <w:rsid w:val="00AF6CA8"/>
    <w:rsid w:val="00AF7066"/>
    <w:rsid w:val="00AF71EB"/>
    <w:rsid w:val="00B00094"/>
    <w:rsid w:val="00B00FAF"/>
    <w:rsid w:val="00B04A5E"/>
    <w:rsid w:val="00B10327"/>
    <w:rsid w:val="00B107D2"/>
    <w:rsid w:val="00B1128A"/>
    <w:rsid w:val="00B1244E"/>
    <w:rsid w:val="00B12E81"/>
    <w:rsid w:val="00B12F32"/>
    <w:rsid w:val="00B145A9"/>
    <w:rsid w:val="00B148D6"/>
    <w:rsid w:val="00B15A86"/>
    <w:rsid w:val="00B16450"/>
    <w:rsid w:val="00B1709C"/>
    <w:rsid w:val="00B20712"/>
    <w:rsid w:val="00B20E1B"/>
    <w:rsid w:val="00B2107D"/>
    <w:rsid w:val="00B216E1"/>
    <w:rsid w:val="00B21FA4"/>
    <w:rsid w:val="00B23A64"/>
    <w:rsid w:val="00B23C3B"/>
    <w:rsid w:val="00B2519E"/>
    <w:rsid w:val="00B260D9"/>
    <w:rsid w:val="00B27ABE"/>
    <w:rsid w:val="00B27E46"/>
    <w:rsid w:val="00B3038B"/>
    <w:rsid w:val="00B315AC"/>
    <w:rsid w:val="00B31FC6"/>
    <w:rsid w:val="00B338D2"/>
    <w:rsid w:val="00B34168"/>
    <w:rsid w:val="00B35035"/>
    <w:rsid w:val="00B35B74"/>
    <w:rsid w:val="00B364C6"/>
    <w:rsid w:val="00B372B8"/>
    <w:rsid w:val="00B41A41"/>
    <w:rsid w:val="00B4261A"/>
    <w:rsid w:val="00B508E9"/>
    <w:rsid w:val="00B51F3F"/>
    <w:rsid w:val="00B52493"/>
    <w:rsid w:val="00B538E2"/>
    <w:rsid w:val="00B538E3"/>
    <w:rsid w:val="00B54AC3"/>
    <w:rsid w:val="00B55586"/>
    <w:rsid w:val="00B55B38"/>
    <w:rsid w:val="00B56BA6"/>
    <w:rsid w:val="00B56E84"/>
    <w:rsid w:val="00B57128"/>
    <w:rsid w:val="00B63AE8"/>
    <w:rsid w:val="00B64030"/>
    <w:rsid w:val="00B64650"/>
    <w:rsid w:val="00B7082E"/>
    <w:rsid w:val="00B7197C"/>
    <w:rsid w:val="00B72F99"/>
    <w:rsid w:val="00B72FDB"/>
    <w:rsid w:val="00B74BE4"/>
    <w:rsid w:val="00B74BF2"/>
    <w:rsid w:val="00B75AC8"/>
    <w:rsid w:val="00B76963"/>
    <w:rsid w:val="00B77267"/>
    <w:rsid w:val="00B7757F"/>
    <w:rsid w:val="00B77716"/>
    <w:rsid w:val="00B77B77"/>
    <w:rsid w:val="00B8009D"/>
    <w:rsid w:val="00B81878"/>
    <w:rsid w:val="00B81B9A"/>
    <w:rsid w:val="00B81CC2"/>
    <w:rsid w:val="00B8433B"/>
    <w:rsid w:val="00B8467E"/>
    <w:rsid w:val="00B8553B"/>
    <w:rsid w:val="00B85606"/>
    <w:rsid w:val="00B863ED"/>
    <w:rsid w:val="00B867A8"/>
    <w:rsid w:val="00B904FA"/>
    <w:rsid w:val="00B9082B"/>
    <w:rsid w:val="00B90B3B"/>
    <w:rsid w:val="00B91697"/>
    <w:rsid w:val="00B92791"/>
    <w:rsid w:val="00B92C4A"/>
    <w:rsid w:val="00B932D6"/>
    <w:rsid w:val="00B93A4B"/>
    <w:rsid w:val="00B94983"/>
    <w:rsid w:val="00B94D3E"/>
    <w:rsid w:val="00B953E7"/>
    <w:rsid w:val="00B97D29"/>
    <w:rsid w:val="00B97EC2"/>
    <w:rsid w:val="00BA069B"/>
    <w:rsid w:val="00BA0EFC"/>
    <w:rsid w:val="00BA1644"/>
    <w:rsid w:val="00BA2180"/>
    <w:rsid w:val="00BA22FC"/>
    <w:rsid w:val="00BA2643"/>
    <w:rsid w:val="00BA29C7"/>
    <w:rsid w:val="00BA2FCA"/>
    <w:rsid w:val="00BA3F76"/>
    <w:rsid w:val="00BA470D"/>
    <w:rsid w:val="00BA60BC"/>
    <w:rsid w:val="00BA76CB"/>
    <w:rsid w:val="00BB036C"/>
    <w:rsid w:val="00BB2C10"/>
    <w:rsid w:val="00BB35D6"/>
    <w:rsid w:val="00BB46E5"/>
    <w:rsid w:val="00BB575D"/>
    <w:rsid w:val="00BB5784"/>
    <w:rsid w:val="00BB5B62"/>
    <w:rsid w:val="00BC1510"/>
    <w:rsid w:val="00BC1DFC"/>
    <w:rsid w:val="00BC33E8"/>
    <w:rsid w:val="00BC5CDD"/>
    <w:rsid w:val="00BC67AF"/>
    <w:rsid w:val="00BC6C46"/>
    <w:rsid w:val="00BC6D6D"/>
    <w:rsid w:val="00BC7B29"/>
    <w:rsid w:val="00BD14F3"/>
    <w:rsid w:val="00BD25E7"/>
    <w:rsid w:val="00BD297B"/>
    <w:rsid w:val="00BD2CCB"/>
    <w:rsid w:val="00BD42B0"/>
    <w:rsid w:val="00BD5297"/>
    <w:rsid w:val="00BD57B3"/>
    <w:rsid w:val="00BE0029"/>
    <w:rsid w:val="00BE0A5D"/>
    <w:rsid w:val="00BE0BD8"/>
    <w:rsid w:val="00BE195F"/>
    <w:rsid w:val="00BE1B9C"/>
    <w:rsid w:val="00BE318E"/>
    <w:rsid w:val="00BE4152"/>
    <w:rsid w:val="00BE4356"/>
    <w:rsid w:val="00BE69C6"/>
    <w:rsid w:val="00BE6B7C"/>
    <w:rsid w:val="00BE733B"/>
    <w:rsid w:val="00BF00C5"/>
    <w:rsid w:val="00BF106E"/>
    <w:rsid w:val="00BF17D3"/>
    <w:rsid w:val="00BF35C8"/>
    <w:rsid w:val="00BF4C07"/>
    <w:rsid w:val="00BF51E7"/>
    <w:rsid w:val="00BF5E48"/>
    <w:rsid w:val="00BF79EC"/>
    <w:rsid w:val="00C009E1"/>
    <w:rsid w:val="00C02349"/>
    <w:rsid w:val="00C0344A"/>
    <w:rsid w:val="00C0378C"/>
    <w:rsid w:val="00C03FC1"/>
    <w:rsid w:val="00C04026"/>
    <w:rsid w:val="00C05B4A"/>
    <w:rsid w:val="00C0655B"/>
    <w:rsid w:val="00C06772"/>
    <w:rsid w:val="00C07071"/>
    <w:rsid w:val="00C07CED"/>
    <w:rsid w:val="00C07E9C"/>
    <w:rsid w:val="00C105BF"/>
    <w:rsid w:val="00C10922"/>
    <w:rsid w:val="00C11514"/>
    <w:rsid w:val="00C11527"/>
    <w:rsid w:val="00C123AB"/>
    <w:rsid w:val="00C129B0"/>
    <w:rsid w:val="00C144A6"/>
    <w:rsid w:val="00C153C9"/>
    <w:rsid w:val="00C15FCC"/>
    <w:rsid w:val="00C16503"/>
    <w:rsid w:val="00C16D9A"/>
    <w:rsid w:val="00C2095D"/>
    <w:rsid w:val="00C20EC7"/>
    <w:rsid w:val="00C219AF"/>
    <w:rsid w:val="00C21CCD"/>
    <w:rsid w:val="00C2238F"/>
    <w:rsid w:val="00C229AE"/>
    <w:rsid w:val="00C23180"/>
    <w:rsid w:val="00C24A1B"/>
    <w:rsid w:val="00C24A5E"/>
    <w:rsid w:val="00C24D9F"/>
    <w:rsid w:val="00C25930"/>
    <w:rsid w:val="00C25FA2"/>
    <w:rsid w:val="00C272CA"/>
    <w:rsid w:val="00C3040F"/>
    <w:rsid w:val="00C30B9F"/>
    <w:rsid w:val="00C328EA"/>
    <w:rsid w:val="00C33738"/>
    <w:rsid w:val="00C34555"/>
    <w:rsid w:val="00C37D97"/>
    <w:rsid w:val="00C4305D"/>
    <w:rsid w:val="00C44E5B"/>
    <w:rsid w:val="00C45F2B"/>
    <w:rsid w:val="00C507A7"/>
    <w:rsid w:val="00C50C46"/>
    <w:rsid w:val="00C511B4"/>
    <w:rsid w:val="00C51908"/>
    <w:rsid w:val="00C5249C"/>
    <w:rsid w:val="00C530D5"/>
    <w:rsid w:val="00C53E2A"/>
    <w:rsid w:val="00C55997"/>
    <w:rsid w:val="00C57780"/>
    <w:rsid w:val="00C5790D"/>
    <w:rsid w:val="00C608E4"/>
    <w:rsid w:val="00C60914"/>
    <w:rsid w:val="00C60B21"/>
    <w:rsid w:val="00C60BB5"/>
    <w:rsid w:val="00C61405"/>
    <w:rsid w:val="00C6229F"/>
    <w:rsid w:val="00C63EF7"/>
    <w:rsid w:val="00C64361"/>
    <w:rsid w:val="00C643A7"/>
    <w:rsid w:val="00C649FB"/>
    <w:rsid w:val="00C64DB1"/>
    <w:rsid w:val="00C6521E"/>
    <w:rsid w:val="00C66256"/>
    <w:rsid w:val="00C673E0"/>
    <w:rsid w:val="00C70AAB"/>
    <w:rsid w:val="00C7234F"/>
    <w:rsid w:val="00C73AF9"/>
    <w:rsid w:val="00C73B70"/>
    <w:rsid w:val="00C745FA"/>
    <w:rsid w:val="00C74CCA"/>
    <w:rsid w:val="00C7517A"/>
    <w:rsid w:val="00C75287"/>
    <w:rsid w:val="00C772F2"/>
    <w:rsid w:val="00C77CE0"/>
    <w:rsid w:val="00C804DC"/>
    <w:rsid w:val="00C82915"/>
    <w:rsid w:val="00C82A75"/>
    <w:rsid w:val="00C831C0"/>
    <w:rsid w:val="00C83762"/>
    <w:rsid w:val="00C83AF8"/>
    <w:rsid w:val="00C8744B"/>
    <w:rsid w:val="00C90115"/>
    <w:rsid w:val="00C93068"/>
    <w:rsid w:val="00C937FB"/>
    <w:rsid w:val="00C939B6"/>
    <w:rsid w:val="00C943B1"/>
    <w:rsid w:val="00C9513F"/>
    <w:rsid w:val="00C956B0"/>
    <w:rsid w:val="00C970E6"/>
    <w:rsid w:val="00CA1360"/>
    <w:rsid w:val="00CA1B88"/>
    <w:rsid w:val="00CA33E9"/>
    <w:rsid w:val="00CA3965"/>
    <w:rsid w:val="00CA4635"/>
    <w:rsid w:val="00CA6751"/>
    <w:rsid w:val="00CA7D3C"/>
    <w:rsid w:val="00CA7D8B"/>
    <w:rsid w:val="00CB09A0"/>
    <w:rsid w:val="00CB18F1"/>
    <w:rsid w:val="00CB273C"/>
    <w:rsid w:val="00CB2B97"/>
    <w:rsid w:val="00CB2D80"/>
    <w:rsid w:val="00CB3E12"/>
    <w:rsid w:val="00CB5067"/>
    <w:rsid w:val="00CB523A"/>
    <w:rsid w:val="00CB6A5D"/>
    <w:rsid w:val="00CC0249"/>
    <w:rsid w:val="00CC037B"/>
    <w:rsid w:val="00CC089D"/>
    <w:rsid w:val="00CC259D"/>
    <w:rsid w:val="00CC25BB"/>
    <w:rsid w:val="00CC3231"/>
    <w:rsid w:val="00CC6698"/>
    <w:rsid w:val="00CC68A4"/>
    <w:rsid w:val="00CC7EC6"/>
    <w:rsid w:val="00CD05F6"/>
    <w:rsid w:val="00CD0CE0"/>
    <w:rsid w:val="00CD1174"/>
    <w:rsid w:val="00CD135E"/>
    <w:rsid w:val="00CD2062"/>
    <w:rsid w:val="00CD23EC"/>
    <w:rsid w:val="00CD3DAA"/>
    <w:rsid w:val="00CD3E41"/>
    <w:rsid w:val="00CD3EC1"/>
    <w:rsid w:val="00CD408E"/>
    <w:rsid w:val="00CD4FA4"/>
    <w:rsid w:val="00CD6C2D"/>
    <w:rsid w:val="00CD6F5D"/>
    <w:rsid w:val="00CD797A"/>
    <w:rsid w:val="00CE04E4"/>
    <w:rsid w:val="00CE271C"/>
    <w:rsid w:val="00CE2D95"/>
    <w:rsid w:val="00CE3450"/>
    <w:rsid w:val="00CE5284"/>
    <w:rsid w:val="00CE54F3"/>
    <w:rsid w:val="00CE6063"/>
    <w:rsid w:val="00CE69BF"/>
    <w:rsid w:val="00CE6E38"/>
    <w:rsid w:val="00CE7462"/>
    <w:rsid w:val="00CF013F"/>
    <w:rsid w:val="00CF0722"/>
    <w:rsid w:val="00CF264E"/>
    <w:rsid w:val="00CF31F1"/>
    <w:rsid w:val="00CF4B74"/>
    <w:rsid w:val="00CF5E7D"/>
    <w:rsid w:val="00CF5E96"/>
    <w:rsid w:val="00CF6536"/>
    <w:rsid w:val="00CF7266"/>
    <w:rsid w:val="00D00501"/>
    <w:rsid w:val="00D00B7F"/>
    <w:rsid w:val="00D01093"/>
    <w:rsid w:val="00D010AC"/>
    <w:rsid w:val="00D0172F"/>
    <w:rsid w:val="00D0175A"/>
    <w:rsid w:val="00D0500D"/>
    <w:rsid w:val="00D10D40"/>
    <w:rsid w:val="00D1338E"/>
    <w:rsid w:val="00D16A52"/>
    <w:rsid w:val="00D203CD"/>
    <w:rsid w:val="00D21815"/>
    <w:rsid w:val="00D22105"/>
    <w:rsid w:val="00D225F3"/>
    <w:rsid w:val="00D246E6"/>
    <w:rsid w:val="00D24802"/>
    <w:rsid w:val="00D24DCA"/>
    <w:rsid w:val="00D30C55"/>
    <w:rsid w:val="00D319A7"/>
    <w:rsid w:val="00D345AA"/>
    <w:rsid w:val="00D34B4F"/>
    <w:rsid w:val="00D34D24"/>
    <w:rsid w:val="00D34E8D"/>
    <w:rsid w:val="00D34EE9"/>
    <w:rsid w:val="00D34EED"/>
    <w:rsid w:val="00D35982"/>
    <w:rsid w:val="00D35BBD"/>
    <w:rsid w:val="00D36A7D"/>
    <w:rsid w:val="00D36C6A"/>
    <w:rsid w:val="00D36DEF"/>
    <w:rsid w:val="00D37316"/>
    <w:rsid w:val="00D3769F"/>
    <w:rsid w:val="00D37ACD"/>
    <w:rsid w:val="00D40105"/>
    <w:rsid w:val="00D406CC"/>
    <w:rsid w:val="00D411E6"/>
    <w:rsid w:val="00D438EF"/>
    <w:rsid w:val="00D45B1D"/>
    <w:rsid w:val="00D46620"/>
    <w:rsid w:val="00D47773"/>
    <w:rsid w:val="00D505D6"/>
    <w:rsid w:val="00D53FAA"/>
    <w:rsid w:val="00D54F78"/>
    <w:rsid w:val="00D55354"/>
    <w:rsid w:val="00D56199"/>
    <w:rsid w:val="00D56C53"/>
    <w:rsid w:val="00D56D24"/>
    <w:rsid w:val="00D57AD2"/>
    <w:rsid w:val="00D60B18"/>
    <w:rsid w:val="00D61F6C"/>
    <w:rsid w:val="00D6250C"/>
    <w:rsid w:val="00D62E7C"/>
    <w:rsid w:val="00D631B2"/>
    <w:rsid w:val="00D65875"/>
    <w:rsid w:val="00D6702F"/>
    <w:rsid w:val="00D671B4"/>
    <w:rsid w:val="00D6780A"/>
    <w:rsid w:val="00D703D7"/>
    <w:rsid w:val="00D711CA"/>
    <w:rsid w:val="00D711D1"/>
    <w:rsid w:val="00D72458"/>
    <w:rsid w:val="00D729CA"/>
    <w:rsid w:val="00D752CC"/>
    <w:rsid w:val="00D760E7"/>
    <w:rsid w:val="00D807C3"/>
    <w:rsid w:val="00D8416B"/>
    <w:rsid w:val="00D84826"/>
    <w:rsid w:val="00D84C18"/>
    <w:rsid w:val="00D8536F"/>
    <w:rsid w:val="00D858F6"/>
    <w:rsid w:val="00D87E40"/>
    <w:rsid w:val="00D931D8"/>
    <w:rsid w:val="00D9516E"/>
    <w:rsid w:val="00D95293"/>
    <w:rsid w:val="00D96DDE"/>
    <w:rsid w:val="00D97568"/>
    <w:rsid w:val="00DA159E"/>
    <w:rsid w:val="00DA2CB5"/>
    <w:rsid w:val="00DA3554"/>
    <w:rsid w:val="00DA367C"/>
    <w:rsid w:val="00DA3DBF"/>
    <w:rsid w:val="00DA4507"/>
    <w:rsid w:val="00DA53AC"/>
    <w:rsid w:val="00DA58D0"/>
    <w:rsid w:val="00DA5B6F"/>
    <w:rsid w:val="00DA74B8"/>
    <w:rsid w:val="00DB04DD"/>
    <w:rsid w:val="00DB0506"/>
    <w:rsid w:val="00DB2AB4"/>
    <w:rsid w:val="00DB314A"/>
    <w:rsid w:val="00DB5B6B"/>
    <w:rsid w:val="00DB678D"/>
    <w:rsid w:val="00DB7452"/>
    <w:rsid w:val="00DB76EF"/>
    <w:rsid w:val="00DC0933"/>
    <w:rsid w:val="00DC1E00"/>
    <w:rsid w:val="00DC2A9D"/>
    <w:rsid w:val="00DC30CD"/>
    <w:rsid w:val="00DC45BE"/>
    <w:rsid w:val="00DC63B2"/>
    <w:rsid w:val="00DC714F"/>
    <w:rsid w:val="00DC7285"/>
    <w:rsid w:val="00DD05F9"/>
    <w:rsid w:val="00DD0B14"/>
    <w:rsid w:val="00DD0CEF"/>
    <w:rsid w:val="00DD0DC2"/>
    <w:rsid w:val="00DD0E6F"/>
    <w:rsid w:val="00DD0EB6"/>
    <w:rsid w:val="00DD2BC3"/>
    <w:rsid w:val="00DD3B2D"/>
    <w:rsid w:val="00DD3E47"/>
    <w:rsid w:val="00DD4EC2"/>
    <w:rsid w:val="00DD5F91"/>
    <w:rsid w:val="00DD657A"/>
    <w:rsid w:val="00DD669B"/>
    <w:rsid w:val="00DD72BF"/>
    <w:rsid w:val="00DE1436"/>
    <w:rsid w:val="00DE2089"/>
    <w:rsid w:val="00DE502C"/>
    <w:rsid w:val="00DE53AB"/>
    <w:rsid w:val="00DE7599"/>
    <w:rsid w:val="00DF08C0"/>
    <w:rsid w:val="00DF0A04"/>
    <w:rsid w:val="00DF0F36"/>
    <w:rsid w:val="00DF0FD1"/>
    <w:rsid w:val="00DF194E"/>
    <w:rsid w:val="00DF3151"/>
    <w:rsid w:val="00DF3897"/>
    <w:rsid w:val="00DF3DBD"/>
    <w:rsid w:val="00DF5410"/>
    <w:rsid w:val="00DF58B2"/>
    <w:rsid w:val="00DF60F3"/>
    <w:rsid w:val="00DF69BA"/>
    <w:rsid w:val="00DF7A71"/>
    <w:rsid w:val="00E01E56"/>
    <w:rsid w:val="00E02A32"/>
    <w:rsid w:val="00E04664"/>
    <w:rsid w:val="00E0501A"/>
    <w:rsid w:val="00E071F6"/>
    <w:rsid w:val="00E078F8"/>
    <w:rsid w:val="00E10077"/>
    <w:rsid w:val="00E10C5C"/>
    <w:rsid w:val="00E10E16"/>
    <w:rsid w:val="00E12A9F"/>
    <w:rsid w:val="00E13F54"/>
    <w:rsid w:val="00E1475C"/>
    <w:rsid w:val="00E14DDE"/>
    <w:rsid w:val="00E15171"/>
    <w:rsid w:val="00E160F2"/>
    <w:rsid w:val="00E1669B"/>
    <w:rsid w:val="00E1750D"/>
    <w:rsid w:val="00E20B5F"/>
    <w:rsid w:val="00E22948"/>
    <w:rsid w:val="00E22AF1"/>
    <w:rsid w:val="00E23964"/>
    <w:rsid w:val="00E25BF8"/>
    <w:rsid w:val="00E26CE6"/>
    <w:rsid w:val="00E279BC"/>
    <w:rsid w:val="00E3035D"/>
    <w:rsid w:val="00E304D4"/>
    <w:rsid w:val="00E30890"/>
    <w:rsid w:val="00E30936"/>
    <w:rsid w:val="00E31022"/>
    <w:rsid w:val="00E31C4D"/>
    <w:rsid w:val="00E32467"/>
    <w:rsid w:val="00E3368F"/>
    <w:rsid w:val="00E338A8"/>
    <w:rsid w:val="00E33E3E"/>
    <w:rsid w:val="00E340EE"/>
    <w:rsid w:val="00E348A6"/>
    <w:rsid w:val="00E34942"/>
    <w:rsid w:val="00E34B32"/>
    <w:rsid w:val="00E35131"/>
    <w:rsid w:val="00E373C5"/>
    <w:rsid w:val="00E3742E"/>
    <w:rsid w:val="00E37CDB"/>
    <w:rsid w:val="00E44320"/>
    <w:rsid w:val="00E447B6"/>
    <w:rsid w:val="00E45924"/>
    <w:rsid w:val="00E473D0"/>
    <w:rsid w:val="00E51856"/>
    <w:rsid w:val="00E51D88"/>
    <w:rsid w:val="00E5265D"/>
    <w:rsid w:val="00E53196"/>
    <w:rsid w:val="00E53A0B"/>
    <w:rsid w:val="00E54692"/>
    <w:rsid w:val="00E54D37"/>
    <w:rsid w:val="00E55791"/>
    <w:rsid w:val="00E55D5C"/>
    <w:rsid w:val="00E5632D"/>
    <w:rsid w:val="00E56B13"/>
    <w:rsid w:val="00E57028"/>
    <w:rsid w:val="00E57B01"/>
    <w:rsid w:val="00E6125D"/>
    <w:rsid w:val="00E62F85"/>
    <w:rsid w:val="00E63715"/>
    <w:rsid w:val="00E64E13"/>
    <w:rsid w:val="00E67B1E"/>
    <w:rsid w:val="00E67C1B"/>
    <w:rsid w:val="00E7215B"/>
    <w:rsid w:val="00E72E7F"/>
    <w:rsid w:val="00E7710C"/>
    <w:rsid w:val="00E77127"/>
    <w:rsid w:val="00E8061F"/>
    <w:rsid w:val="00E80994"/>
    <w:rsid w:val="00E81C92"/>
    <w:rsid w:val="00E82593"/>
    <w:rsid w:val="00E82DE4"/>
    <w:rsid w:val="00E830AE"/>
    <w:rsid w:val="00E84640"/>
    <w:rsid w:val="00E849E5"/>
    <w:rsid w:val="00E85246"/>
    <w:rsid w:val="00E853AD"/>
    <w:rsid w:val="00E8623C"/>
    <w:rsid w:val="00E86A7A"/>
    <w:rsid w:val="00E8774F"/>
    <w:rsid w:val="00E87B44"/>
    <w:rsid w:val="00E90BC3"/>
    <w:rsid w:val="00E910EF"/>
    <w:rsid w:val="00E916F3"/>
    <w:rsid w:val="00E9183C"/>
    <w:rsid w:val="00E928A1"/>
    <w:rsid w:val="00E9322A"/>
    <w:rsid w:val="00E947A7"/>
    <w:rsid w:val="00E94F0B"/>
    <w:rsid w:val="00E9551C"/>
    <w:rsid w:val="00E95DAB"/>
    <w:rsid w:val="00EA2F90"/>
    <w:rsid w:val="00EA3C49"/>
    <w:rsid w:val="00EA4216"/>
    <w:rsid w:val="00EA4391"/>
    <w:rsid w:val="00EA4533"/>
    <w:rsid w:val="00EA4F69"/>
    <w:rsid w:val="00EA54BE"/>
    <w:rsid w:val="00EA5FB7"/>
    <w:rsid w:val="00EA603E"/>
    <w:rsid w:val="00EA6667"/>
    <w:rsid w:val="00EB02EA"/>
    <w:rsid w:val="00EB0C0F"/>
    <w:rsid w:val="00EB1498"/>
    <w:rsid w:val="00EB18C4"/>
    <w:rsid w:val="00EB1A7C"/>
    <w:rsid w:val="00EB2968"/>
    <w:rsid w:val="00EB2C5A"/>
    <w:rsid w:val="00EB3C8D"/>
    <w:rsid w:val="00EB4EE6"/>
    <w:rsid w:val="00EB5824"/>
    <w:rsid w:val="00EB66F8"/>
    <w:rsid w:val="00EB78AB"/>
    <w:rsid w:val="00EB78AD"/>
    <w:rsid w:val="00EB7A3B"/>
    <w:rsid w:val="00EB7E74"/>
    <w:rsid w:val="00EC0DC9"/>
    <w:rsid w:val="00EC134C"/>
    <w:rsid w:val="00EC35D6"/>
    <w:rsid w:val="00EC43F9"/>
    <w:rsid w:val="00EC63C4"/>
    <w:rsid w:val="00EC78C1"/>
    <w:rsid w:val="00ED11F3"/>
    <w:rsid w:val="00ED17A9"/>
    <w:rsid w:val="00ED1874"/>
    <w:rsid w:val="00ED1918"/>
    <w:rsid w:val="00ED3837"/>
    <w:rsid w:val="00ED41EC"/>
    <w:rsid w:val="00ED77CC"/>
    <w:rsid w:val="00EE1F35"/>
    <w:rsid w:val="00EE40DC"/>
    <w:rsid w:val="00EE4AEB"/>
    <w:rsid w:val="00EE590F"/>
    <w:rsid w:val="00EE61E5"/>
    <w:rsid w:val="00EE6203"/>
    <w:rsid w:val="00EE6C2D"/>
    <w:rsid w:val="00EE6D9B"/>
    <w:rsid w:val="00EE75B2"/>
    <w:rsid w:val="00EF03A4"/>
    <w:rsid w:val="00EF0DDB"/>
    <w:rsid w:val="00EF14C3"/>
    <w:rsid w:val="00EF246F"/>
    <w:rsid w:val="00EF2C35"/>
    <w:rsid w:val="00EF340E"/>
    <w:rsid w:val="00EF50CF"/>
    <w:rsid w:val="00EF58C7"/>
    <w:rsid w:val="00EF6778"/>
    <w:rsid w:val="00EF793E"/>
    <w:rsid w:val="00F0158A"/>
    <w:rsid w:val="00F02FF5"/>
    <w:rsid w:val="00F03059"/>
    <w:rsid w:val="00F0497B"/>
    <w:rsid w:val="00F052B1"/>
    <w:rsid w:val="00F06596"/>
    <w:rsid w:val="00F0776C"/>
    <w:rsid w:val="00F142B2"/>
    <w:rsid w:val="00F14507"/>
    <w:rsid w:val="00F148DB"/>
    <w:rsid w:val="00F164EA"/>
    <w:rsid w:val="00F1698D"/>
    <w:rsid w:val="00F16FC5"/>
    <w:rsid w:val="00F170B9"/>
    <w:rsid w:val="00F21A61"/>
    <w:rsid w:val="00F21FE0"/>
    <w:rsid w:val="00F227B9"/>
    <w:rsid w:val="00F23379"/>
    <w:rsid w:val="00F24620"/>
    <w:rsid w:val="00F248DC"/>
    <w:rsid w:val="00F24971"/>
    <w:rsid w:val="00F24FB5"/>
    <w:rsid w:val="00F250BD"/>
    <w:rsid w:val="00F2527D"/>
    <w:rsid w:val="00F26BDC"/>
    <w:rsid w:val="00F304C3"/>
    <w:rsid w:val="00F31309"/>
    <w:rsid w:val="00F316A6"/>
    <w:rsid w:val="00F31BEA"/>
    <w:rsid w:val="00F335C5"/>
    <w:rsid w:val="00F34C83"/>
    <w:rsid w:val="00F35D6E"/>
    <w:rsid w:val="00F35E35"/>
    <w:rsid w:val="00F36BF1"/>
    <w:rsid w:val="00F4130B"/>
    <w:rsid w:val="00F418AC"/>
    <w:rsid w:val="00F42236"/>
    <w:rsid w:val="00F426FA"/>
    <w:rsid w:val="00F42DB4"/>
    <w:rsid w:val="00F45784"/>
    <w:rsid w:val="00F45EF1"/>
    <w:rsid w:val="00F4669F"/>
    <w:rsid w:val="00F46B63"/>
    <w:rsid w:val="00F536B3"/>
    <w:rsid w:val="00F54A5D"/>
    <w:rsid w:val="00F54C78"/>
    <w:rsid w:val="00F54F07"/>
    <w:rsid w:val="00F5601D"/>
    <w:rsid w:val="00F572FD"/>
    <w:rsid w:val="00F61EB4"/>
    <w:rsid w:val="00F63DDD"/>
    <w:rsid w:val="00F66C4F"/>
    <w:rsid w:val="00F71192"/>
    <w:rsid w:val="00F725F4"/>
    <w:rsid w:val="00F7275A"/>
    <w:rsid w:val="00F73A8E"/>
    <w:rsid w:val="00F73BD0"/>
    <w:rsid w:val="00F73C4D"/>
    <w:rsid w:val="00F74BE1"/>
    <w:rsid w:val="00F74E86"/>
    <w:rsid w:val="00F76AFB"/>
    <w:rsid w:val="00F76C6F"/>
    <w:rsid w:val="00F77388"/>
    <w:rsid w:val="00F7787F"/>
    <w:rsid w:val="00F81A49"/>
    <w:rsid w:val="00F836AA"/>
    <w:rsid w:val="00F83F4B"/>
    <w:rsid w:val="00F85A7E"/>
    <w:rsid w:val="00F86071"/>
    <w:rsid w:val="00F865DD"/>
    <w:rsid w:val="00F865EB"/>
    <w:rsid w:val="00F866BF"/>
    <w:rsid w:val="00F87213"/>
    <w:rsid w:val="00F902EC"/>
    <w:rsid w:val="00F904CD"/>
    <w:rsid w:val="00F90771"/>
    <w:rsid w:val="00F93040"/>
    <w:rsid w:val="00F93D25"/>
    <w:rsid w:val="00F965A2"/>
    <w:rsid w:val="00F9776B"/>
    <w:rsid w:val="00FA0B60"/>
    <w:rsid w:val="00FA0CB8"/>
    <w:rsid w:val="00FA181A"/>
    <w:rsid w:val="00FA2DBC"/>
    <w:rsid w:val="00FA4E9A"/>
    <w:rsid w:val="00FA4EFD"/>
    <w:rsid w:val="00FA59F7"/>
    <w:rsid w:val="00FA7773"/>
    <w:rsid w:val="00FB050E"/>
    <w:rsid w:val="00FB0D73"/>
    <w:rsid w:val="00FB11DE"/>
    <w:rsid w:val="00FB1BA2"/>
    <w:rsid w:val="00FB1DF2"/>
    <w:rsid w:val="00FB2680"/>
    <w:rsid w:val="00FB2F2A"/>
    <w:rsid w:val="00FB36CF"/>
    <w:rsid w:val="00FB3C21"/>
    <w:rsid w:val="00FB41D8"/>
    <w:rsid w:val="00FB4FD4"/>
    <w:rsid w:val="00FB5DCC"/>
    <w:rsid w:val="00FB7349"/>
    <w:rsid w:val="00FB760F"/>
    <w:rsid w:val="00FC20DB"/>
    <w:rsid w:val="00FC53EF"/>
    <w:rsid w:val="00FC54F4"/>
    <w:rsid w:val="00FC6188"/>
    <w:rsid w:val="00FC64AC"/>
    <w:rsid w:val="00FC7448"/>
    <w:rsid w:val="00FC7A66"/>
    <w:rsid w:val="00FD05DA"/>
    <w:rsid w:val="00FD0CCF"/>
    <w:rsid w:val="00FD12BC"/>
    <w:rsid w:val="00FD22DB"/>
    <w:rsid w:val="00FD243F"/>
    <w:rsid w:val="00FD2AE3"/>
    <w:rsid w:val="00FD4ABB"/>
    <w:rsid w:val="00FD4C45"/>
    <w:rsid w:val="00FE2775"/>
    <w:rsid w:val="00FE2BD1"/>
    <w:rsid w:val="00FE2F2A"/>
    <w:rsid w:val="00FE34BF"/>
    <w:rsid w:val="00FE3775"/>
    <w:rsid w:val="00FE3807"/>
    <w:rsid w:val="00FE48D2"/>
    <w:rsid w:val="00FE6B9F"/>
    <w:rsid w:val="00FE6CAB"/>
    <w:rsid w:val="00FF0114"/>
    <w:rsid w:val="00FF0437"/>
    <w:rsid w:val="00FF0799"/>
    <w:rsid w:val="00FF0F55"/>
    <w:rsid w:val="00FF0FF0"/>
    <w:rsid w:val="00FF1722"/>
    <w:rsid w:val="00FF1CF0"/>
    <w:rsid w:val="00FF26C9"/>
    <w:rsid w:val="00FF328B"/>
    <w:rsid w:val="00FF431A"/>
    <w:rsid w:val="00FF4B4D"/>
    <w:rsid w:val="00FF7F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107B45"/>
  <w15:chartTrackingRefBased/>
  <w15:docId w15:val="{B9680698-52EF-47D8-B85C-20A36DC6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5A2"/>
    <w:rPr>
      <w:rFonts w:eastAsia="Calibri"/>
      <w:color w:val="000000"/>
      <w:sz w:val="24"/>
      <w:szCs w:val="22"/>
      <w:lang w:eastAsia="en-US"/>
    </w:rPr>
  </w:style>
  <w:style w:type="paragraph" w:styleId="Heading1">
    <w:name w:val="heading 1"/>
    <w:basedOn w:val="Normal"/>
    <w:next w:val="02Flietext"/>
    <w:link w:val="Heading1Char"/>
    <w:uiPriority w:val="9"/>
    <w:qFormat/>
    <w:rsid w:val="000E0DF1"/>
    <w:pPr>
      <w:keepNext/>
      <w:keepLines/>
      <w:tabs>
        <w:tab w:val="left" w:pos="709"/>
      </w:tabs>
      <w:suppressAutoHyphens/>
      <w:spacing w:after="720" w:line="288" w:lineRule="auto"/>
      <w:ind w:left="709" w:right="1134" w:hanging="709"/>
      <w:outlineLvl w:val="0"/>
    </w:pPr>
    <w:rPr>
      <w:rFonts w:ascii="Arial" w:eastAsia="Times New Roman" w:hAnsi="Arial"/>
      <w:bCs/>
      <w:sz w:val="36"/>
      <w:szCs w:val="28"/>
    </w:rPr>
  </w:style>
  <w:style w:type="paragraph" w:styleId="Heading2">
    <w:name w:val="heading 2"/>
    <w:basedOn w:val="Normal"/>
    <w:next w:val="02Flietext"/>
    <w:link w:val="Heading2Char"/>
    <w:uiPriority w:val="9"/>
    <w:unhideWhenUsed/>
    <w:qFormat/>
    <w:rsid w:val="000E0DF1"/>
    <w:pPr>
      <w:keepNext/>
      <w:keepLines/>
      <w:tabs>
        <w:tab w:val="left" w:pos="709"/>
      </w:tabs>
      <w:suppressAutoHyphens/>
      <w:spacing w:before="672" w:after="336" w:line="288" w:lineRule="auto"/>
      <w:ind w:left="709" w:right="1134" w:hanging="709"/>
      <w:outlineLvl w:val="1"/>
    </w:pPr>
    <w:rPr>
      <w:rFonts w:ascii="Arial" w:eastAsia="Times New Roman" w:hAnsi="Arial"/>
      <w:sz w:val="28"/>
      <w:szCs w:val="26"/>
    </w:rPr>
  </w:style>
  <w:style w:type="paragraph" w:styleId="Heading3">
    <w:name w:val="heading 3"/>
    <w:basedOn w:val="Normal"/>
    <w:next w:val="02Flietext"/>
    <w:link w:val="Heading3Char"/>
    <w:uiPriority w:val="9"/>
    <w:unhideWhenUsed/>
    <w:qFormat/>
    <w:rsid w:val="000E0DF1"/>
    <w:pPr>
      <w:keepNext/>
      <w:keepLines/>
      <w:tabs>
        <w:tab w:val="left" w:pos="709"/>
      </w:tabs>
      <w:suppressAutoHyphens/>
      <w:spacing w:before="576" w:after="288" w:line="288" w:lineRule="auto"/>
      <w:ind w:left="709" w:right="1134" w:hanging="709"/>
      <w:outlineLvl w:val="2"/>
    </w:pPr>
    <w:rPr>
      <w:rFonts w:ascii="Arial" w:eastAsia="Times New Roman" w:hAnsi="Arial"/>
    </w:rPr>
  </w:style>
  <w:style w:type="paragraph" w:styleId="Heading4">
    <w:name w:val="heading 4"/>
    <w:basedOn w:val="Normal"/>
    <w:next w:val="02Flietext"/>
    <w:link w:val="Heading4Char"/>
    <w:uiPriority w:val="9"/>
    <w:unhideWhenUsed/>
    <w:qFormat/>
    <w:rsid w:val="000E0DF1"/>
    <w:pPr>
      <w:keepNext/>
      <w:keepLines/>
      <w:tabs>
        <w:tab w:val="left" w:pos="709"/>
      </w:tabs>
      <w:suppressAutoHyphens/>
      <w:spacing w:before="288" w:after="144" w:line="288" w:lineRule="auto"/>
      <w:ind w:left="709" w:right="1134" w:hanging="709"/>
      <w:outlineLvl w:val="3"/>
    </w:pPr>
    <w:rPr>
      <w:rFonts w:ascii="Arial" w:eastAsia="Times New Roman" w:hAnsi="Arial"/>
      <w:color w:val="auto"/>
    </w:rPr>
  </w:style>
  <w:style w:type="paragraph" w:styleId="Heading5">
    <w:name w:val="heading 5"/>
    <w:basedOn w:val="Normal"/>
    <w:next w:val="02Flietext"/>
    <w:link w:val="Heading5Char"/>
    <w:uiPriority w:val="9"/>
    <w:unhideWhenUsed/>
    <w:rsid w:val="00F965A2"/>
    <w:pPr>
      <w:keepNext/>
      <w:keepLines/>
      <w:tabs>
        <w:tab w:val="left" w:pos="993"/>
      </w:tabs>
      <w:suppressAutoHyphens/>
      <w:spacing w:before="288" w:after="144" w:line="288" w:lineRule="auto"/>
      <w:ind w:left="992" w:right="1134" w:hanging="992"/>
      <w:outlineLvl w:val="4"/>
    </w:pPr>
    <w:rPr>
      <w:rFonts w:eastAsia="Times New Roman"/>
      <w:i/>
      <w:color w:val="auto"/>
    </w:rPr>
  </w:style>
  <w:style w:type="paragraph" w:styleId="Heading6">
    <w:name w:val="heading 6"/>
    <w:basedOn w:val="Normal"/>
    <w:next w:val="Normal"/>
    <w:link w:val="Heading6Char"/>
    <w:uiPriority w:val="9"/>
    <w:unhideWhenUsed/>
    <w:qFormat/>
    <w:rsid w:val="00F965A2"/>
    <w:pPr>
      <w:keepNext/>
      <w:keepLines/>
      <w:tabs>
        <w:tab w:val="left" w:pos="993"/>
      </w:tabs>
      <w:suppressAutoHyphens/>
      <w:spacing w:before="288" w:after="144" w:line="288" w:lineRule="auto"/>
      <w:ind w:left="992" w:right="1134" w:hanging="992"/>
      <w:outlineLvl w:val="5"/>
    </w:pPr>
    <w:rPr>
      <w:rFonts w:eastAsia="Times New Roman"/>
      <w:i/>
      <w:iCs/>
      <w:color w:val="auto"/>
    </w:rPr>
  </w:style>
  <w:style w:type="paragraph" w:styleId="Heading7">
    <w:name w:val="heading 7"/>
    <w:basedOn w:val="Normal"/>
    <w:next w:val="Normal"/>
    <w:link w:val="Heading7Char"/>
    <w:uiPriority w:val="9"/>
    <w:unhideWhenUsed/>
    <w:qFormat/>
    <w:rsid w:val="00F965A2"/>
    <w:pPr>
      <w:keepNext/>
      <w:keepLines/>
      <w:tabs>
        <w:tab w:val="left" w:pos="993"/>
      </w:tabs>
      <w:suppressAutoHyphens/>
      <w:spacing w:before="288" w:after="144" w:line="288" w:lineRule="auto"/>
      <w:ind w:left="992" w:hanging="992"/>
      <w:outlineLvl w:val="6"/>
    </w:pPr>
    <w:rPr>
      <w:rFonts w:eastAsia="Times New Roman"/>
      <w:i/>
      <w:iCs/>
      <w:color w:val="auto"/>
    </w:rPr>
  </w:style>
  <w:style w:type="paragraph" w:styleId="Heading8">
    <w:name w:val="heading 8"/>
    <w:basedOn w:val="Normal"/>
    <w:next w:val="Normal"/>
    <w:link w:val="Heading8Char"/>
    <w:uiPriority w:val="9"/>
    <w:unhideWhenUsed/>
    <w:qFormat/>
    <w:rsid w:val="00F965A2"/>
    <w:pPr>
      <w:keepNext/>
      <w:keepLines/>
      <w:tabs>
        <w:tab w:val="left" w:pos="993"/>
      </w:tabs>
      <w:suppressAutoHyphens/>
      <w:spacing w:before="288" w:after="144" w:line="288" w:lineRule="auto"/>
      <w:ind w:left="992" w:hanging="992"/>
      <w:outlineLvl w:val="7"/>
    </w:pPr>
    <w:rPr>
      <w:rFonts w:eastAsia="Times New Roman"/>
      <w:i/>
      <w:iCs/>
      <w:color w:val="auto"/>
      <w:szCs w:val="24"/>
    </w:rPr>
  </w:style>
  <w:style w:type="paragraph" w:styleId="Heading9">
    <w:name w:val="heading 9"/>
    <w:basedOn w:val="Normal"/>
    <w:next w:val="02Flietext"/>
    <w:link w:val="Heading9Char"/>
    <w:uiPriority w:val="9"/>
    <w:unhideWhenUsed/>
    <w:qFormat/>
    <w:rsid w:val="00F965A2"/>
    <w:pPr>
      <w:keepNext/>
      <w:keepLines/>
      <w:tabs>
        <w:tab w:val="left" w:pos="993"/>
      </w:tabs>
      <w:suppressAutoHyphens/>
      <w:spacing w:before="288" w:after="144" w:line="288" w:lineRule="auto"/>
      <w:outlineLvl w:val="8"/>
    </w:pPr>
    <w:rPr>
      <w:rFonts w:eastAsia="Times New Roman"/>
      <w:i/>
      <w:iCs/>
      <w:color w:val="auto"/>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elAutor">
    <w:name w:val="01 Titel Autor"/>
    <w:basedOn w:val="Normal"/>
    <w:rsid w:val="00F965A2"/>
    <w:pPr>
      <w:spacing w:before="1800" w:line="288" w:lineRule="auto"/>
      <w:jc w:val="center"/>
    </w:pPr>
  </w:style>
  <w:style w:type="paragraph" w:customStyle="1" w:styleId="01TitelBeschreibung">
    <w:name w:val="01 Titel Beschreibung"/>
    <w:basedOn w:val="Normal"/>
    <w:rsid w:val="00F965A2"/>
    <w:pPr>
      <w:spacing w:line="288" w:lineRule="auto"/>
      <w:jc w:val="center"/>
    </w:pPr>
  </w:style>
  <w:style w:type="paragraph" w:customStyle="1" w:styleId="01TitelTabelle">
    <w:name w:val="01 Titel Tabelle"/>
    <w:basedOn w:val="Normal"/>
    <w:rsid w:val="00F965A2"/>
    <w:pPr>
      <w:spacing w:line="288" w:lineRule="auto"/>
    </w:pPr>
    <w:rPr>
      <w:szCs w:val="24"/>
    </w:rPr>
  </w:style>
  <w:style w:type="paragraph" w:customStyle="1" w:styleId="01TitelTitel">
    <w:name w:val="01 Titel Titel"/>
    <w:basedOn w:val="Normal"/>
    <w:rsid w:val="00F965A2"/>
    <w:pPr>
      <w:suppressAutoHyphens/>
      <w:spacing w:line="288" w:lineRule="auto"/>
      <w:jc w:val="center"/>
    </w:pPr>
    <w:rPr>
      <w:sz w:val="48"/>
      <w:szCs w:val="48"/>
    </w:rPr>
  </w:style>
  <w:style w:type="paragraph" w:customStyle="1" w:styleId="01TitelUntertitel">
    <w:name w:val="01 Titel Untertitel"/>
    <w:basedOn w:val="Normal"/>
    <w:rsid w:val="00F965A2"/>
    <w:pPr>
      <w:spacing w:after="1080" w:line="288" w:lineRule="auto"/>
      <w:jc w:val="center"/>
    </w:pPr>
  </w:style>
  <w:style w:type="paragraph" w:customStyle="1" w:styleId="02Flietext">
    <w:name w:val="02 Fließtext"/>
    <w:basedOn w:val="Normal"/>
    <w:link w:val="02FlietextChar"/>
    <w:autoRedefine/>
    <w:qFormat/>
    <w:rsid w:val="0018495F"/>
    <w:pPr>
      <w:spacing w:after="180" w:line="360" w:lineRule="auto"/>
      <w:jc w:val="both"/>
    </w:pPr>
    <w:rPr>
      <w:rFonts w:ascii="Arial" w:hAnsi="Arial"/>
      <w:szCs w:val="24"/>
    </w:rPr>
  </w:style>
  <w:style w:type="paragraph" w:customStyle="1" w:styleId="02FlietextEinzug">
    <w:name w:val="02 Fließtext Einzug"/>
    <w:basedOn w:val="Normal"/>
    <w:qFormat/>
    <w:rsid w:val="00F965A2"/>
    <w:pPr>
      <w:spacing w:line="360" w:lineRule="auto"/>
      <w:ind w:firstLine="284"/>
      <w:jc w:val="both"/>
    </w:pPr>
  </w:style>
  <w:style w:type="paragraph" w:customStyle="1" w:styleId="02FlietextErsterAbsatz">
    <w:name w:val="02 Fließtext Erster Absatz"/>
    <w:basedOn w:val="02FlietextEinzug"/>
    <w:qFormat/>
    <w:rsid w:val="00F965A2"/>
    <w:pPr>
      <w:ind w:firstLine="0"/>
    </w:pPr>
  </w:style>
  <w:style w:type="paragraph" w:customStyle="1" w:styleId="03Abbildung">
    <w:name w:val="03 Abbildung"/>
    <w:basedOn w:val="Normal"/>
    <w:next w:val="Caption"/>
    <w:qFormat/>
    <w:rsid w:val="00F965A2"/>
    <w:pPr>
      <w:keepNext/>
      <w:spacing w:before="360"/>
      <w:jc w:val="center"/>
    </w:pPr>
    <w:rPr>
      <w:noProof/>
      <w:lang w:eastAsia="de-DE"/>
    </w:rPr>
  </w:style>
  <w:style w:type="paragraph" w:styleId="Caption">
    <w:name w:val="caption"/>
    <w:basedOn w:val="Normal"/>
    <w:next w:val="02Flietext"/>
    <w:unhideWhenUsed/>
    <w:qFormat/>
    <w:rsid w:val="00F965A2"/>
    <w:pPr>
      <w:spacing w:before="288" w:after="576" w:line="288" w:lineRule="auto"/>
      <w:jc w:val="center"/>
    </w:pPr>
    <w:rPr>
      <w:color w:val="auto"/>
      <w:sz w:val="20"/>
      <w:szCs w:val="20"/>
    </w:rPr>
  </w:style>
  <w:style w:type="paragraph" w:customStyle="1" w:styleId="03TabelleText10pt">
    <w:name w:val="03 Tabelle Text 10pt"/>
    <w:basedOn w:val="02Flietext"/>
    <w:qFormat/>
    <w:rsid w:val="00F965A2"/>
    <w:pPr>
      <w:spacing w:after="0" w:line="240" w:lineRule="auto"/>
      <w:jc w:val="left"/>
    </w:pPr>
    <w:rPr>
      <w:bCs/>
      <w:sz w:val="20"/>
    </w:rPr>
  </w:style>
  <w:style w:type="paragraph" w:customStyle="1" w:styleId="03TabelleKopfzeile12pt">
    <w:name w:val="03 Tabelle Kopfzeile 12pt"/>
    <w:basedOn w:val="03TabelleText10pt"/>
    <w:qFormat/>
    <w:rsid w:val="00F965A2"/>
    <w:rPr>
      <w:sz w:val="24"/>
    </w:rPr>
  </w:style>
  <w:style w:type="paragraph" w:customStyle="1" w:styleId="03TabelleText12pt">
    <w:name w:val="03 Tabelle Text 12pt"/>
    <w:basedOn w:val="03TabelleText10pt"/>
    <w:qFormat/>
    <w:rsid w:val="00F965A2"/>
    <w:rPr>
      <w:sz w:val="24"/>
    </w:rPr>
  </w:style>
  <w:style w:type="paragraph" w:customStyle="1" w:styleId="04Blockzitat1">
    <w:name w:val="04 Blockzitat 1"/>
    <w:basedOn w:val="Normal"/>
    <w:qFormat/>
    <w:rsid w:val="00F965A2"/>
    <w:pPr>
      <w:spacing w:before="180" w:after="180" w:line="360" w:lineRule="auto"/>
      <w:ind w:left="709"/>
      <w:jc w:val="both"/>
    </w:pPr>
    <w:rPr>
      <w:lang w:val="en-US"/>
    </w:rPr>
  </w:style>
  <w:style w:type="paragraph" w:customStyle="1" w:styleId="04Blockzitat2">
    <w:name w:val="04 Blockzitat 2"/>
    <w:basedOn w:val="Normal"/>
    <w:qFormat/>
    <w:rsid w:val="00F965A2"/>
    <w:pPr>
      <w:spacing w:before="144" w:after="144" w:line="288" w:lineRule="auto"/>
      <w:ind w:left="709"/>
      <w:jc w:val="both"/>
    </w:pPr>
    <w:rPr>
      <w:sz w:val="20"/>
      <w:szCs w:val="20"/>
      <w:lang w:val="en-US"/>
    </w:rPr>
  </w:style>
  <w:style w:type="paragraph" w:customStyle="1" w:styleId="04Blockzitat3">
    <w:name w:val="04 Blockzitat 3"/>
    <w:basedOn w:val="Normal"/>
    <w:qFormat/>
    <w:rsid w:val="00F965A2"/>
    <w:pPr>
      <w:spacing w:before="144" w:after="144" w:line="288" w:lineRule="auto"/>
      <w:ind w:left="709"/>
      <w:jc w:val="both"/>
    </w:pPr>
    <w:rPr>
      <w:i/>
      <w:iCs/>
      <w:lang w:val="en-US"/>
    </w:rPr>
  </w:style>
  <w:style w:type="paragraph" w:customStyle="1" w:styleId="05Aufzhlung">
    <w:name w:val="05 Aufzählung"/>
    <w:basedOn w:val="Normal"/>
    <w:qFormat/>
    <w:rsid w:val="00F965A2"/>
    <w:pPr>
      <w:numPr>
        <w:numId w:val="2"/>
      </w:numPr>
      <w:tabs>
        <w:tab w:val="left" w:pos="709"/>
      </w:tabs>
      <w:spacing w:before="180" w:after="180" w:line="360" w:lineRule="auto"/>
      <w:contextualSpacing/>
    </w:pPr>
  </w:style>
  <w:style w:type="paragraph" w:customStyle="1" w:styleId="05Aufzhlungnummeriert">
    <w:name w:val="05 Aufzählung nummeriert"/>
    <w:basedOn w:val="Normal"/>
    <w:qFormat/>
    <w:rsid w:val="00F965A2"/>
    <w:pPr>
      <w:tabs>
        <w:tab w:val="left" w:pos="709"/>
      </w:tabs>
      <w:spacing w:before="180" w:after="180" w:line="360" w:lineRule="auto"/>
      <w:ind w:left="709" w:hanging="709"/>
      <w:contextualSpacing/>
    </w:pPr>
  </w:style>
  <w:style w:type="character" w:customStyle="1" w:styleId="06Schmaler">
    <w:name w:val="06 Schmaler"/>
    <w:basedOn w:val="DefaultParagraphFont"/>
    <w:uiPriority w:val="1"/>
    <w:qFormat/>
    <w:rsid w:val="00F965A2"/>
    <w:rPr>
      <w:spacing w:val="-2"/>
    </w:rPr>
  </w:style>
  <w:style w:type="character" w:customStyle="1" w:styleId="06Weiter">
    <w:name w:val="06 Weiter"/>
    <w:basedOn w:val="DefaultParagraphFont"/>
    <w:uiPriority w:val="1"/>
    <w:qFormat/>
    <w:rsid w:val="00F965A2"/>
    <w:rPr>
      <w:spacing w:val="2"/>
    </w:rPr>
  </w:style>
  <w:style w:type="paragraph" w:customStyle="1" w:styleId="Abkrzungsverzeichnis">
    <w:name w:val="Abkürzungsverzeichnis"/>
    <w:basedOn w:val="Normal"/>
    <w:rsid w:val="00F965A2"/>
    <w:pPr>
      <w:spacing w:line="288" w:lineRule="auto"/>
    </w:pPr>
    <w:rPr>
      <w:szCs w:val="24"/>
    </w:rPr>
  </w:style>
  <w:style w:type="paragraph" w:styleId="BalloonText">
    <w:name w:val="Balloon Text"/>
    <w:basedOn w:val="Normal"/>
    <w:link w:val="BalloonTextChar"/>
    <w:uiPriority w:val="99"/>
    <w:semiHidden/>
    <w:unhideWhenUsed/>
    <w:rsid w:val="00F965A2"/>
    <w:rPr>
      <w:rFonts w:ascii="Tahoma" w:hAnsi="Tahoma" w:cs="Tahoma"/>
      <w:sz w:val="16"/>
      <w:szCs w:val="16"/>
    </w:rPr>
  </w:style>
  <w:style w:type="character" w:customStyle="1" w:styleId="BalloonTextChar">
    <w:name w:val="Balloon Text Char"/>
    <w:basedOn w:val="DefaultParagraphFont"/>
    <w:link w:val="BalloonText"/>
    <w:uiPriority w:val="99"/>
    <w:semiHidden/>
    <w:rsid w:val="00F965A2"/>
    <w:rPr>
      <w:rFonts w:ascii="Tahoma" w:eastAsia="Calibri" w:hAnsi="Tahoma" w:cs="Tahoma"/>
      <w:color w:val="000000"/>
      <w:sz w:val="16"/>
      <w:szCs w:val="16"/>
      <w:lang w:eastAsia="en-US"/>
    </w:rPr>
  </w:style>
  <w:style w:type="paragraph" w:customStyle="1" w:styleId="BeschriftungTabelle">
    <w:name w:val="Beschriftung Tabelle"/>
    <w:basedOn w:val="Caption"/>
    <w:qFormat/>
    <w:rsid w:val="00F965A2"/>
    <w:pPr>
      <w:keepNext/>
      <w:spacing w:before="576" w:after="288"/>
    </w:pPr>
  </w:style>
  <w:style w:type="paragraph" w:styleId="Bibliography">
    <w:name w:val="Bibliography"/>
    <w:basedOn w:val="Normal"/>
    <w:next w:val="Normal"/>
    <w:uiPriority w:val="37"/>
    <w:unhideWhenUsed/>
    <w:rsid w:val="00F965A2"/>
    <w:pPr>
      <w:keepLines/>
      <w:spacing w:after="144" w:line="288" w:lineRule="auto"/>
      <w:ind w:left="709" w:hanging="709"/>
      <w:jc w:val="both"/>
    </w:pPr>
  </w:style>
  <w:style w:type="paragraph" w:styleId="DocumentMap">
    <w:name w:val="Document Map"/>
    <w:basedOn w:val="Normal"/>
    <w:link w:val="DocumentMapChar"/>
    <w:uiPriority w:val="99"/>
    <w:semiHidden/>
    <w:unhideWhenUsed/>
    <w:rsid w:val="00F965A2"/>
    <w:rPr>
      <w:rFonts w:ascii="Tahoma" w:hAnsi="Tahoma" w:cs="Tahoma"/>
      <w:sz w:val="16"/>
      <w:szCs w:val="16"/>
    </w:rPr>
  </w:style>
  <w:style w:type="character" w:customStyle="1" w:styleId="DocumentMapChar">
    <w:name w:val="Document Map Char"/>
    <w:basedOn w:val="DefaultParagraphFont"/>
    <w:link w:val="DocumentMap"/>
    <w:uiPriority w:val="99"/>
    <w:semiHidden/>
    <w:rsid w:val="00F965A2"/>
    <w:rPr>
      <w:rFonts w:ascii="Tahoma" w:eastAsia="Calibri" w:hAnsi="Tahoma" w:cs="Tahoma"/>
      <w:color w:val="000000"/>
      <w:sz w:val="16"/>
      <w:szCs w:val="16"/>
      <w:lang w:eastAsia="en-US"/>
    </w:rPr>
  </w:style>
  <w:style w:type="paragraph" w:styleId="Footer">
    <w:name w:val="footer"/>
    <w:basedOn w:val="Normal"/>
    <w:link w:val="FooterChar"/>
    <w:uiPriority w:val="99"/>
    <w:unhideWhenUsed/>
    <w:rsid w:val="00F965A2"/>
    <w:pPr>
      <w:tabs>
        <w:tab w:val="center" w:pos="4536"/>
        <w:tab w:val="right" w:pos="9072"/>
      </w:tabs>
    </w:pPr>
  </w:style>
  <w:style w:type="character" w:customStyle="1" w:styleId="FooterChar">
    <w:name w:val="Footer Char"/>
    <w:basedOn w:val="DefaultParagraphFont"/>
    <w:link w:val="Footer"/>
    <w:uiPriority w:val="99"/>
    <w:rsid w:val="00F965A2"/>
    <w:rPr>
      <w:rFonts w:eastAsia="Calibri"/>
      <w:color w:val="000000"/>
      <w:sz w:val="24"/>
      <w:szCs w:val="22"/>
      <w:lang w:eastAsia="en-US"/>
    </w:rPr>
  </w:style>
  <w:style w:type="character" w:styleId="FootnoteReference">
    <w:name w:val="footnote reference"/>
    <w:basedOn w:val="DefaultParagraphFont"/>
    <w:uiPriority w:val="99"/>
    <w:semiHidden/>
    <w:unhideWhenUsed/>
    <w:rsid w:val="00F965A2"/>
    <w:rPr>
      <w:vertAlign w:val="superscript"/>
    </w:rPr>
  </w:style>
  <w:style w:type="paragraph" w:styleId="FootnoteText">
    <w:name w:val="footnote text"/>
    <w:basedOn w:val="Normal"/>
    <w:link w:val="FootnoteTextChar"/>
    <w:uiPriority w:val="99"/>
    <w:unhideWhenUsed/>
    <w:rsid w:val="00F965A2"/>
    <w:pPr>
      <w:keepLines/>
      <w:tabs>
        <w:tab w:val="left" w:pos="426"/>
      </w:tabs>
      <w:spacing w:line="288" w:lineRule="auto"/>
      <w:ind w:left="426" w:hanging="426"/>
      <w:jc w:val="both"/>
    </w:pPr>
    <w:rPr>
      <w:sz w:val="20"/>
      <w:szCs w:val="20"/>
    </w:rPr>
  </w:style>
  <w:style w:type="character" w:customStyle="1" w:styleId="FootnoteTextChar">
    <w:name w:val="Footnote Text Char"/>
    <w:basedOn w:val="DefaultParagraphFont"/>
    <w:link w:val="FootnoteText"/>
    <w:uiPriority w:val="99"/>
    <w:rsid w:val="00F965A2"/>
    <w:rPr>
      <w:rFonts w:eastAsia="Calibri"/>
      <w:color w:val="000000"/>
      <w:lang w:eastAsia="en-US"/>
    </w:rPr>
  </w:style>
  <w:style w:type="paragraph" w:styleId="TableofFigures">
    <w:name w:val="table of figures"/>
    <w:basedOn w:val="Normal"/>
    <w:next w:val="Normal"/>
    <w:uiPriority w:val="99"/>
    <w:unhideWhenUsed/>
    <w:rsid w:val="00F965A2"/>
    <w:pPr>
      <w:tabs>
        <w:tab w:val="right" w:leader="dot" w:pos="8494"/>
      </w:tabs>
      <w:spacing w:line="288" w:lineRule="auto"/>
      <w:ind w:left="567" w:hanging="567"/>
    </w:pPr>
    <w:rPr>
      <w:noProof/>
    </w:rPr>
  </w:style>
  <w:style w:type="paragraph" w:customStyle="1" w:styleId="FormatvorlageAbbildungsverzeichnisZeilenabstandMehrere12ze">
    <w:name w:val="Formatvorlage Abbildungsverzeichnis + Zeilenabstand:  Mehrere 12 ze"/>
    <w:basedOn w:val="TableofFigures"/>
    <w:rsid w:val="00F965A2"/>
    <w:rPr>
      <w:rFonts w:eastAsia="Times New Roman"/>
    </w:rPr>
  </w:style>
  <w:style w:type="paragraph" w:styleId="Header">
    <w:name w:val="header"/>
    <w:basedOn w:val="Normal"/>
    <w:link w:val="HeaderChar"/>
    <w:uiPriority w:val="99"/>
    <w:unhideWhenUsed/>
    <w:rsid w:val="00F965A2"/>
    <w:pPr>
      <w:tabs>
        <w:tab w:val="left" w:pos="709"/>
        <w:tab w:val="right" w:pos="8505"/>
      </w:tabs>
    </w:pPr>
    <w:rPr>
      <w:noProof/>
      <w:sz w:val="20"/>
      <w:szCs w:val="20"/>
    </w:rPr>
  </w:style>
  <w:style w:type="character" w:customStyle="1" w:styleId="HeaderChar">
    <w:name w:val="Header Char"/>
    <w:basedOn w:val="DefaultParagraphFont"/>
    <w:link w:val="Header"/>
    <w:uiPriority w:val="99"/>
    <w:rsid w:val="00F965A2"/>
    <w:rPr>
      <w:rFonts w:eastAsia="Calibri"/>
      <w:noProof/>
      <w:color w:val="000000"/>
      <w:lang w:eastAsia="en-US"/>
    </w:rPr>
  </w:style>
  <w:style w:type="character" w:customStyle="1" w:styleId="Heading1Char">
    <w:name w:val="Heading 1 Char"/>
    <w:basedOn w:val="DefaultParagraphFont"/>
    <w:link w:val="Heading1"/>
    <w:uiPriority w:val="9"/>
    <w:rsid w:val="000E0DF1"/>
    <w:rPr>
      <w:rFonts w:ascii="Arial" w:hAnsi="Arial"/>
      <w:bCs/>
      <w:color w:val="000000"/>
      <w:sz w:val="36"/>
      <w:szCs w:val="28"/>
      <w:lang w:eastAsia="en-US"/>
    </w:rPr>
  </w:style>
  <w:style w:type="character" w:customStyle="1" w:styleId="Heading2Char">
    <w:name w:val="Heading 2 Char"/>
    <w:basedOn w:val="DefaultParagraphFont"/>
    <w:link w:val="Heading2"/>
    <w:uiPriority w:val="9"/>
    <w:rsid w:val="000E0DF1"/>
    <w:rPr>
      <w:rFonts w:ascii="Arial" w:hAnsi="Arial"/>
      <w:color w:val="000000"/>
      <w:sz w:val="28"/>
      <w:szCs w:val="26"/>
      <w:lang w:eastAsia="en-US"/>
    </w:rPr>
  </w:style>
  <w:style w:type="character" w:customStyle="1" w:styleId="Heading3Char">
    <w:name w:val="Heading 3 Char"/>
    <w:basedOn w:val="DefaultParagraphFont"/>
    <w:link w:val="Heading3"/>
    <w:uiPriority w:val="9"/>
    <w:rsid w:val="000E0DF1"/>
    <w:rPr>
      <w:rFonts w:ascii="Arial" w:hAnsi="Arial"/>
      <w:color w:val="000000"/>
      <w:sz w:val="24"/>
      <w:szCs w:val="22"/>
      <w:lang w:eastAsia="en-US"/>
    </w:rPr>
  </w:style>
  <w:style w:type="character" w:customStyle="1" w:styleId="Heading4Char">
    <w:name w:val="Heading 4 Char"/>
    <w:basedOn w:val="DefaultParagraphFont"/>
    <w:link w:val="Heading4"/>
    <w:uiPriority w:val="9"/>
    <w:rsid w:val="000E0DF1"/>
    <w:rPr>
      <w:rFonts w:ascii="Arial" w:hAnsi="Arial"/>
      <w:sz w:val="24"/>
      <w:szCs w:val="22"/>
      <w:lang w:eastAsia="en-US"/>
    </w:rPr>
  </w:style>
  <w:style w:type="character" w:customStyle="1" w:styleId="Heading5Char">
    <w:name w:val="Heading 5 Char"/>
    <w:basedOn w:val="DefaultParagraphFont"/>
    <w:link w:val="Heading5"/>
    <w:uiPriority w:val="9"/>
    <w:rsid w:val="00F965A2"/>
    <w:rPr>
      <w:i/>
      <w:sz w:val="24"/>
      <w:szCs w:val="22"/>
      <w:lang w:eastAsia="en-US"/>
    </w:rPr>
  </w:style>
  <w:style w:type="character" w:customStyle="1" w:styleId="Heading6Char">
    <w:name w:val="Heading 6 Char"/>
    <w:basedOn w:val="DefaultParagraphFont"/>
    <w:link w:val="Heading6"/>
    <w:uiPriority w:val="9"/>
    <w:rsid w:val="00F965A2"/>
    <w:rPr>
      <w:i/>
      <w:iCs/>
      <w:sz w:val="24"/>
      <w:szCs w:val="22"/>
      <w:lang w:eastAsia="en-US"/>
    </w:rPr>
  </w:style>
  <w:style w:type="character" w:customStyle="1" w:styleId="Heading7Char">
    <w:name w:val="Heading 7 Char"/>
    <w:basedOn w:val="DefaultParagraphFont"/>
    <w:link w:val="Heading7"/>
    <w:uiPriority w:val="9"/>
    <w:rsid w:val="00F965A2"/>
    <w:rPr>
      <w:i/>
      <w:iCs/>
      <w:sz w:val="24"/>
      <w:szCs w:val="22"/>
      <w:lang w:eastAsia="en-US"/>
    </w:rPr>
  </w:style>
  <w:style w:type="character" w:customStyle="1" w:styleId="Heading8Char">
    <w:name w:val="Heading 8 Char"/>
    <w:basedOn w:val="DefaultParagraphFont"/>
    <w:link w:val="Heading8"/>
    <w:uiPriority w:val="9"/>
    <w:rsid w:val="00F965A2"/>
    <w:rPr>
      <w:i/>
      <w:iCs/>
      <w:sz w:val="24"/>
      <w:szCs w:val="24"/>
      <w:lang w:eastAsia="en-US"/>
    </w:rPr>
  </w:style>
  <w:style w:type="character" w:customStyle="1" w:styleId="Heading9Char">
    <w:name w:val="Heading 9 Char"/>
    <w:basedOn w:val="DefaultParagraphFont"/>
    <w:link w:val="Heading9"/>
    <w:uiPriority w:val="9"/>
    <w:rsid w:val="00F965A2"/>
    <w:rPr>
      <w:i/>
      <w:iCs/>
      <w:sz w:val="24"/>
      <w:szCs w:val="24"/>
      <w:lang w:eastAsia="en-US"/>
    </w:rPr>
  </w:style>
  <w:style w:type="character" w:styleId="Hyperlink">
    <w:name w:val="Hyperlink"/>
    <w:basedOn w:val="DefaultParagraphFont"/>
    <w:uiPriority w:val="99"/>
    <w:unhideWhenUsed/>
    <w:rsid w:val="00F965A2"/>
    <w:rPr>
      <w:color w:val="auto"/>
      <w:u w:val="none"/>
    </w:rPr>
  </w:style>
  <w:style w:type="paragraph" w:styleId="Index1">
    <w:name w:val="index 1"/>
    <w:basedOn w:val="Normal"/>
    <w:next w:val="Normal"/>
    <w:autoRedefine/>
    <w:uiPriority w:val="99"/>
    <w:unhideWhenUsed/>
    <w:rsid w:val="00F965A2"/>
    <w:pPr>
      <w:tabs>
        <w:tab w:val="right" w:leader="dot" w:pos="3882"/>
      </w:tabs>
      <w:spacing w:line="288" w:lineRule="auto"/>
      <w:ind w:left="238" w:hanging="238"/>
    </w:pPr>
    <w:rPr>
      <w:noProof/>
    </w:rPr>
  </w:style>
  <w:style w:type="paragraph" w:styleId="ListParagraph">
    <w:name w:val="List Paragraph"/>
    <w:basedOn w:val="Normal"/>
    <w:uiPriority w:val="34"/>
    <w:qFormat/>
    <w:rsid w:val="00F965A2"/>
    <w:pPr>
      <w:spacing w:line="288" w:lineRule="auto"/>
      <w:contextualSpacing/>
    </w:pPr>
  </w:style>
  <w:style w:type="paragraph" w:styleId="NoSpacing">
    <w:name w:val="No Spacing"/>
    <w:link w:val="NoSpacingChar"/>
    <w:uiPriority w:val="1"/>
    <w:qFormat/>
    <w:rsid w:val="00F965A2"/>
    <w:rPr>
      <w:rFonts w:ascii="Calibri" w:hAnsi="Calibri" w:cs="Arial"/>
      <w:sz w:val="22"/>
      <w:szCs w:val="22"/>
      <w:lang w:eastAsia="en-US"/>
    </w:rPr>
  </w:style>
  <w:style w:type="character" w:customStyle="1" w:styleId="NoSpacingChar">
    <w:name w:val="No Spacing Char"/>
    <w:basedOn w:val="DefaultParagraphFont"/>
    <w:link w:val="NoSpacing"/>
    <w:uiPriority w:val="1"/>
    <w:rsid w:val="00F965A2"/>
    <w:rPr>
      <w:rFonts w:ascii="Calibri" w:hAnsi="Calibri" w:cs="Arial"/>
      <w:sz w:val="22"/>
      <w:szCs w:val="22"/>
      <w:lang w:eastAsia="en-US"/>
    </w:rPr>
  </w:style>
  <w:style w:type="numbering" w:customStyle="1" w:styleId="Nummerierung">
    <w:name w:val="Nummerierung"/>
    <w:uiPriority w:val="99"/>
    <w:rsid w:val="00F965A2"/>
    <w:pPr>
      <w:numPr>
        <w:numId w:val="3"/>
      </w:numPr>
    </w:pPr>
  </w:style>
  <w:style w:type="table" w:customStyle="1" w:styleId="Standardtabelle">
    <w:name w:val="Standardtabelle"/>
    <w:basedOn w:val="TableNormal"/>
    <w:uiPriority w:val="99"/>
    <w:rsid w:val="00F965A2"/>
    <w:rPr>
      <w:rFonts w:ascii="Arial" w:eastAsia="Calibri" w:hAnsi="Arial"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108" w:type="dxa"/>
        <w:bottom w:w="108" w:type="dxa"/>
      </w:tblCellMar>
    </w:tblPr>
    <w:tblStylePr w:type="firstRow">
      <w:rPr>
        <w:rFonts w:ascii="Arial" w:hAnsi="Arial"/>
        <w:b/>
        <w:sz w:val="20"/>
      </w:rPr>
    </w:tblStylePr>
  </w:style>
  <w:style w:type="paragraph" w:customStyle="1" w:styleId="1Anhang">
    <w:name w:val="1 Anhang"/>
    <w:basedOn w:val="Normal"/>
    <w:rsid w:val="00F965A2"/>
    <w:pPr>
      <w:numPr>
        <w:numId w:val="1"/>
      </w:numPr>
    </w:pPr>
  </w:style>
  <w:style w:type="table" w:customStyle="1" w:styleId="StandardtabelleohneLinien">
    <w:name w:val="Standardtabelle ohne Linien"/>
    <w:basedOn w:val="TableNormal"/>
    <w:uiPriority w:val="99"/>
    <w:rsid w:val="00F965A2"/>
    <w:rPr>
      <w:rFonts w:ascii="Arial" w:eastAsia="Calibri" w:hAnsi="Arial" w:cs="Arial"/>
    </w:rPr>
    <w:tblPr>
      <w:tblBorders>
        <w:top w:val="single" w:sz="4" w:space="0" w:color="auto"/>
        <w:bottom w:val="single" w:sz="4" w:space="0" w:color="auto"/>
      </w:tblBorders>
      <w:tblCellMar>
        <w:top w:w="108" w:type="dxa"/>
        <w:bottom w:w="108" w:type="dxa"/>
      </w:tblCellMar>
    </w:tblPr>
    <w:tblStylePr w:type="firstRow">
      <w:rPr>
        <w:rFonts w:ascii="Arial" w:hAnsi="Arial"/>
        <w:b/>
      </w:rPr>
      <w:tblPr/>
      <w:tcPr>
        <w:tcBorders>
          <w:top w:val="single" w:sz="4"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F965A2"/>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TOC1">
    <w:name w:val="toc 1"/>
    <w:basedOn w:val="Normal"/>
    <w:next w:val="Normal"/>
    <w:autoRedefine/>
    <w:uiPriority w:val="39"/>
    <w:unhideWhenUsed/>
    <w:rsid w:val="00F965A2"/>
    <w:pPr>
      <w:tabs>
        <w:tab w:val="left" w:pos="426"/>
        <w:tab w:val="right" w:leader="dot" w:pos="8505"/>
      </w:tabs>
      <w:spacing w:before="148" w:line="288" w:lineRule="auto"/>
      <w:ind w:left="426" w:hanging="426"/>
    </w:pPr>
    <w:rPr>
      <w:noProof/>
    </w:rPr>
  </w:style>
  <w:style w:type="paragraph" w:styleId="TOC2">
    <w:name w:val="toc 2"/>
    <w:basedOn w:val="Normal"/>
    <w:next w:val="Normal"/>
    <w:autoRedefine/>
    <w:uiPriority w:val="39"/>
    <w:unhideWhenUsed/>
    <w:rsid w:val="003A4B74"/>
    <w:pPr>
      <w:tabs>
        <w:tab w:val="left" w:pos="993"/>
        <w:tab w:val="right" w:leader="dot" w:pos="8505"/>
      </w:tabs>
      <w:spacing w:line="288" w:lineRule="auto"/>
      <w:ind w:left="993" w:hanging="567"/>
    </w:pPr>
    <w:rPr>
      <w:noProof/>
    </w:rPr>
  </w:style>
  <w:style w:type="paragraph" w:styleId="TOC3">
    <w:name w:val="toc 3"/>
    <w:basedOn w:val="Normal"/>
    <w:next w:val="Normal"/>
    <w:autoRedefine/>
    <w:uiPriority w:val="39"/>
    <w:unhideWhenUsed/>
    <w:rsid w:val="00F965A2"/>
    <w:pPr>
      <w:tabs>
        <w:tab w:val="left" w:pos="1701"/>
        <w:tab w:val="right" w:leader="dot" w:pos="8505"/>
      </w:tabs>
      <w:spacing w:line="288" w:lineRule="auto"/>
      <w:ind w:left="1701" w:hanging="708"/>
    </w:pPr>
    <w:rPr>
      <w:noProof/>
    </w:rPr>
  </w:style>
  <w:style w:type="paragraph" w:styleId="TOC4">
    <w:name w:val="toc 4"/>
    <w:basedOn w:val="Normal"/>
    <w:next w:val="Normal"/>
    <w:autoRedefine/>
    <w:uiPriority w:val="39"/>
    <w:unhideWhenUsed/>
    <w:rsid w:val="00F965A2"/>
    <w:pPr>
      <w:tabs>
        <w:tab w:val="left" w:pos="2552"/>
        <w:tab w:val="right" w:leader="dot" w:pos="8505"/>
      </w:tabs>
      <w:spacing w:line="288" w:lineRule="auto"/>
      <w:ind w:left="2552" w:hanging="851"/>
    </w:pPr>
    <w:rPr>
      <w:noProof/>
    </w:rPr>
  </w:style>
  <w:style w:type="paragraph" w:styleId="TOC5">
    <w:name w:val="toc 5"/>
    <w:basedOn w:val="Normal"/>
    <w:next w:val="Normal"/>
    <w:autoRedefine/>
    <w:uiPriority w:val="39"/>
    <w:unhideWhenUsed/>
    <w:rsid w:val="00F965A2"/>
    <w:pPr>
      <w:tabs>
        <w:tab w:val="left" w:pos="3544"/>
        <w:tab w:val="right" w:leader="dot" w:pos="8504"/>
      </w:tabs>
      <w:spacing w:after="100"/>
      <w:ind w:left="3544" w:hanging="992"/>
    </w:pPr>
  </w:style>
  <w:style w:type="paragraph" w:styleId="TOC9">
    <w:name w:val="toc 9"/>
    <w:basedOn w:val="Normal"/>
    <w:next w:val="Normal"/>
    <w:autoRedefine/>
    <w:uiPriority w:val="39"/>
    <w:semiHidden/>
    <w:unhideWhenUsed/>
    <w:rsid w:val="00F965A2"/>
    <w:pPr>
      <w:spacing w:after="100"/>
      <w:ind w:left="1920"/>
    </w:pPr>
  </w:style>
  <w:style w:type="paragraph" w:customStyle="1" w:styleId="berschrift1ohne">
    <w:name w:val="Überschrift 1_ohne"/>
    <w:basedOn w:val="Normal"/>
    <w:next w:val="02Flietext"/>
    <w:qFormat/>
    <w:rsid w:val="00F965A2"/>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Heading2"/>
    <w:qFormat/>
    <w:rsid w:val="00F965A2"/>
    <w:pPr>
      <w:outlineLvl w:val="9"/>
    </w:pPr>
  </w:style>
  <w:style w:type="character" w:styleId="UnresolvedMention">
    <w:name w:val="Unresolved Mention"/>
    <w:basedOn w:val="DefaultParagraphFont"/>
    <w:uiPriority w:val="99"/>
    <w:semiHidden/>
    <w:unhideWhenUsed/>
    <w:rsid w:val="00F965A2"/>
    <w:rPr>
      <w:color w:val="605E5C"/>
      <w:shd w:val="clear" w:color="auto" w:fill="E1DFDD"/>
    </w:rPr>
  </w:style>
  <w:style w:type="table" w:customStyle="1" w:styleId="UnsichtbareTabelle">
    <w:name w:val="Unsichtbare Tabelle"/>
    <w:basedOn w:val="TableNormal"/>
    <w:uiPriority w:val="60"/>
    <w:rsid w:val="00F965A2"/>
    <w:pPr>
      <w:spacing w:line="288" w:lineRule="auto"/>
    </w:pPr>
    <w:rPr>
      <w:rFonts w:eastAsia="Calibri" w:cs="Arial"/>
      <w:sz w:val="24"/>
      <w:szCs w:val="24"/>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customStyle="1" w:styleId="Zwischenberschrift">
    <w:name w:val="Zwischenüberschrift"/>
    <w:basedOn w:val="Normal"/>
    <w:next w:val="02Flietext"/>
    <w:qFormat/>
    <w:rsid w:val="00F965A2"/>
    <w:pPr>
      <w:keepNext/>
      <w:keepLines/>
      <w:suppressAutoHyphens/>
      <w:spacing w:before="288" w:after="144" w:line="288" w:lineRule="auto"/>
      <w:ind w:right="1134"/>
    </w:pPr>
    <w:rPr>
      <w:i/>
    </w:rPr>
  </w:style>
  <w:style w:type="paragraph" w:styleId="TOCHeading">
    <w:name w:val="TOC Heading"/>
    <w:basedOn w:val="Heading1"/>
    <w:next w:val="Normal"/>
    <w:uiPriority w:val="39"/>
    <w:unhideWhenUsed/>
    <w:qFormat/>
    <w:rsid w:val="00F965A2"/>
    <w:pPr>
      <w:tabs>
        <w:tab w:val="clear" w:pos="709"/>
      </w:tabs>
      <w:suppressAutoHyphens w:val="0"/>
      <w:spacing w:before="240" w:after="0" w:line="259" w:lineRule="auto"/>
      <w:ind w:left="0" w:right="0" w:firstLine="0"/>
      <w:outlineLvl w:val="9"/>
    </w:pPr>
    <w:rPr>
      <w:rFonts w:asciiTheme="majorHAnsi" w:eastAsiaTheme="majorEastAsia" w:hAnsiTheme="majorHAnsi" w:cstheme="majorBidi"/>
      <w:bCs w:val="0"/>
      <w:color w:val="2F5496" w:themeColor="accent1" w:themeShade="BF"/>
      <w:sz w:val="32"/>
      <w:szCs w:val="32"/>
      <w:lang w:val="en-US"/>
    </w:rPr>
  </w:style>
  <w:style w:type="character" w:styleId="FollowedHyperlink">
    <w:name w:val="FollowedHyperlink"/>
    <w:basedOn w:val="DefaultParagraphFont"/>
    <w:uiPriority w:val="99"/>
    <w:semiHidden/>
    <w:unhideWhenUsed/>
    <w:rsid w:val="008A39B0"/>
    <w:rPr>
      <w:color w:val="954F72" w:themeColor="followedHyperlink"/>
      <w:u w:val="single"/>
    </w:rPr>
  </w:style>
  <w:style w:type="character" w:styleId="PlaceholderText">
    <w:name w:val="Placeholder Text"/>
    <w:basedOn w:val="DefaultParagraphFont"/>
    <w:uiPriority w:val="99"/>
    <w:semiHidden/>
    <w:rsid w:val="00815C71"/>
    <w:rPr>
      <w:color w:val="808080"/>
    </w:rPr>
  </w:style>
  <w:style w:type="paragraph" w:customStyle="1" w:styleId="CitaviBibliographyEntry">
    <w:name w:val="Citavi Bibliography Entry"/>
    <w:basedOn w:val="Normal"/>
    <w:link w:val="CitaviBibliographyEntryChar"/>
    <w:uiPriority w:val="99"/>
    <w:rsid w:val="00815C71"/>
    <w:pPr>
      <w:tabs>
        <w:tab w:val="left" w:pos="454"/>
      </w:tabs>
      <w:ind w:left="454" w:hanging="454"/>
    </w:pPr>
  </w:style>
  <w:style w:type="character" w:customStyle="1" w:styleId="02FlietextChar">
    <w:name w:val="02 Fließtext Char"/>
    <w:basedOn w:val="DefaultParagraphFont"/>
    <w:link w:val="02Flietext"/>
    <w:rsid w:val="0018495F"/>
    <w:rPr>
      <w:rFonts w:ascii="Arial" w:eastAsia="Calibri" w:hAnsi="Arial"/>
      <w:color w:val="000000"/>
      <w:sz w:val="24"/>
      <w:szCs w:val="24"/>
      <w:lang w:eastAsia="en-US"/>
    </w:rPr>
  </w:style>
  <w:style w:type="character" w:customStyle="1" w:styleId="CitaviBibliographyEntryChar">
    <w:name w:val="Citavi Bibliography Entry Char"/>
    <w:basedOn w:val="02FlietextChar"/>
    <w:link w:val="CitaviBibliographyEntry"/>
    <w:uiPriority w:val="99"/>
    <w:rsid w:val="00815C71"/>
    <w:rPr>
      <w:rFonts w:ascii="Arial" w:eastAsia="Calibri" w:hAnsi="Arial"/>
      <w:color w:val="000000"/>
      <w:sz w:val="24"/>
      <w:szCs w:val="22"/>
      <w:lang w:eastAsia="en-US"/>
    </w:rPr>
  </w:style>
  <w:style w:type="paragraph" w:customStyle="1" w:styleId="CitaviBibliographyHeading">
    <w:name w:val="Citavi Bibliography Heading"/>
    <w:basedOn w:val="Heading1"/>
    <w:link w:val="CitaviBibliographyHeadingChar"/>
    <w:uiPriority w:val="99"/>
    <w:rsid w:val="00815C71"/>
  </w:style>
  <w:style w:type="character" w:customStyle="1" w:styleId="CitaviBibliographyHeadingChar">
    <w:name w:val="Citavi Bibliography Heading Char"/>
    <w:basedOn w:val="02FlietextChar"/>
    <w:link w:val="CitaviBibliographyHeading"/>
    <w:uiPriority w:val="99"/>
    <w:rsid w:val="00815C71"/>
    <w:rPr>
      <w:rFonts w:ascii="Arial" w:eastAsia="Calibri" w:hAnsi="Arial"/>
      <w:bCs/>
      <w:color w:val="000000"/>
      <w:sz w:val="36"/>
      <w:szCs w:val="28"/>
      <w:lang w:eastAsia="en-US"/>
    </w:rPr>
  </w:style>
  <w:style w:type="paragraph" w:customStyle="1" w:styleId="CitaviChapterBibliographyHeading">
    <w:name w:val="Citavi Chapter Bibliography Heading"/>
    <w:basedOn w:val="Heading2"/>
    <w:link w:val="CitaviChapterBibliographyHeadingChar"/>
    <w:uiPriority w:val="99"/>
    <w:rsid w:val="00815C71"/>
  </w:style>
  <w:style w:type="character" w:customStyle="1" w:styleId="CitaviChapterBibliographyHeadingChar">
    <w:name w:val="Citavi Chapter Bibliography Heading Char"/>
    <w:basedOn w:val="02FlietextChar"/>
    <w:link w:val="CitaviChapterBibliographyHeading"/>
    <w:uiPriority w:val="99"/>
    <w:rsid w:val="00815C71"/>
    <w:rPr>
      <w:rFonts w:ascii="Arial" w:eastAsia="Calibri" w:hAnsi="Arial"/>
      <w:color w:val="000000"/>
      <w:sz w:val="28"/>
      <w:szCs w:val="26"/>
      <w:lang w:eastAsia="en-US"/>
    </w:rPr>
  </w:style>
  <w:style w:type="paragraph" w:customStyle="1" w:styleId="CitaviBibliographySubheading1">
    <w:name w:val="Citavi Bibliography Subheading 1"/>
    <w:basedOn w:val="Heading2"/>
    <w:link w:val="CitaviBibliographySubheading1Char"/>
    <w:uiPriority w:val="99"/>
    <w:rsid w:val="00815C71"/>
    <w:pPr>
      <w:outlineLvl w:val="9"/>
    </w:pPr>
    <w:rPr>
      <w:rFonts w:eastAsia="Calibri"/>
    </w:rPr>
  </w:style>
  <w:style w:type="character" w:customStyle="1" w:styleId="CitaviBibliographySubheading1Char">
    <w:name w:val="Citavi Bibliography Subheading 1 Char"/>
    <w:basedOn w:val="02FlietextChar"/>
    <w:link w:val="CitaviBibliographySubheading1"/>
    <w:uiPriority w:val="99"/>
    <w:rsid w:val="00815C71"/>
    <w:rPr>
      <w:rFonts w:ascii="Arial" w:eastAsia="Calibri" w:hAnsi="Arial"/>
      <w:color w:val="000000"/>
      <w:sz w:val="28"/>
      <w:szCs w:val="26"/>
      <w:lang w:eastAsia="en-US"/>
    </w:rPr>
  </w:style>
  <w:style w:type="paragraph" w:customStyle="1" w:styleId="CitaviBibliographySubheading2">
    <w:name w:val="Citavi Bibliography Subheading 2"/>
    <w:basedOn w:val="Heading3"/>
    <w:link w:val="CitaviBibliographySubheading2Char"/>
    <w:uiPriority w:val="99"/>
    <w:rsid w:val="00815C71"/>
    <w:pPr>
      <w:outlineLvl w:val="9"/>
    </w:pPr>
    <w:rPr>
      <w:rFonts w:eastAsia="Calibri"/>
    </w:rPr>
  </w:style>
  <w:style w:type="character" w:customStyle="1" w:styleId="CitaviBibliographySubheading2Char">
    <w:name w:val="Citavi Bibliography Subheading 2 Char"/>
    <w:basedOn w:val="02FlietextChar"/>
    <w:link w:val="CitaviBibliographySubheading2"/>
    <w:uiPriority w:val="99"/>
    <w:rsid w:val="00815C71"/>
    <w:rPr>
      <w:rFonts w:ascii="Arial" w:eastAsia="Calibri" w:hAnsi="Arial"/>
      <w:color w:val="000000"/>
      <w:sz w:val="24"/>
      <w:szCs w:val="22"/>
      <w:lang w:eastAsia="en-US"/>
    </w:rPr>
  </w:style>
  <w:style w:type="paragraph" w:customStyle="1" w:styleId="CitaviBibliographySubheading3">
    <w:name w:val="Citavi Bibliography Subheading 3"/>
    <w:basedOn w:val="Heading4"/>
    <w:link w:val="CitaviBibliographySubheading3Char"/>
    <w:uiPriority w:val="99"/>
    <w:rsid w:val="00815C71"/>
    <w:pPr>
      <w:outlineLvl w:val="9"/>
    </w:pPr>
    <w:rPr>
      <w:rFonts w:eastAsia="Calibri"/>
      <w:color w:val="000000"/>
    </w:rPr>
  </w:style>
  <w:style w:type="character" w:customStyle="1" w:styleId="CitaviBibliographySubheading3Char">
    <w:name w:val="Citavi Bibliography Subheading 3 Char"/>
    <w:basedOn w:val="02FlietextChar"/>
    <w:link w:val="CitaviBibliographySubheading3"/>
    <w:uiPriority w:val="99"/>
    <w:rsid w:val="00815C71"/>
    <w:rPr>
      <w:rFonts w:ascii="Arial" w:eastAsia="Calibri" w:hAnsi="Arial"/>
      <w:color w:val="000000"/>
      <w:sz w:val="24"/>
      <w:szCs w:val="22"/>
      <w:lang w:eastAsia="en-US"/>
    </w:rPr>
  </w:style>
  <w:style w:type="paragraph" w:customStyle="1" w:styleId="CitaviBibliographySubheading4">
    <w:name w:val="Citavi Bibliography Subheading 4"/>
    <w:basedOn w:val="Heading5"/>
    <w:link w:val="CitaviBibliographySubheading4Char"/>
    <w:uiPriority w:val="99"/>
    <w:rsid w:val="00815C71"/>
    <w:pPr>
      <w:outlineLvl w:val="9"/>
    </w:pPr>
    <w:rPr>
      <w:rFonts w:eastAsia="Calibri"/>
      <w:color w:val="000000"/>
    </w:rPr>
  </w:style>
  <w:style w:type="character" w:customStyle="1" w:styleId="CitaviBibliographySubheading4Char">
    <w:name w:val="Citavi Bibliography Subheading 4 Char"/>
    <w:basedOn w:val="02FlietextChar"/>
    <w:link w:val="CitaviBibliographySubheading4"/>
    <w:uiPriority w:val="99"/>
    <w:rsid w:val="00815C71"/>
    <w:rPr>
      <w:rFonts w:ascii="Arial" w:eastAsia="Calibri" w:hAnsi="Arial"/>
      <w:i/>
      <w:color w:val="000000"/>
      <w:sz w:val="24"/>
      <w:szCs w:val="22"/>
      <w:lang w:eastAsia="en-US"/>
    </w:rPr>
  </w:style>
  <w:style w:type="paragraph" w:customStyle="1" w:styleId="CitaviBibliographySubheading5">
    <w:name w:val="Citavi Bibliography Subheading 5"/>
    <w:basedOn w:val="Heading6"/>
    <w:link w:val="CitaviBibliographySubheading5Char"/>
    <w:uiPriority w:val="99"/>
    <w:rsid w:val="00815C71"/>
    <w:pPr>
      <w:outlineLvl w:val="9"/>
    </w:pPr>
    <w:rPr>
      <w:rFonts w:eastAsia="Calibri"/>
      <w:color w:val="000000"/>
    </w:rPr>
  </w:style>
  <w:style w:type="character" w:customStyle="1" w:styleId="CitaviBibliographySubheading5Char">
    <w:name w:val="Citavi Bibliography Subheading 5 Char"/>
    <w:basedOn w:val="02FlietextChar"/>
    <w:link w:val="CitaviBibliographySubheading5"/>
    <w:uiPriority w:val="99"/>
    <w:rsid w:val="00815C71"/>
    <w:rPr>
      <w:rFonts w:ascii="Arial" w:eastAsia="Calibri" w:hAnsi="Arial"/>
      <w:i/>
      <w:iCs/>
      <w:color w:val="000000"/>
      <w:sz w:val="24"/>
      <w:szCs w:val="22"/>
      <w:lang w:eastAsia="en-US"/>
    </w:rPr>
  </w:style>
  <w:style w:type="paragraph" w:customStyle="1" w:styleId="CitaviBibliographySubheading6">
    <w:name w:val="Citavi Bibliography Subheading 6"/>
    <w:basedOn w:val="Heading7"/>
    <w:link w:val="CitaviBibliographySubheading6Char"/>
    <w:uiPriority w:val="99"/>
    <w:rsid w:val="00815C71"/>
    <w:pPr>
      <w:outlineLvl w:val="9"/>
    </w:pPr>
    <w:rPr>
      <w:rFonts w:eastAsia="Calibri"/>
      <w:color w:val="000000"/>
    </w:rPr>
  </w:style>
  <w:style w:type="character" w:customStyle="1" w:styleId="CitaviBibliographySubheading6Char">
    <w:name w:val="Citavi Bibliography Subheading 6 Char"/>
    <w:basedOn w:val="02FlietextChar"/>
    <w:link w:val="CitaviBibliographySubheading6"/>
    <w:uiPriority w:val="99"/>
    <w:rsid w:val="00815C71"/>
    <w:rPr>
      <w:rFonts w:ascii="Arial" w:eastAsia="Calibri" w:hAnsi="Arial"/>
      <w:i/>
      <w:iCs/>
      <w:color w:val="000000"/>
      <w:sz w:val="24"/>
      <w:szCs w:val="22"/>
      <w:lang w:eastAsia="en-US"/>
    </w:rPr>
  </w:style>
  <w:style w:type="paragraph" w:customStyle="1" w:styleId="CitaviBibliographySubheading7">
    <w:name w:val="Citavi Bibliography Subheading 7"/>
    <w:basedOn w:val="Heading8"/>
    <w:link w:val="CitaviBibliographySubheading7Char"/>
    <w:uiPriority w:val="99"/>
    <w:rsid w:val="00815C71"/>
    <w:pPr>
      <w:outlineLvl w:val="9"/>
    </w:pPr>
    <w:rPr>
      <w:rFonts w:eastAsia="Calibri"/>
      <w:color w:val="000000"/>
    </w:rPr>
  </w:style>
  <w:style w:type="character" w:customStyle="1" w:styleId="CitaviBibliographySubheading7Char">
    <w:name w:val="Citavi Bibliography Subheading 7 Char"/>
    <w:basedOn w:val="02FlietextChar"/>
    <w:link w:val="CitaviBibliographySubheading7"/>
    <w:uiPriority w:val="99"/>
    <w:rsid w:val="00815C71"/>
    <w:rPr>
      <w:rFonts w:ascii="Arial" w:eastAsia="Calibri" w:hAnsi="Arial"/>
      <w:i/>
      <w:iCs/>
      <w:color w:val="000000"/>
      <w:sz w:val="24"/>
      <w:szCs w:val="24"/>
      <w:lang w:eastAsia="en-US"/>
    </w:rPr>
  </w:style>
  <w:style w:type="paragraph" w:customStyle="1" w:styleId="CitaviBibliographySubheading8">
    <w:name w:val="Citavi Bibliography Subheading 8"/>
    <w:basedOn w:val="Heading9"/>
    <w:link w:val="CitaviBibliographySubheading8Char"/>
    <w:uiPriority w:val="99"/>
    <w:rsid w:val="00815C71"/>
    <w:pPr>
      <w:outlineLvl w:val="9"/>
    </w:pPr>
    <w:rPr>
      <w:rFonts w:eastAsia="Calibri"/>
      <w:color w:val="000000"/>
    </w:rPr>
  </w:style>
  <w:style w:type="character" w:customStyle="1" w:styleId="CitaviBibliographySubheading8Char">
    <w:name w:val="Citavi Bibliography Subheading 8 Char"/>
    <w:basedOn w:val="02FlietextChar"/>
    <w:link w:val="CitaviBibliographySubheading8"/>
    <w:uiPriority w:val="99"/>
    <w:rsid w:val="00815C71"/>
    <w:rPr>
      <w:rFonts w:ascii="Arial" w:eastAsia="Calibri" w:hAnsi="Arial"/>
      <w:i/>
      <w:iCs/>
      <w:color w:val="000000"/>
      <w:sz w:val="24"/>
      <w:szCs w:val="24"/>
      <w:lang w:eastAsia="en-US"/>
    </w:rPr>
  </w:style>
  <w:style w:type="paragraph" w:customStyle="1" w:styleId="Heading1noReference">
    <w:name w:val="Heading1_noReference"/>
    <w:basedOn w:val="Heading1"/>
    <w:qFormat/>
    <w:rsid w:val="00BA2643"/>
  </w:style>
  <w:style w:type="character" w:customStyle="1" w:styleId="markedcontent">
    <w:name w:val="markedcontent"/>
    <w:basedOn w:val="DefaultParagraphFont"/>
    <w:rsid w:val="00146B30"/>
  </w:style>
  <w:style w:type="character" w:styleId="CommentReference">
    <w:name w:val="annotation reference"/>
    <w:basedOn w:val="DefaultParagraphFont"/>
    <w:uiPriority w:val="99"/>
    <w:semiHidden/>
    <w:unhideWhenUsed/>
    <w:rsid w:val="00A436CA"/>
    <w:rPr>
      <w:sz w:val="16"/>
      <w:szCs w:val="16"/>
    </w:rPr>
  </w:style>
  <w:style w:type="paragraph" w:styleId="CommentText">
    <w:name w:val="annotation text"/>
    <w:basedOn w:val="Normal"/>
    <w:link w:val="CommentTextChar"/>
    <w:uiPriority w:val="99"/>
    <w:unhideWhenUsed/>
    <w:rsid w:val="00A436CA"/>
    <w:rPr>
      <w:sz w:val="20"/>
      <w:szCs w:val="20"/>
    </w:rPr>
  </w:style>
  <w:style w:type="character" w:customStyle="1" w:styleId="CommentTextChar">
    <w:name w:val="Comment Text Char"/>
    <w:basedOn w:val="DefaultParagraphFont"/>
    <w:link w:val="CommentText"/>
    <w:uiPriority w:val="99"/>
    <w:rsid w:val="00A436CA"/>
    <w:rPr>
      <w:rFonts w:eastAsia="Calibri"/>
      <w:color w:val="000000"/>
      <w:lang w:eastAsia="en-US"/>
    </w:rPr>
  </w:style>
  <w:style w:type="paragraph" w:styleId="CommentSubject">
    <w:name w:val="annotation subject"/>
    <w:basedOn w:val="CommentText"/>
    <w:next w:val="CommentText"/>
    <w:link w:val="CommentSubjectChar"/>
    <w:uiPriority w:val="99"/>
    <w:semiHidden/>
    <w:unhideWhenUsed/>
    <w:rsid w:val="00A436CA"/>
    <w:rPr>
      <w:b/>
      <w:bCs/>
    </w:rPr>
  </w:style>
  <w:style w:type="character" w:customStyle="1" w:styleId="CommentSubjectChar">
    <w:name w:val="Comment Subject Char"/>
    <w:basedOn w:val="CommentTextChar"/>
    <w:link w:val="CommentSubject"/>
    <w:uiPriority w:val="99"/>
    <w:semiHidden/>
    <w:rsid w:val="00A436CA"/>
    <w:rPr>
      <w:rFonts w:eastAsia="Calibri"/>
      <w:b/>
      <w:bCs/>
      <w:color w:val="000000"/>
      <w:lang w:eastAsia="en-US"/>
    </w:rPr>
  </w:style>
  <w:style w:type="paragraph" w:customStyle="1" w:styleId="TableContents">
    <w:name w:val="Table Contents"/>
    <w:basedOn w:val="Normal"/>
    <w:qFormat/>
    <w:rsid w:val="00970304"/>
    <w:pPr>
      <w:widowControl w:val="0"/>
      <w:suppressLineNumbers/>
      <w:suppressAutoHyphens/>
    </w:pPr>
  </w:style>
  <w:style w:type="character" w:customStyle="1" w:styleId="hgkelc">
    <w:name w:val="hgkelc"/>
    <w:basedOn w:val="DefaultParagraphFont"/>
    <w:rsid w:val="00521B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67332">
      <w:bodyDiv w:val="1"/>
      <w:marLeft w:val="0"/>
      <w:marRight w:val="0"/>
      <w:marTop w:val="0"/>
      <w:marBottom w:val="0"/>
      <w:divBdr>
        <w:top w:val="none" w:sz="0" w:space="0" w:color="auto"/>
        <w:left w:val="none" w:sz="0" w:space="0" w:color="auto"/>
        <w:bottom w:val="none" w:sz="0" w:space="0" w:color="auto"/>
        <w:right w:val="none" w:sz="0" w:space="0" w:color="auto"/>
      </w:divBdr>
    </w:div>
    <w:div w:id="75176579">
      <w:bodyDiv w:val="1"/>
      <w:marLeft w:val="0"/>
      <w:marRight w:val="0"/>
      <w:marTop w:val="0"/>
      <w:marBottom w:val="0"/>
      <w:divBdr>
        <w:top w:val="none" w:sz="0" w:space="0" w:color="auto"/>
        <w:left w:val="none" w:sz="0" w:space="0" w:color="auto"/>
        <w:bottom w:val="none" w:sz="0" w:space="0" w:color="auto"/>
        <w:right w:val="none" w:sz="0" w:space="0" w:color="auto"/>
      </w:divBdr>
    </w:div>
    <w:div w:id="158734257">
      <w:bodyDiv w:val="1"/>
      <w:marLeft w:val="0"/>
      <w:marRight w:val="0"/>
      <w:marTop w:val="0"/>
      <w:marBottom w:val="0"/>
      <w:divBdr>
        <w:top w:val="none" w:sz="0" w:space="0" w:color="auto"/>
        <w:left w:val="none" w:sz="0" w:space="0" w:color="auto"/>
        <w:bottom w:val="none" w:sz="0" w:space="0" w:color="auto"/>
        <w:right w:val="none" w:sz="0" w:space="0" w:color="auto"/>
      </w:divBdr>
    </w:div>
    <w:div w:id="170221130">
      <w:bodyDiv w:val="1"/>
      <w:marLeft w:val="0"/>
      <w:marRight w:val="0"/>
      <w:marTop w:val="0"/>
      <w:marBottom w:val="0"/>
      <w:divBdr>
        <w:top w:val="none" w:sz="0" w:space="0" w:color="auto"/>
        <w:left w:val="none" w:sz="0" w:space="0" w:color="auto"/>
        <w:bottom w:val="none" w:sz="0" w:space="0" w:color="auto"/>
        <w:right w:val="none" w:sz="0" w:space="0" w:color="auto"/>
      </w:divBdr>
      <w:divsChild>
        <w:div w:id="569074512">
          <w:marLeft w:val="0"/>
          <w:marRight w:val="0"/>
          <w:marTop w:val="0"/>
          <w:marBottom w:val="0"/>
          <w:divBdr>
            <w:top w:val="none" w:sz="0" w:space="0" w:color="auto"/>
            <w:left w:val="none" w:sz="0" w:space="0" w:color="auto"/>
            <w:bottom w:val="none" w:sz="0" w:space="0" w:color="auto"/>
            <w:right w:val="none" w:sz="0" w:space="0" w:color="auto"/>
          </w:divBdr>
        </w:div>
      </w:divsChild>
    </w:div>
    <w:div w:id="175657527">
      <w:bodyDiv w:val="1"/>
      <w:marLeft w:val="0"/>
      <w:marRight w:val="0"/>
      <w:marTop w:val="0"/>
      <w:marBottom w:val="0"/>
      <w:divBdr>
        <w:top w:val="none" w:sz="0" w:space="0" w:color="auto"/>
        <w:left w:val="none" w:sz="0" w:space="0" w:color="auto"/>
        <w:bottom w:val="none" w:sz="0" w:space="0" w:color="auto"/>
        <w:right w:val="none" w:sz="0" w:space="0" w:color="auto"/>
      </w:divBdr>
    </w:div>
    <w:div w:id="206183284">
      <w:bodyDiv w:val="1"/>
      <w:marLeft w:val="0"/>
      <w:marRight w:val="0"/>
      <w:marTop w:val="0"/>
      <w:marBottom w:val="0"/>
      <w:divBdr>
        <w:top w:val="none" w:sz="0" w:space="0" w:color="auto"/>
        <w:left w:val="none" w:sz="0" w:space="0" w:color="auto"/>
        <w:bottom w:val="none" w:sz="0" w:space="0" w:color="auto"/>
        <w:right w:val="none" w:sz="0" w:space="0" w:color="auto"/>
      </w:divBdr>
    </w:div>
    <w:div w:id="237329966">
      <w:bodyDiv w:val="1"/>
      <w:marLeft w:val="0"/>
      <w:marRight w:val="0"/>
      <w:marTop w:val="0"/>
      <w:marBottom w:val="0"/>
      <w:divBdr>
        <w:top w:val="none" w:sz="0" w:space="0" w:color="auto"/>
        <w:left w:val="none" w:sz="0" w:space="0" w:color="auto"/>
        <w:bottom w:val="none" w:sz="0" w:space="0" w:color="auto"/>
        <w:right w:val="none" w:sz="0" w:space="0" w:color="auto"/>
      </w:divBdr>
    </w:div>
    <w:div w:id="651641579">
      <w:bodyDiv w:val="1"/>
      <w:marLeft w:val="0"/>
      <w:marRight w:val="0"/>
      <w:marTop w:val="0"/>
      <w:marBottom w:val="0"/>
      <w:divBdr>
        <w:top w:val="none" w:sz="0" w:space="0" w:color="auto"/>
        <w:left w:val="none" w:sz="0" w:space="0" w:color="auto"/>
        <w:bottom w:val="none" w:sz="0" w:space="0" w:color="auto"/>
        <w:right w:val="none" w:sz="0" w:space="0" w:color="auto"/>
      </w:divBdr>
    </w:div>
    <w:div w:id="1268580726">
      <w:bodyDiv w:val="1"/>
      <w:marLeft w:val="0"/>
      <w:marRight w:val="0"/>
      <w:marTop w:val="0"/>
      <w:marBottom w:val="0"/>
      <w:divBdr>
        <w:top w:val="none" w:sz="0" w:space="0" w:color="auto"/>
        <w:left w:val="none" w:sz="0" w:space="0" w:color="auto"/>
        <w:bottom w:val="none" w:sz="0" w:space="0" w:color="auto"/>
        <w:right w:val="none" w:sz="0" w:space="0" w:color="auto"/>
      </w:divBdr>
    </w:div>
    <w:div w:id="1337223701">
      <w:bodyDiv w:val="1"/>
      <w:marLeft w:val="0"/>
      <w:marRight w:val="0"/>
      <w:marTop w:val="0"/>
      <w:marBottom w:val="0"/>
      <w:divBdr>
        <w:top w:val="none" w:sz="0" w:space="0" w:color="auto"/>
        <w:left w:val="none" w:sz="0" w:space="0" w:color="auto"/>
        <w:bottom w:val="none" w:sz="0" w:space="0" w:color="auto"/>
        <w:right w:val="none" w:sz="0" w:space="0" w:color="auto"/>
      </w:divBdr>
      <w:divsChild>
        <w:div w:id="1356224674">
          <w:marLeft w:val="0"/>
          <w:marRight w:val="0"/>
          <w:marTop w:val="0"/>
          <w:marBottom w:val="0"/>
          <w:divBdr>
            <w:top w:val="none" w:sz="0" w:space="0" w:color="auto"/>
            <w:left w:val="none" w:sz="0" w:space="0" w:color="auto"/>
            <w:bottom w:val="none" w:sz="0" w:space="0" w:color="auto"/>
            <w:right w:val="none" w:sz="0" w:space="0" w:color="auto"/>
          </w:divBdr>
        </w:div>
      </w:divsChild>
    </w:div>
    <w:div w:id="1405763816">
      <w:bodyDiv w:val="1"/>
      <w:marLeft w:val="0"/>
      <w:marRight w:val="0"/>
      <w:marTop w:val="0"/>
      <w:marBottom w:val="0"/>
      <w:divBdr>
        <w:top w:val="none" w:sz="0" w:space="0" w:color="auto"/>
        <w:left w:val="none" w:sz="0" w:space="0" w:color="auto"/>
        <w:bottom w:val="none" w:sz="0" w:space="0" w:color="auto"/>
        <w:right w:val="none" w:sz="0" w:space="0" w:color="auto"/>
      </w:divBdr>
    </w:div>
    <w:div w:id="1426920705">
      <w:bodyDiv w:val="1"/>
      <w:marLeft w:val="0"/>
      <w:marRight w:val="0"/>
      <w:marTop w:val="0"/>
      <w:marBottom w:val="0"/>
      <w:divBdr>
        <w:top w:val="none" w:sz="0" w:space="0" w:color="auto"/>
        <w:left w:val="none" w:sz="0" w:space="0" w:color="auto"/>
        <w:bottom w:val="none" w:sz="0" w:space="0" w:color="auto"/>
        <w:right w:val="none" w:sz="0" w:space="0" w:color="auto"/>
      </w:divBdr>
    </w:div>
    <w:div w:id="1470122708">
      <w:bodyDiv w:val="1"/>
      <w:marLeft w:val="0"/>
      <w:marRight w:val="0"/>
      <w:marTop w:val="0"/>
      <w:marBottom w:val="0"/>
      <w:divBdr>
        <w:top w:val="none" w:sz="0" w:space="0" w:color="auto"/>
        <w:left w:val="none" w:sz="0" w:space="0" w:color="auto"/>
        <w:bottom w:val="none" w:sz="0" w:space="0" w:color="auto"/>
        <w:right w:val="none" w:sz="0" w:space="0" w:color="auto"/>
      </w:divBdr>
    </w:div>
    <w:div w:id="1534725649">
      <w:bodyDiv w:val="1"/>
      <w:marLeft w:val="0"/>
      <w:marRight w:val="0"/>
      <w:marTop w:val="0"/>
      <w:marBottom w:val="0"/>
      <w:divBdr>
        <w:top w:val="none" w:sz="0" w:space="0" w:color="auto"/>
        <w:left w:val="none" w:sz="0" w:space="0" w:color="auto"/>
        <w:bottom w:val="none" w:sz="0" w:space="0" w:color="auto"/>
        <w:right w:val="none" w:sz="0" w:space="0" w:color="auto"/>
      </w:divBdr>
    </w:div>
    <w:div w:id="1629119327">
      <w:bodyDiv w:val="1"/>
      <w:marLeft w:val="0"/>
      <w:marRight w:val="0"/>
      <w:marTop w:val="0"/>
      <w:marBottom w:val="0"/>
      <w:divBdr>
        <w:top w:val="none" w:sz="0" w:space="0" w:color="auto"/>
        <w:left w:val="none" w:sz="0" w:space="0" w:color="auto"/>
        <w:bottom w:val="none" w:sz="0" w:space="0" w:color="auto"/>
        <w:right w:val="none" w:sz="0" w:space="0" w:color="auto"/>
      </w:divBdr>
    </w:div>
    <w:div w:id="1754888150">
      <w:bodyDiv w:val="1"/>
      <w:marLeft w:val="0"/>
      <w:marRight w:val="0"/>
      <w:marTop w:val="0"/>
      <w:marBottom w:val="0"/>
      <w:divBdr>
        <w:top w:val="none" w:sz="0" w:space="0" w:color="auto"/>
        <w:left w:val="none" w:sz="0" w:space="0" w:color="auto"/>
        <w:bottom w:val="none" w:sz="0" w:space="0" w:color="auto"/>
        <w:right w:val="none" w:sz="0" w:space="0" w:color="auto"/>
      </w:divBdr>
    </w:div>
    <w:div w:id="1901791942">
      <w:bodyDiv w:val="1"/>
      <w:marLeft w:val="0"/>
      <w:marRight w:val="0"/>
      <w:marTop w:val="0"/>
      <w:marBottom w:val="0"/>
      <w:divBdr>
        <w:top w:val="none" w:sz="0" w:space="0" w:color="auto"/>
        <w:left w:val="none" w:sz="0" w:space="0" w:color="auto"/>
        <w:bottom w:val="none" w:sz="0" w:space="0" w:color="auto"/>
        <w:right w:val="none" w:sz="0" w:space="0" w:color="auto"/>
      </w:divBdr>
    </w:div>
    <w:div w:id="1932860162">
      <w:bodyDiv w:val="1"/>
      <w:marLeft w:val="0"/>
      <w:marRight w:val="0"/>
      <w:marTop w:val="0"/>
      <w:marBottom w:val="0"/>
      <w:divBdr>
        <w:top w:val="none" w:sz="0" w:space="0" w:color="auto"/>
        <w:left w:val="none" w:sz="0" w:space="0" w:color="auto"/>
        <w:bottom w:val="none" w:sz="0" w:space="0" w:color="auto"/>
        <w:right w:val="none" w:sz="0" w:space="0" w:color="auto"/>
      </w:divBdr>
    </w:div>
    <w:div w:id="2140223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hyperlink" Target="file:///F:\Projects\studienarbeit\dokumente\Studienarbeit.docx" TargetMode="External"/><Relationship Id="rId29" Type="http://schemas.openxmlformats.org/officeDocument/2006/relationships/image" Target="media/image13.png"/><Relationship Id="rId11" Type="http://schemas.openxmlformats.org/officeDocument/2006/relationships/footnotes" Target="footnotes.xml"/><Relationship Id="rId24" Type="http://schemas.openxmlformats.org/officeDocument/2006/relationships/image" Target="media/image8.png"/><Relationship Id="rId32" Type="http://schemas.openxmlformats.org/officeDocument/2006/relationships/image" Target="media/image16.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glossaryDocument" Target="glossary/document.xml"/><Relationship Id="rId5" Type="http://schemas.openxmlformats.org/officeDocument/2006/relationships/customXml" Target="../customXml/item5.xml"/><Relationship Id="rId10" Type="http://schemas.openxmlformats.org/officeDocument/2006/relationships/webSettings" Target="webSettings.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6.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file:///F:\Projects\studienarbeit\dokumente\Studienarbeit.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styles" Target="styles.xml"/><Relationship Id="rId51" Type="http://schemas.openxmlformats.org/officeDocument/2006/relationships/header" Target="header3.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header" Target="head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00.png"/><Relationship Id="rId46" Type="http://schemas.openxmlformats.org/officeDocument/2006/relationships/image" Target="media/image28.png"/><Relationship Id="rId20" Type="http://schemas.openxmlformats.org/officeDocument/2006/relationships/image" Target="media/image4.png"/><Relationship Id="rId41" Type="http://schemas.openxmlformats.org/officeDocument/2006/relationships/image" Target="media/image2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yperlink" Target="file:///F:\Projects\studienarbeit\dokumente\Studienarbeit.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254ADEC-2253-49C9-A558-806D488ED132}"/>
      </w:docPartPr>
      <w:docPartBody>
        <w:p w:rsidR="006501FC" w:rsidRDefault="00B83F90">
          <w:r w:rsidRPr="005E079A">
            <w:rPr>
              <w:rStyle w:val="PlaceholderText"/>
            </w:rPr>
            <w:t>Click or tap here to enter text.</w:t>
          </w:r>
        </w:p>
      </w:docPartBody>
    </w:docPart>
    <w:docPart>
      <w:docPartPr>
        <w:name w:val="5545C7E4A08C45E6A98F4D4953A8AAE5"/>
        <w:category>
          <w:name w:val="General"/>
          <w:gallery w:val="placeholder"/>
        </w:category>
        <w:types>
          <w:type w:val="bbPlcHdr"/>
        </w:types>
        <w:behaviors>
          <w:behavior w:val="content"/>
        </w:behaviors>
        <w:guid w:val="{92F20CF7-7F62-448A-890F-5ACE3B871E90}"/>
      </w:docPartPr>
      <w:docPartBody>
        <w:p w:rsidR="00530647" w:rsidRDefault="008D1C6D" w:rsidP="008D1C6D">
          <w:pPr>
            <w:pStyle w:val="5545C7E4A08C45E6A98F4D4953A8AAE5"/>
          </w:pPr>
          <w:r w:rsidRPr="005E07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Symbol">
    <w:panose1 w:val="05010000000000000000"/>
    <w:charset w:val="00"/>
    <w:family w:val="auto"/>
    <w:pitch w:val="variable"/>
    <w:sig w:usb0="800000AF" w:usb1="1001ECEA"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F90"/>
    <w:rsid w:val="00072EFC"/>
    <w:rsid w:val="00095050"/>
    <w:rsid w:val="000D73C3"/>
    <w:rsid w:val="002367CE"/>
    <w:rsid w:val="00283BCB"/>
    <w:rsid w:val="003817A1"/>
    <w:rsid w:val="00383E56"/>
    <w:rsid w:val="00422ABA"/>
    <w:rsid w:val="00483B85"/>
    <w:rsid w:val="00494D9C"/>
    <w:rsid w:val="004A2B29"/>
    <w:rsid w:val="00530647"/>
    <w:rsid w:val="00587BC1"/>
    <w:rsid w:val="005E7E51"/>
    <w:rsid w:val="006501FC"/>
    <w:rsid w:val="006876E2"/>
    <w:rsid w:val="00695AAF"/>
    <w:rsid w:val="007034E9"/>
    <w:rsid w:val="00707BC3"/>
    <w:rsid w:val="00855589"/>
    <w:rsid w:val="008D1C6D"/>
    <w:rsid w:val="00985FDB"/>
    <w:rsid w:val="00B83F90"/>
    <w:rsid w:val="00CD2212"/>
    <w:rsid w:val="00D271E2"/>
    <w:rsid w:val="00E01DAA"/>
    <w:rsid w:val="00E129C8"/>
    <w:rsid w:val="00F508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C6D"/>
    <w:rPr>
      <w:color w:val="808080"/>
    </w:rPr>
  </w:style>
  <w:style w:type="paragraph" w:customStyle="1" w:styleId="5545C7E4A08C45E6A98F4D4953A8AAE5">
    <w:name w:val="5545C7E4A08C45E6A98F4D4953A8AAE5"/>
    <w:rsid w:val="008D1C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60B7A7BE5014843AA9504953F891769" ma:contentTypeVersion="5" ma:contentTypeDescription="Ein neues Dokument erstellen." ma:contentTypeScope="" ma:versionID="0b3841ce020696cd4b78cfee8b063167">
  <xsd:schema xmlns:xsd="http://www.w3.org/2001/XMLSchema" xmlns:xs="http://www.w3.org/2001/XMLSchema" xmlns:p="http://schemas.microsoft.com/office/2006/metadata/properties" xmlns:ns2="62814ff3-7aa3-44d2-a87f-13a0002dc2ee" xmlns:ns3="0403330f-162b-446d-8c22-22db491b01b4" targetNamespace="http://schemas.microsoft.com/office/2006/metadata/properties" ma:root="true" ma:fieldsID="6e87fd776f91e95c233995b7c6873e53" ns2:_="" ns3:_="">
    <xsd:import namespace="62814ff3-7aa3-44d2-a87f-13a0002dc2ee"/>
    <xsd:import namespace="0403330f-162b-446d-8c22-22db491b01b4"/>
    <xsd:element name="properties">
      <xsd:complexType>
        <xsd:sequence>
          <xsd:element name="documentManagement">
            <xsd:complexType>
              <xsd:all>
                <xsd:element ref="ns2:_dlc_DocId" minOccurs="0"/>
                <xsd:element ref="ns2:_dlc_DocIdUrl" minOccurs="0"/>
                <xsd:element ref="ns2:_dlc_DocIdPersistId"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814ff3-7aa3-44d2-a87f-13a0002dc2ee"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Beständige ID" ma:description="ID beim Hinzufügen beibehalten."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03330f-162b-446d-8c22-22db491b01b4" elementFormDefault="qualified">
    <xsd:import namespace="http://schemas.microsoft.com/office/2006/documentManagement/types"/>
    <xsd:import namespace="http://schemas.microsoft.com/office/infopath/2007/PartnerControls"/>
    <xsd:element name="TaxKeywordTaxHTField" ma:index="12" nillable="true" ma:taxonomy="true" ma:internalName="TaxKeywordTaxHTField" ma:taxonomyFieldName="TaxKeyword" ma:displayName="Unternehmensstichwörter" ma:fieldId="{23f27201-bee3-471e-b2e7-b64fd8b7ca38}" ma:taxonomyMulti="true" ma:sspId="3be04aaa-45e6-46a1-abdd-565b6b94a658" ma:termSetId="00000000-0000-0000-0000-000000000000" ma:anchorId="00000000-0000-0000-0000-000000000000" ma:open="true" ma:isKeyword="true">
      <xsd:complexType>
        <xsd:sequence>
          <xsd:element ref="pc:Terms" minOccurs="0" maxOccurs="1"/>
        </xsd:sequence>
      </xsd:complexType>
    </xsd:element>
    <xsd:element name="TaxCatchAll" ma:index="13" nillable="true" ma:displayName="Taxonomy Catch All Column" ma:description="" ma:hidden="true" ma:list="{09A5CD84-A521-470C-B8FB-EC644E2057BA}" ma:internalName="TaxCatchAll" ma:showField="CatchAllData" ma:web="{54bb9291-babe-4a95-bca9-104844427d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TaxCatchAll xmlns="0403330f-162b-446d-8c22-22db491b01b4"/>
    <TaxKeywordTaxHTField xmlns="0403330f-162b-446d-8c22-22db491b01b4">
      <Terms xmlns="http://schemas.microsoft.com/office/infopath/2007/PartnerControls"/>
    </TaxKeywordTaxHTField>
  </documentManagement>
</p:properties>
</file>

<file path=customXml/item5.xml><?xml version="1.0" encoding="utf-8"?>
<LongProperties xmlns="http://schemas.microsoft.com/office/2006/metadata/longProperties"/>
</file>

<file path=customXml/item6.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Props1.xml><?xml version="1.0" encoding="utf-8"?>
<ds:datastoreItem xmlns:ds="http://schemas.openxmlformats.org/officeDocument/2006/customXml" ds:itemID="{F51C6D21-61C7-4697-9130-2390AB890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814ff3-7aa3-44d2-a87f-13a0002dc2ee"/>
    <ds:schemaRef ds:uri="0403330f-162b-446d-8c22-22db491b0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13C2D3E-E9CC-4911-A307-74F867E3B61E}">
  <ds:schemaRefs>
    <ds:schemaRef ds:uri="http://schemas.microsoft.com/sharepoint/v3/contenttype/forms"/>
  </ds:schemaRefs>
</ds:datastoreItem>
</file>

<file path=customXml/itemProps3.xml><?xml version="1.0" encoding="utf-8"?>
<ds:datastoreItem xmlns:ds="http://schemas.openxmlformats.org/officeDocument/2006/customXml" ds:itemID="{CC7484A9-E3FD-4683-8906-CE6ADA041869}">
  <ds:schemaRefs>
    <ds:schemaRef ds:uri="http://schemas.openxmlformats.org/officeDocument/2006/bibliography"/>
  </ds:schemaRefs>
</ds:datastoreItem>
</file>

<file path=customXml/itemProps4.xml><?xml version="1.0" encoding="utf-8"?>
<ds:datastoreItem xmlns:ds="http://schemas.openxmlformats.org/officeDocument/2006/customXml" ds:itemID="{7B97B41F-47BF-4C2B-9617-2684019430E9}">
  <ds:schemaRefs>
    <ds:schemaRef ds:uri="http://schemas.microsoft.com/office/2006/metadata/properties"/>
    <ds:schemaRef ds:uri="http://schemas.microsoft.com/office/infopath/2007/PartnerControls"/>
    <ds:schemaRef ds:uri="0403330f-162b-446d-8c22-22db491b01b4"/>
  </ds:schemaRefs>
</ds:datastoreItem>
</file>

<file path=customXml/itemProps5.xml><?xml version="1.0" encoding="utf-8"?>
<ds:datastoreItem xmlns:ds="http://schemas.openxmlformats.org/officeDocument/2006/customXml" ds:itemID="{40392E22-FB5A-4947-851E-0352A191E9FD}">
  <ds:schemaRefs>
    <ds:schemaRef ds:uri="http://schemas.microsoft.com/office/2006/metadata/longProperties"/>
  </ds:schemaRefs>
</ds:datastoreItem>
</file>

<file path=customXml/itemProps6.xml><?xml version="1.0" encoding="utf-8"?>
<ds:datastoreItem xmlns:ds="http://schemas.openxmlformats.org/officeDocument/2006/customXml" ds:itemID="{ACB1731F-66B9-4E7A-92D9-1F2714D5B8E6}">
  <ds:schemaRefs>
    <ds:schemaRef ds:uri="http://schemas.microsoft.com/sharepoint/event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114463</Words>
  <Characters>652443</Characters>
  <Application>Microsoft Office Word</Application>
  <DocSecurity>0</DocSecurity>
  <Lines>5437</Lines>
  <Paragraphs>15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uster für das Titelblatt der Projekt-, Studien- und Bachelorarbeiten</vt:lpstr>
      <vt:lpstr>Muster für das Titelblatt der Projekt-, Studien- und Bachelorarbeiten</vt:lpstr>
    </vt:vector>
  </TitlesOfParts>
  <Company>BA Stuttgart</Company>
  <LinksUpToDate>false</LinksUpToDate>
  <CharactersWithSpaces>765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 für das Titelblatt der Projekt-, Studien- und Bachelorarbeiten</dc:title>
  <dc:subject/>
  <dc:creator>jickeli</dc:creator>
  <cp:keywords/>
  <dc:description/>
  <cp:lastModifiedBy>David Schoenberger</cp:lastModifiedBy>
  <cp:revision>1214</cp:revision>
  <cp:lastPrinted>2022-06-10T16:34:00Z</cp:lastPrinted>
  <dcterms:created xsi:type="dcterms:W3CDTF">2021-07-12T12:30:00Z</dcterms:created>
  <dcterms:modified xsi:type="dcterms:W3CDTF">2022-06-10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58693061</vt:i4>
  </property>
  <property fmtid="{D5CDD505-2E9C-101B-9397-08002B2CF9AE}" pid="3" name="_EmailSubject">
    <vt:lpwstr>Richtlinien für Praxisarbeiten usw.</vt:lpwstr>
  </property>
  <property fmtid="{D5CDD505-2E9C-101B-9397-08002B2CF9AE}" pid="4" name="_AuthorEmail">
    <vt:lpwstr>jickeli@ba-stuttgart.de</vt:lpwstr>
  </property>
  <property fmtid="{D5CDD505-2E9C-101B-9397-08002B2CF9AE}" pid="5" name="_AuthorEmailDisplayName">
    <vt:lpwstr>Prof. Dr. Ing. Alexander Jickeli</vt:lpwstr>
  </property>
  <property fmtid="{D5CDD505-2E9C-101B-9397-08002B2CF9AE}" pid="6" name="_ReviewingToolsShownOnce">
    <vt:lpwstr/>
  </property>
  <property fmtid="{D5CDD505-2E9C-101B-9397-08002B2CF9AE}" pid="7" name="_dlc_DocId">
    <vt:lpwstr>DHBWFKT-18-44</vt:lpwstr>
  </property>
  <property fmtid="{D5CDD505-2E9C-101B-9397-08002B2CF9AE}" pid="8" name="_dlc_DocIdItemGuid">
    <vt:lpwstr>05c74aeb-b5b8-4627-9fb0-f5380eefda2e</vt:lpwstr>
  </property>
  <property fmtid="{D5CDD505-2E9C-101B-9397-08002B2CF9AE}" pid="9" name="_dlc_DocIdUrl">
    <vt:lpwstr>https://portal.dhbw.de/ws/fkt/_layouts/DocIdRedir.aspx?ID=DHBWFKT-18-44, DHBWFKT-18-44</vt:lpwstr>
  </property>
  <property fmtid="{D5CDD505-2E9C-101B-9397-08002B2CF9AE}" pid="10" name="TaxKeyword">
    <vt:lpwstr/>
  </property>
  <property fmtid="{D5CDD505-2E9C-101B-9397-08002B2CF9AE}" pid="11" name="CitaviDocumentProperty_0">
    <vt:lpwstr>0bcb7f71-a2b5-4563-ac06-4c9fa4c95d13</vt:lpwstr>
  </property>
  <property fmtid="{D5CDD505-2E9C-101B-9397-08002B2CF9AE}" pid="12" name="CitaviDocumentProperty_7">
    <vt:lpwstr>studienarbeitVisualAnalytics</vt:lpwstr>
  </property>
  <property fmtid="{D5CDD505-2E9C-101B-9397-08002B2CF9AE}" pid="13" name="CitaviDocumentProperty_8">
    <vt:lpwstr>F:\Projects\studienarbeit\literatur_citavi\studienarbeitVisualAnalytics.ctv6</vt:lpwstr>
  </property>
  <property fmtid="{D5CDD505-2E9C-101B-9397-08002B2CF9AE}" pid="14" name="CitaviDocumentProperty_1">
    <vt:lpwstr>6.7.0.0</vt:lpwstr>
  </property>
  <property fmtid="{D5CDD505-2E9C-101B-9397-08002B2CF9AE}" pid="15" name="CitaviDocumentProperty_6">
    <vt:lpwstr>True</vt:lpwstr>
  </property>
</Properties>
</file>